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779E7" w14:textId="6872117F" w:rsidR="001A5881" w:rsidRPr="009236C4" w:rsidRDefault="001A5881" w:rsidP="000665E7">
      <w:pPr>
        <w:ind w:right="-1028"/>
        <w:jc w:val="center"/>
        <w:rPr>
          <w:rFonts w:ascii="Swiss 721 Bold Condensed BT" w:hAnsi="Swiss 721 Bold Condensed BT"/>
          <w:sz w:val="36"/>
        </w:rPr>
      </w:pPr>
      <w:r w:rsidRPr="009236C4">
        <w:rPr>
          <w:rFonts w:ascii="Swiss 721 Bold Condensed BT" w:hAnsi="Swiss 721 Bold Condensed BT"/>
          <w:sz w:val="36"/>
        </w:rPr>
        <w:t xml:space="preserve">Universidad </w:t>
      </w:r>
      <w:r>
        <w:rPr>
          <w:rFonts w:ascii="Swiss 721 Bold Condensed BT" w:hAnsi="Swiss 721 Bold Condensed BT"/>
          <w:sz w:val="36"/>
        </w:rPr>
        <w:t>d</w:t>
      </w:r>
      <w:r w:rsidRPr="009236C4">
        <w:rPr>
          <w:rFonts w:ascii="Swiss 721 Bold Condensed BT" w:hAnsi="Swiss 721 Bold Condensed BT"/>
          <w:sz w:val="36"/>
        </w:rPr>
        <w:t>e Valparaíso</w:t>
      </w:r>
    </w:p>
    <w:p w14:paraId="6FAC51C8" w14:textId="77777777" w:rsidR="001A5881" w:rsidRPr="00B17043" w:rsidRDefault="001A5881" w:rsidP="000665E7">
      <w:pPr>
        <w:ind w:right="-1028"/>
        <w:jc w:val="center"/>
        <w:rPr>
          <w:rFonts w:ascii="Swiss 721 Condensed BT" w:hAnsi="Swiss 721 Condensed BT"/>
          <w:sz w:val="36"/>
        </w:rPr>
      </w:pPr>
      <w:r w:rsidRPr="00B17043">
        <w:rPr>
          <w:rFonts w:ascii="Swiss 721 Condensed BT" w:hAnsi="Swiss 721 Condensed BT"/>
          <w:smallCaps/>
          <w:sz w:val="36"/>
        </w:rPr>
        <w:t xml:space="preserve">Facultad </w:t>
      </w:r>
      <w:r>
        <w:rPr>
          <w:rFonts w:ascii="Swiss 721 Condensed BT" w:hAnsi="Swiss 721 Condensed BT"/>
          <w:smallCaps/>
          <w:sz w:val="36"/>
        </w:rPr>
        <w:t>d</w:t>
      </w:r>
      <w:r w:rsidRPr="00B17043">
        <w:rPr>
          <w:rFonts w:ascii="Swiss 721 Condensed BT" w:hAnsi="Swiss 721 Condensed BT"/>
          <w:smallCaps/>
          <w:sz w:val="36"/>
        </w:rPr>
        <w:t xml:space="preserve">e </w:t>
      </w:r>
      <w:r w:rsidR="00792E70">
        <w:rPr>
          <w:rFonts w:ascii="Swiss 721 Condensed BT" w:hAnsi="Swiss 721 Condensed BT"/>
          <w:smallCaps/>
          <w:sz w:val="36"/>
        </w:rPr>
        <w:t>Ingeniería</w:t>
      </w:r>
      <w:r w:rsidRPr="00B17043">
        <w:rPr>
          <w:rFonts w:ascii="Swiss 721 Condensed BT" w:hAnsi="Swiss 721 Condensed BT"/>
          <w:smallCaps/>
          <w:sz w:val="36"/>
        </w:rPr>
        <w:t xml:space="preserve"> </w:t>
      </w:r>
      <w:r w:rsidR="00792E70">
        <w:rPr>
          <w:rFonts w:ascii="Swiss 721 Condensed BT" w:hAnsi="Swiss 721 Condensed BT"/>
          <w:smallCaps/>
          <w:sz w:val="36"/>
        </w:rPr>
        <w:t xml:space="preserve">–Escuela de </w:t>
      </w:r>
      <w:r w:rsidRPr="00B17043">
        <w:rPr>
          <w:rFonts w:ascii="Swiss 721 Condensed BT" w:hAnsi="Swiss 721 Condensed BT"/>
          <w:smallCaps/>
          <w:sz w:val="36"/>
        </w:rPr>
        <w:t>Ingeniería</w:t>
      </w:r>
      <w:r w:rsidR="00792E70">
        <w:rPr>
          <w:rFonts w:ascii="Swiss 721 Condensed BT" w:hAnsi="Swiss 721 Condensed BT"/>
          <w:smallCaps/>
          <w:sz w:val="36"/>
        </w:rPr>
        <w:t xml:space="preserve"> Civil</w:t>
      </w:r>
      <w:r w:rsidRPr="00B17043">
        <w:rPr>
          <w:rFonts w:ascii="Swiss 721 Condensed BT" w:hAnsi="Swiss 721 Condensed BT"/>
          <w:smallCaps/>
          <w:sz w:val="36"/>
        </w:rPr>
        <w:t xml:space="preserve"> Biomédica</w:t>
      </w:r>
    </w:p>
    <w:p w14:paraId="40CA4EB5" w14:textId="77777777" w:rsidR="001A5881" w:rsidRDefault="001A5881" w:rsidP="000665E7">
      <w:pPr>
        <w:ind w:right="-1028"/>
      </w:pPr>
    </w:p>
    <w:p w14:paraId="2C3A42B5" w14:textId="77777777" w:rsidR="001A5881" w:rsidRDefault="001A5881" w:rsidP="000665E7">
      <w:pPr>
        <w:ind w:right="-1028"/>
      </w:pPr>
    </w:p>
    <w:p w14:paraId="521DE222" w14:textId="77777777" w:rsidR="001A5881" w:rsidRDefault="00792E70" w:rsidP="000665E7">
      <w:pPr>
        <w:ind w:right="-1028"/>
      </w:pPr>
      <w:r>
        <w:rPr>
          <w:noProof/>
          <w:lang w:val="en-US" w:eastAsia="en-US"/>
        </w:rPr>
        <w:drawing>
          <wp:anchor distT="0" distB="0" distL="114300" distR="114300" simplePos="0" relativeHeight="251647488" behindDoc="0" locked="0" layoutInCell="1" allowOverlap="1" wp14:anchorId="06768721" wp14:editId="438FEB3A">
            <wp:simplePos x="0" y="0"/>
            <wp:positionH relativeFrom="column">
              <wp:posOffset>1630045</wp:posOffset>
            </wp:positionH>
            <wp:positionV relativeFrom="paragraph">
              <wp:posOffset>116205</wp:posOffset>
            </wp:positionV>
            <wp:extent cx="2546350" cy="1187450"/>
            <wp:effectExtent l="0" t="0" r="6350" b="0"/>
            <wp:wrapTight wrapText="bothSides">
              <wp:wrapPolygon edited="0">
                <wp:start x="0" y="0"/>
                <wp:lineTo x="0" y="21138"/>
                <wp:lineTo x="21492" y="21138"/>
                <wp:lineTo x="21492" y="0"/>
                <wp:lineTo x="0" y="0"/>
              </wp:wrapPolygon>
            </wp:wrapTight>
            <wp:docPr id="7" name="Imagen 6" descr="::::private:var:folders:T9:T9jsROIpE5K94KUgazJkyE+++TI:-Tmp-:com.apple.mail.drag-T0x710790.tmp.etWGRu:LOGO-U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46350" cy="1187450"/>
                    </a:xfrm>
                    <a:prstGeom prst="rect">
                      <a:avLst/>
                    </a:prstGeom>
                    <a:noFill/>
                  </pic:spPr>
                </pic:pic>
              </a:graphicData>
            </a:graphic>
          </wp:anchor>
        </w:drawing>
      </w:r>
    </w:p>
    <w:p w14:paraId="5F791E06" w14:textId="77777777" w:rsidR="001A5881" w:rsidRDefault="001A5881" w:rsidP="000665E7">
      <w:pPr>
        <w:ind w:right="-1028"/>
      </w:pPr>
    </w:p>
    <w:p w14:paraId="4481A6B1" w14:textId="77777777" w:rsidR="001A5881" w:rsidRDefault="001A5881" w:rsidP="000665E7">
      <w:pPr>
        <w:ind w:right="-1028"/>
      </w:pPr>
    </w:p>
    <w:p w14:paraId="3CE4BE53" w14:textId="77777777" w:rsidR="001A5881" w:rsidRDefault="001A5881" w:rsidP="000665E7">
      <w:pPr>
        <w:ind w:right="-1028"/>
      </w:pPr>
    </w:p>
    <w:p w14:paraId="2E6650D1" w14:textId="77777777" w:rsidR="001A5881" w:rsidRDefault="001A5881" w:rsidP="000665E7">
      <w:pPr>
        <w:ind w:right="-1028"/>
      </w:pPr>
    </w:p>
    <w:p w14:paraId="26373386" w14:textId="77777777" w:rsidR="001A5881" w:rsidRDefault="001A5881" w:rsidP="000665E7">
      <w:pPr>
        <w:ind w:right="-1028"/>
        <w:jc w:val="center"/>
      </w:pPr>
    </w:p>
    <w:p w14:paraId="2EC06E1A" w14:textId="77777777" w:rsidR="001A5881" w:rsidRDefault="001A5881" w:rsidP="000665E7">
      <w:pPr>
        <w:ind w:right="-1028"/>
        <w:jc w:val="center"/>
      </w:pPr>
    </w:p>
    <w:p w14:paraId="274CADCB" w14:textId="77777777" w:rsidR="001A5881" w:rsidRDefault="001A5881" w:rsidP="000665E7">
      <w:pPr>
        <w:ind w:right="-1028"/>
        <w:jc w:val="center"/>
      </w:pPr>
    </w:p>
    <w:p w14:paraId="43B41020" w14:textId="77777777" w:rsidR="001A5881" w:rsidRDefault="001A5881" w:rsidP="00BC5DB3">
      <w:pPr>
        <w:ind w:right="-1028"/>
        <w:jc w:val="center"/>
        <w:rPr>
          <w:rFonts w:ascii="Swiss 721 Bold Condensed BT" w:hAnsi="Swiss 721 Bold Condensed BT"/>
          <w:caps/>
          <w:smallCaps/>
          <w:sz w:val="40"/>
          <w:szCs w:val="40"/>
        </w:rPr>
      </w:pPr>
    </w:p>
    <w:p w14:paraId="6DDB6B1F" w14:textId="77777777" w:rsidR="001A5881" w:rsidRDefault="001A5881" w:rsidP="00BC5DB3">
      <w:pPr>
        <w:ind w:right="-1028"/>
        <w:jc w:val="center"/>
        <w:rPr>
          <w:rFonts w:ascii="Swiss 721 Bold Condensed BT" w:hAnsi="Swiss 721 Bold Condensed BT"/>
          <w:caps/>
          <w:smallCaps/>
          <w:sz w:val="40"/>
          <w:szCs w:val="40"/>
        </w:rPr>
      </w:pPr>
    </w:p>
    <w:p w14:paraId="15A979C1" w14:textId="77777777" w:rsidR="001A5881" w:rsidRDefault="001A5881" w:rsidP="00BC5DB3">
      <w:pPr>
        <w:ind w:right="-1028"/>
        <w:jc w:val="center"/>
        <w:rPr>
          <w:rFonts w:ascii="Swiss 721 Bold Condensed BT" w:hAnsi="Swiss 721 Bold Condensed BT"/>
          <w:caps/>
          <w:smallCaps/>
          <w:sz w:val="40"/>
          <w:szCs w:val="40"/>
        </w:rPr>
      </w:pPr>
    </w:p>
    <w:p w14:paraId="1C6DFCEE" w14:textId="10D0D073" w:rsidR="001A5881" w:rsidRDefault="00D2200F" w:rsidP="00D2200F">
      <w:pPr>
        <w:ind w:right="-1028"/>
        <w:jc w:val="center"/>
        <w:rPr>
          <w:rFonts w:ascii="Swiss 721 Condensed BT" w:hAnsi="Swiss 721 Condensed BT"/>
          <w:caps/>
          <w:smallCaps/>
        </w:rPr>
      </w:pPr>
      <w:r>
        <w:rPr>
          <w:rFonts w:ascii="Swiss 721 Bold Condensed BT" w:hAnsi="Swiss 721 Bold Condensed BT"/>
          <w:caps/>
          <w:smallCaps/>
          <w:sz w:val="40"/>
          <w:szCs w:val="40"/>
        </w:rPr>
        <w:t xml:space="preserve">Desarrollo de una plataforma de captura de movimiento Ambulatorio por Medio de Sensores Inerciales </w:t>
      </w:r>
    </w:p>
    <w:p w14:paraId="428D0715" w14:textId="77777777" w:rsidR="001A5881" w:rsidRDefault="001A5881" w:rsidP="00BC5DB3">
      <w:pPr>
        <w:ind w:right="-1028"/>
        <w:jc w:val="center"/>
        <w:rPr>
          <w:rFonts w:ascii="Swiss 721 Condensed BT" w:hAnsi="Swiss 721 Condensed BT"/>
          <w:caps/>
          <w:smallCaps/>
        </w:rPr>
      </w:pPr>
    </w:p>
    <w:p w14:paraId="615621CF" w14:textId="77777777" w:rsidR="00D2200F" w:rsidRDefault="00D2200F" w:rsidP="00BC5DB3">
      <w:pPr>
        <w:ind w:right="-1028"/>
        <w:jc w:val="center"/>
        <w:rPr>
          <w:rFonts w:ascii="Swiss 721 Condensed BT" w:hAnsi="Swiss 721 Condensed BT"/>
          <w:caps/>
          <w:smallCaps/>
        </w:rPr>
      </w:pPr>
    </w:p>
    <w:p w14:paraId="37559B8D" w14:textId="77777777" w:rsidR="001A5881" w:rsidRDefault="001A5881" w:rsidP="00BC5DB3">
      <w:pPr>
        <w:ind w:right="-1028"/>
        <w:jc w:val="center"/>
        <w:rPr>
          <w:rFonts w:ascii="Swiss 721 Condensed BT" w:hAnsi="Swiss 721 Condensed BT"/>
          <w:caps/>
          <w:smallCaps/>
        </w:rPr>
      </w:pPr>
      <w:r w:rsidRPr="00B17043">
        <w:rPr>
          <w:rFonts w:ascii="Swiss 721 Condensed BT" w:hAnsi="Swiss 721 Condensed BT"/>
          <w:caps/>
          <w:smallCaps/>
        </w:rPr>
        <w:t xml:space="preserve">TRABAJO </w:t>
      </w:r>
      <w:r>
        <w:rPr>
          <w:rFonts w:ascii="Swiss 721 Condensed BT" w:hAnsi="Swiss 721 Condensed BT"/>
          <w:caps/>
          <w:smallCaps/>
        </w:rPr>
        <w:t xml:space="preserve">Realizado como requerimiento parcial </w:t>
      </w:r>
    </w:p>
    <w:p w14:paraId="4D772C2A" w14:textId="35D98B18" w:rsidR="001A5881" w:rsidRDefault="001A5881">
      <w:pPr>
        <w:ind w:right="-1028"/>
        <w:jc w:val="center"/>
        <w:rPr>
          <w:rFonts w:ascii="Swiss 721 Condensed BT" w:hAnsi="Swiss 721 Condensed BT"/>
          <w:caps/>
          <w:smallCaps/>
        </w:rPr>
      </w:pPr>
      <w:r w:rsidRPr="00B17043">
        <w:rPr>
          <w:rFonts w:ascii="Swiss 721 Condensed BT" w:hAnsi="Swiss 721 Condensed BT"/>
          <w:caps/>
          <w:smallCaps/>
        </w:rPr>
        <w:t>PARA OPTAR AL TÍTULO DE</w:t>
      </w:r>
    </w:p>
    <w:p w14:paraId="6FE61E2C" w14:textId="77777777" w:rsidR="001A5881" w:rsidRDefault="001A5881" w:rsidP="00BC5DB3">
      <w:pPr>
        <w:ind w:right="-1028"/>
        <w:jc w:val="center"/>
        <w:rPr>
          <w:rFonts w:ascii="Swiss 721 Condensed BT" w:hAnsi="Swiss 721 Condensed BT"/>
          <w:caps/>
          <w:smallCaps/>
        </w:rPr>
      </w:pPr>
    </w:p>
    <w:p w14:paraId="79E0DCD7" w14:textId="75B9DDD9" w:rsidR="001A5881" w:rsidRDefault="000A3420">
      <w:pPr>
        <w:ind w:right="-1028"/>
        <w:jc w:val="center"/>
        <w:rPr>
          <w:rFonts w:ascii="Swiss 721 Condensed BT" w:hAnsi="Swiss 721 Condensed BT"/>
          <w:caps/>
          <w:smallCaps/>
        </w:rPr>
      </w:pPr>
      <w:r>
        <w:rPr>
          <w:rFonts w:ascii="Swiss 721 Condensed BT" w:hAnsi="Swiss 721 Condensed BT"/>
          <w:caps/>
          <w:smallCaps/>
          <w:sz w:val="28"/>
          <w:szCs w:val="28"/>
        </w:rPr>
        <w:t>I</w:t>
      </w:r>
      <w:r w:rsidR="001A5881" w:rsidRPr="00AB7B60">
        <w:rPr>
          <w:rFonts w:ascii="Swiss 721 Condensed BT" w:hAnsi="Swiss 721 Condensed BT"/>
          <w:caps/>
          <w:smallCaps/>
          <w:sz w:val="28"/>
          <w:szCs w:val="28"/>
        </w:rPr>
        <w:t>NGENIERO CIVIL BIOMÉDICO</w:t>
      </w:r>
    </w:p>
    <w:p w14:paraId="4285110D" w14:textId="77777777" w:rsidR="001A5881" w:rsidRDefault="001A5881" w:rsidP="00BC5DB3">
      <w:pPr>
        <w:ind w:right="-1028"/>
        <w:jc w:val="center"/>
        <w:rPr>
          <w:rFonts w:ascii="Swiss 721 Condensed BT" w:hAnsi="Swiss 721 Condensed BT"/>
          <w:caps/>
          <w:smallCaps/>
        </w:rPr>
      </w:pPr>
    </w:p>
    <w:p w14:paraId="05EBFDC3" w14:textId="77777777" w:rsidR="001A5881" w:rsidRPr="00B17043" w:rsidRDefault="001A5881" w:rsidP="00BC5DB3">
      <w:pPr>
        <w:ind w:right="-1028"/>
        <w:jc w:val="center"/>
        <w:rPr>
          <w:rFonts w:ascii="Swiss 721 Condensed BT" w:hAnsi="Swiss 721 Condensed BT"/>
          <w:caps/>
          <w:smallCaps/>
        </w:rPr>
      </w:pPr>
      <w:r>
        <w:rPr>
          <w:rFonts w:ascii="Swiss 721 Condensed BT" w:hAnsi="Swiss 721 Condensed BT"/>
          <w:caps/>
          <w:smallCaps/>
        </w:rPr>
        <w:t>por</w:t>
      </w:r>
    </w:p>
    <w:p w14:paraId="4972D3BE" w14:textId="77777777" w:rsidR="001A5881" w:rsidRPr="00B17043" w:rsidRDefault="001A5881" w:rsidP="00BC5DB3">
      <w:pPr>
        <w:ind w:right="-1028"/>
        <w:jc w:val="center"/>
        <w:rPr>
          <w:rFonts w:ascii="Swiss 721 Condensed BT" w:hAnsi="Swiss 721 Condensed BT"/>
          <w:caps/>
          <w:smallCaps/>
        </w:rPr>
      </w:pPr>
    </w:p>
    <w:p w14:paraId="5531F8D0" w14:textId="77777777" w:rsidR="001A5881" w:rsidRPr="00AB7B60" w:rsidRDefault="00AB0606" w:rsidP="00BC5DB3">
      <w:pPr>
        <w:ind w:right="-1028"/>
        <w:jc w:val="center"/>
        <w:rPr>
          <w:rFonts w:ascii="Swiss 721 Condensed BT" w:hAnsi="Swiss 721 Condensed BT"/>
          <w:b/>
          <w:bCs/>
          <w:caps/>
          <w:smallCaps/>
          <w:sz w:val="28"/>
          <w:szCs w:val="28"/>
        </w:rPr>
      </w:pPr>
      <w:r>
        <w:rPr>
          <w:rFonts w:ascii="Swiss 721 Condensed BT" w:hAnsi="Swiss 721 Condensed BT"/>
          <w:b/>
          <w:bCs/>
          <w:caps/>
          <w:smallCaps/>
          <w:sz w:val="28"/>
          <w:szCs w:val="28"/>
        </w:rPr>
        <w:t>Sebastián Andrés Sepúlveda San Martín</w:t>
      </w:r>
    </w:p>
    <w:p w14:paraId="792326C4" w14:textId="77777777" w:rsidR="001A5881" w:rsidRDefault="001A5881" w:rsidP="00BC5DB3">
      <w:pPr>
        <w:ind w:right="-1028"/>
        <w:jc w:val="center"/>
        <w:rPr>
          <w:rFonts w:ascii="Swiss 721 Condensed BT" w:hAnsi="Swiss 721 Condensed BT"/>
          <w:caps/>
          <w:smallCaps/>
        </w:rPr>
      </w:pPr>
    </w:p>
    <w:p w14:paraId="2A566228" w14:textId="77777777" w:rsidR="001A5881" w:rsidRPr="00B17043" w:rsidRDefault="001A5881" w:rsidP="00BC5DB3">
      <w:pPr>
        <w:ind w:right="-1028"/>
        <w:jc w:val="center"/>
        <w:rPr>
          <w:rFonts w:ascii="Swiss 721 Condensed BT" w:hAnsi="Swiss 721 Condensed BT"/>
          <w:caps/>
          <w:smallCaps/>
        </w:rPr>
      </w:pPr>
    </w:p>
    <w:p w14:paraId="4F004FD4" w14:textId="77777777" w:rsidR="001A5881" w:rsidRPr="00AB7B60" w:rsidRDefault="001A5881" w:rsidP="00BC5DB3">
      <w:pPr>
        <w:ind w:right="-1028"/>
        <w:jc w:val="center"/>
        <w:rPr>
          <w:rFonts w:ascii="Swiss 721 Condensed BT" w:hAnsi="Swiss 721 Condensed BT"/>
          <w:smallCaps/>
        </w:rPr>
      </w:pPr>
      <w:r w:rsidRPr="00AB7B60">
        <w:rPr>
          <w:rFonts w:ascii="Swiss 721 Condensed BT" w:hAnsi="Swiss 721 Condensed BT"/>
          <w:smallCaps/>
        </w:rPr>
        <w:t xml:space="preserve">PROFESOR GUÍA: </w:t>
      </w:r>
      <w:r w:rsidR="00AB0606">
        <w:rPr>
          <w:rFonts w:ascii="Swiss 721 Condensed BT" w:hAnsi="Swiss 721 Condensed BT"/>
          <w:smallCaps/>
        </w:rPr>
        <w:t>Dr.</w:t>
      </w:r>
      <w:r w:rsidRPr="00AB7B60">
        <w:rPr>
          <w:rFonts w:ascii="Swiss 721 Condensed BT" w:hAnsi="Swiss 721 Condensed BT"/>
          <w:smallCaps/>
        </w:rPr>
        <w:t xml:space="preserve"> </w:t>
      </w:r>
      <w:r w:rsidR="00AB0606">
        <w:rPr>
          <w:rFonts w:ascii="Swiss 721 Condensed BT" w:hAnsi="Swiss 721 Condensed BT"/>
          <w:smallCaps/>
        </w:rPr>
        <w:t>Pablo Reyes</w:t>
      </w:r>
    </w:p>
    <w:p w14:paraId="5A0353CD" w14:textId="77777777" w:rsidR="001A5881" w:rsidRPr="00AB7B60" w:rsidRDefault="001A5881" w:rsidP="00BC5DB3">
      <w:pPr>
        <w:ind w:right="-1028"/>
        <w:jc w:val="center"/>
        <w:rPr>
          <w:rFonts w:ascii="Swiss 721 Condensed BT" w:hAnsi="Swiss 721 Condensed BT"/>
          <w:smallCaps/>
        </w:rPr>
      </w:pPr>
      <w:r w:rsidRPr="00AB7B60">
        <w:rPr>
          <w:rFonts w:ascii="Swiss 721 Condensed BT" w:hAnsi="Swiss 721 Condensed BT"/>
          <w:smallCaps/>
        </w:rPr>
        <w:t xml:space="preserve">PRFESOR CO-GUÍA: </w:t>
      </w:r>
      <w:r w:rsidR="00AB0606">
        <w:rPr>
          <w:rFonts w:ascii="Swiss 721 Condensed BT" w:hAnsi="Swiss 721 Condensed BT"/>
          <w:smallCaps/>
        </w:rPr>
        <w:t>Dr. Alejandro Weinstein</w:t>
      </w:r>
    </w:p>
    <w:p w14:paraId="4CB2CCDE" w14:textId="77777777" w:rsidR="001A5881" w:rsidRDefault="001A5881" w:rsidP="00BC5DB3">
      <w:pPr>
        <w:ind w:right="-1028"/>
        <w:jc w:val="center"/>
        <w:rPr>
          <w:rFonts w:ascii="Swiss 721 Condensed BT" w:hAnsi="Swiss 721 Condensed BT"/>
          <w:caps/>
          <w:smallCaps/>
        </w:rPr>
      </w:pPr>
    </w:p>
    <w:p w14:paraId="026A41FC" w14:textId="77777777" w:rsidR="001A5881" w:rsidRDefault="001A5881" w:rsidP="00BC5DB3">
      <w:pPr>
        <w:ind w:right="-1028"/>
        <w:jc w:val="center"/>
        <w:rPr>
          <w:rFonts w:ascii="Swiss 721 Condensed BT" w:hAnsi="Swiss 721 Condensed BT"/>
          <w:caps/>
          <w:smallCaps/>
        </w:rPr>
      </w:pPr>
    </w:p>
    <w:p w14:paraId="41721226" w14:textId="77777777" w:rsidR="001A5881" w:rsidRPr="00B17043" w:rsidRDefault="001A5881" w:rsidP="00BC5DB3">
      <w:pPr>
        <w:ind w:right="-1028"/>
        <w:jc w:val="center"/>
        <w:rPr>
          <w:rFonts w:ascii="Swiss 721 Condensed BT" w:hAnsi="Swiss 721 Condensed BT"/>
          <w:caps/>
          <w:smallCaps/>
        </w:rPr>
      </w:pPr>
    </w:p>
    <w:p w14:paraId="502F1F16" w14:textId="77777777" w:rsidR="001A5881" w:rsidRPr="00B17043" w:rsidRDefault="00AB0606" w:rsidP="00BC5DB3">
      <w:pPr>
        <w:ind w:right="-1028"/>
        <w:jc w:val="center"/>
        <w:rPr>
          <w:rFonts w:ascii="Swiss 721 Condensed BT" w:hAnsi="Swiss 721 Condensed BT"/>
          <w:caps/>
          <w:smallCaps/>
        </w:rPr>
      </w:pPr>
      <w:r>
        <w:rPr>
          <w:rFonts w:ascii="Swiss 721 Condensed BT" w:hAnsi="Swiss 721 Condensed BT"/>
          <w:caps/>
          <w:smallCaps/>
        </w:rPr>
        <w:t>Octubre</w:t>
      </w:r>
      <w:r w:rsidR="001A5881" w:rsidRPr="00B17043">
        <w:rPr>
          <w:rFonts w:ascii="Swiss 721 Condensed BT" w:hAnsi="Swiss 721 Condensed BT"/>
          <w:caps/>
          <w:smallCaps/>
        </w:rPr>
        <w:t xml:space="preserve">, </w:t>
      </w:r>
      <w:r>
        <w:rPr>
          <w:rFonts w:ascii="Swiss 721 Condensed BT" w:hAnsi="Swiss 721 Condensed BT"/>
          <w:caps/>
          <w:smallCaps/>
        </w:rPr>
        <w:t>2014</w:t>
      </w:r>
    </w:p>
    <w:p w14:paraId="3AC87352" w14:textId="77777777" w:rsidR="001A5881" w:rsidRPr="00B17043" w:rsidRDefault="001A5881" w:rsidP="00BC5DB3">
      <w:pPr>
        <w:ind w:right="-1028"/>
        <w:jc w:val="center"/>
        <w:rPr>
          <w:rFonts w:ascii="Swiss 721 Condensed BT" w:hAnsi="Swiss 721 Condensed BT"/>
          <w:caps/>
          <w:smallCaps/>
        </w:rPr>
      </w:pPr>
      <w:r w:rsidRPr="00B17043">
        <w:rPr>
          <w:rFonts w:ascii="Swiss 721 Condensed BT" w:hAnsi="Swiss 721 Condensed BT"/>
          <w:caps/>
          <w:smallCaps/>
        </w:rPr>
        <w:t>Valparaíso – Chile</w:t>
      </w:r>
    </w:p>
    <w:p w14:paraId="36FCF2F2" w14:textId="77777777" w:rsidR="001A5881" w:rsidRDefault="001A5881" w:rsidP="000665E7">
      <w:pPr>
        <w:ind w:right="-1028"/>
        <w:jc w:val="center"/>
      </w:pPr>
    </w:p>
    <w:p w14:paraId="210105CF" w14:textId="77777777" w:rsidR="001A5881" w:rsidRDefault="00CD577A" w:rsidP="00B7439C">
      <w:pPr>
        <w:rPr>
          <w:rFonts w:ascii="Calibri" w:hAnsi="Calibri"/>
          <w:spacing w:val="60"/>
          <w:sz w:val="36"/>
        </w:rPr>
        <w:sectPr w:rsidR="001A5881">
          <w:headerReference w:type="even" r:id="rId9"/>
          <w:headerReference w:type="default" r:id="rId10"/>
          <w:type w:val="oddPage"/>
          <w:pgSz w:w="12240" w:h="15840"/>
          <w:pgMar w:top="1814" w:right="2722" w:bottom="1440" w:left="1474" w:header="720" w:footer="720" w:gutter="0"/>
          <w:cols w:space="720"/>
          <w:titlePg/>
        </w:sectPr>
      </w:pPr>
      <w:r>
        <w:rPr>
          <w:noProof/>
          <w:lang w:eastAsia="ko-KR"/>
        </w:rPr>
        <w:pict w14:anchorId="5CB2378C">
          <v:roundrect id="AutoShape 7" o:spid="_x0000_s1026" style="position:absolute;margin-left:28.85pt;margin-top:23.5pt;width:554.25pt;height:735.7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LxyhgIAAB0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" filled="f" fillcolor="#f2f2f2" strokeweight="1pt">
            <w10:wrap anchorx="page" anchory="page"/>
          </v:roundrect>
        </w:pict>
      </w: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723DE">
      <w:pPr>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575381DB" w14:textId="77777777" w:rsidR="00A411C9" w:rsidRDefault="00A411C9" w:rsidP="002723DE">
      <w:pPr>
        <w:rPr>
          <w:rFonts w:ascii="Apple Garamond Light" w:hAnsi="Apple Garamond Light"/>
          <w:lang w:val="es-MX"/>
        </w:rPr>
      </w:pPr>
    </w:p>
    <w:p w14:paraId="36BD4FEB" w14:textId="1EEEE6D2" w:rsidR="00A411C9" w:rsidRDefault="00A411C9" w:rsidP="002723DE">
      <w:pPr>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ins w:id="0" w:author="SSepulveda" w:date="2014-12-16T04:37:00Z">
        <w:r w:rsidR="001840E7">
          <w:rPr>
            <w:rFonts w:ascii="Apple Garamond Light" w:hAnsi="Apple Garamond Light"/>
            <w:lang w:val="es-MX"/>
          </w:rPr>
          <w:t>,</w:t>
        </w:r>
      </w:ins>
      <w:del w:id="1" w:author="SSepulveda" w:date="2014-12-16T04:37:00Z">
        <w:r w:rsidR="00945944" w:rsidDel="001840E7">
          <w:rPr>
            <w:rFonts w:ascii="Apple Garamond Light" w:hAnsi="Apple Garamond Light"/>
            <w:lang w:val="es-MX"/>
          </w:rPr>
          <w:delText>;</w:delText>
        </w:r>
      </w:del>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Dr. Pablo Reyes y Dr. Alejandro Weinstein, por compartir sus conocimientos, experiencia y fortalecer mi formación.</w:t>
      </w:r>
    </w:p>
    <w:p w14:paraId="06B0F19F" w14:textId="77777777" w:rsidR="00A411C9" w:rsidRDefault="00A411C9" w:rsidP="002723DE">
      <w:pPr>
        <w:rPr>
          <w:rFonts w:ascii="Apple Garamond Light" w:hAnsi="Apple Garamond Light"/>
          <w:lang w:val="es-MX"/>
        </w:rPr>
      </w:pPr>
    </w:p>
    <w:p w14:paraId="17A37E4A" w14:textId="2E4E912C" w:rsidR="00A411C9" w:rsidRPr="00EE342F" w:rsidRDefault="00A411C9" w:rsidP="002723DE">
      <w:pPr>
        <w:rPr>
          <w:rFonts w:ascii="Apple Garamond Light" w:hAnsi="Apple Garamond Light"/>
          <w:lang w:val="es-MX"/>
        </w:rPr>
      </w:pPr>
      <w:r>
        <w:rPr>
          <w:rFonts w:ascii="Apple Garamond Light" w:hAnsi="Apple Garamond Light"/>
          <w:lang w:val="es-MX"/>
        </w:rPr>
        <w:t>A todos ellos, muchas gracias por compartir su tiempo conmigo.</w:t>
      </w:r>
    </w:p>
    <w:p w14:paraId="0A52CF3E" w14:textId="77777777" w:rsidR="001A5881" w:rsidRPr="00EE342F" w:rsidRDefault="001A588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25E52610" w14:textId="77777777" w:rsidR="001A5881" w:rsidRPr="002254FE" w:rsidRDefault="00CD577A" w:rsidP="008169C7">
      <w:pPr>
        <w:jc w:val="center"/>
        <w:rPr>
          <w:rFonts w:ascii="Apple Garamond Light" w:hAnsi="Apple Garamond Light"/>
          <w:sz w:val="22"/>
          <w:szCs w:val="22"/>
          <w:lang w:val="es-MX"/>
        </w:rPr>
      </w:pPr>
      <w:r>
        <w:rPr>
          <w:noProof/>
          <w:lang w:eastAsia="ko-KR"/>
        </w:rPr>
        <w:lastRenderedPageBreak/>
        <w:pict w14:anchorId="3C09E3DB">
          <v:roundrect id="AutoShape 8" o:spid="_x0000_s1027" style="position:absolute;left:0;text-align:left;margin-left:47.5pt;margin-top:23.5pt;width:517.25pt;height:735.7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UKThQIAAB0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" filled="f" fillcolor="#f2f2f2" strokeweight="1pt">
            <w10:wrap anchorx="page" anchory="page"/>
          </v:roundrect>
        </w:pict>
      </w:r>
      <w:r w:rsidR="001A5881" w:rsidRPr="002254FE">
        <w:rPr>
          <w:rFonts w:ascii="Apple Garamond Light" w:hAnsi="Apple Garamond Light"/>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52E064E2"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del w:id="2" w:author="SSepulveda" w:date="2014-12-16T04:40:00Z">
        <w:r w:rsidR="00C82865" w:rsidRPr="00C82865" w:rsidDel="00CB4401">
          <w:rPr>
            <w:rFonts w:ascii="Apple Garamond Light" w:hAnsi="Apple Garamond Light"/>
            <w:b w:val="0"/>
          </w:rPr>
          <w:delText xml:space="preserve">vuelto </w:delText>
        </w:r>
      </w:del>
      <w:ins w:id="3" w:author="SSepulveda" w:date="2014-12-16T04:40:00Z">
        <w:r w:rsidR="00CB4401">
          <w:rPr>
            <w:rFonts w:ascii="Apple Garamond Light" w:hAnsi="Apple Garamond Light"/>
            <w:b w:val="0"/>
          </w:rPr>
          <w:t>convertido en</w:t>
        </w:r>
        <w:r w:rsidR="00CB4401" w:rsidRPr="00C82865">
          <w:rPr>
            <w:rFonts w:ascii="Apple Garamond Light" w:hAnsi="Apple Garamond Light"/>
            <w:b w:val="0"/>
          </w:rPr>
          <w:t xml:space="preserve"> </w:t>
        </w:r>
      </w:ins>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ce tecnológico de los Microelectromechanical Systems (MEMS) ha permitido obtener mejores características técnicas y mayor accesibilidad. Usando esta tecnología, los Inertial Measurement Unit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ins w:id="4" w:author="SSepulveda" w:date="2014-12-16T04:33:00Z">
        <w:r w:rsidR="0012584C">
          <w:rPr>
            <w:rFonts w:ascii="Apple Garamond Light" w:hAnsi="Apple Garamond Light"/>
            <w:b w:val="0"/>
          </w:rPr>
          <w:t xml:space="preserve"> y</w:t>
        </w:r>
      </w:ins>
      <w:del w:id="5" w:author="SSepulveda" w:date="2014-12-16T04:33:00Z">
        <w:r w:rsidR="00C82865" w:rsidRPr="00C82865" w:rsidDel="0012584C">
          <w:rPr>
            <w:rFonts w:ascii="Apple Garamond Light" w:hAnsi="Apple Garamond Light"/>
            <w:b w:val="0"/>
          </w:rPr>
          <w:delText>,</w:delText>
        </w:r>
      </w:del>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4974CB82"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ins w:id="6" w:author="SSepulveda" w:date="2014-12-16T04:35:00Z">
        <w:r w:rsidR="0012584C">
          <w:rPr>
            <w:rFonts w:ascii="Apple Garamond Light" w:hAnsi="Apple Garamond Light"/>
            <w:b w:val="0"/>
          </w:rPr>
          <w:t>s</w:t>
        </w:r>
      </w:ins>
      <w:r>
        <w:rPr>
          <w:rFonts w:ascii="Apple Garamond Light" w:hAnsi="Apple Garamond Light"/>
          <w:b w:val="0"/>
        </w:rPr>
        <w:t xml:space="preserve"> para crear </w:t>
      </w:r>
      <w:del w:id="7" w:author="SSepulveda" w:date="2014-12-16T04:35:00Z">
        <w:r w:rsidDel="0012584C">
          <w:rPr>
            <w:rFonts w:ascii="Apple Garamond Light" w:hAnsi="Apple Garamond Light"/>
            <w:b w:val="0"/>
          </w:rPr>
          <w:delText>un</w:delText>
        </w:r>
      </w:del>
      <w:ins w:id="8" w:author="SSepulveda" w:date="2014-12-16T04:35:00Z">
        <w:r w:rsidR="0012584C">
          <w:rPr>
            <w:rFonts w:ascii="Apple Garamond Light" w:hAnsi="Apple Garamond Light"/>
            <w:b w:val="0"/>
          </w:rPr>
          <w:t>una</w:t>
        </w:r>
      </w:ins>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ins w:id="9" w:author="SSepulveda" w:date="2014-12-16T04:41:00Z">
        <w:r w:rsidR="008A5049">
          <w:rPr>
            <w:rFonts w:ascii="Apple Garamond Light" w:hAnsi="Apple Garamond Light"/>
            <w:b w:val="0"/>
            <w:i w:val="0"/>
          </w:rPr>
          <w:t xml:space="preserve">un </w:t>
        </w:r>
      </w:ins>
      <w:r w:rsidR="005644D2">
        <w:rPr>
          <w:rFonts w:ascii="Apple Garamond Light" w:hAnsi="Apple Garamond Light"/>
          <w:b w:val="0"/>
        </w:rPr>
        <w:t>Smartphone</w:t>
      </w:r>
      <w:r>
        <w:rPr>
          <w:rFonts w:ascii="Apple Garamond Light" w:hAnsi="Apple Garamond Light"/>
          <w:b w:val="0"/>
        </w:rPr>
        <w:t xml:space="preserve">, </w:t>
      </w:r>
      <w:r w:rsidR="005644D2">
        <w:rPr>
          <w:rFonts w:ascii="Apple Garamond Light" w:hAnsi="Apple Garamond Light"/>
          <w:b w:val="0"/>
        </w:rPr>
        <w:t>Tablet</w:t>
      </w:r>
      <w:r>
        <w:rPr>
          <w:rFonts w:ascii="Apple Garamond Light" w:hAnsi="Apple Garamond Light"/>
          <w:b w:val="0"/>
        </w:rPr>
        <w:t xml:space="preserve"> 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5C7240FC" w:rsidR="001A5BB6" w:rsidRDefault="001A5BB6">
      <w:pPr>
        <w:pStyle w:val="TTAbstract"/>
        <w:jc w:val="both"/>
        <w:rPr>
          <w:rFonts w:ascii="Apple Garamond Light" w:hAnsi="Apple Garamond Light"/>
          <w:b w:val="0"/>
        </w:rPr>
      </w:pPr>
      <w:r>
        <w:rPr>
          <w:rFonts w:ascii="Apple Garamond Light" w:hAnsi="Apple Garamond Light"/>
          <w:b w:val="0"/>
        </w:rPr>
        <w:t>Los resultados muestran que el diseño propuesto cumple con los objetivos y requisitos propuestos, asegurando modularidad tanto en hardware, software y arquitectura. El dispositivo fue proba</w:t>
      </w:r>
      <w:del w:id="10" w:author="SSepulveda" w:date="2014-12-16T04:36:00Z">
        <w:r w:rsidDel="0012584C">
          <w:rPr>
            <w:rFonts w:ascii="Apple Garamond Light" w:hAnsi="Apple Garamond Light"/>
            <w:b w:val="0"/>
          </w:rPr>
          <w:delText>n</w:delText>
        </w:r>
      </w:del>
      <w:r>
        <w:rPr>
          <w:rFonts w:ascii="Apple Garamond Light" w:hAnsi="Apple Garamond Light"/>
          <w:b w:val="0"/>
        </w:rPr>
        <w:t>do para adquirir datos en un estudio de Biomecánica 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36BC0E7A" w14:textId="0AA546EA" w:rsidR="001A5881" w:rsidRPr="00EE342F" w:rsidRDefault="001A5881" w:rsidP="00C41DE4">
      <w:pPr>
        <w:jc w:val="center"/>
        <w:rPr>
          <w:rFonts w:ascii="Apple Garamond" w:hAnsi="Apple Garamond"/>
          <w:b/>
          <w:sz w:val="40"/>
          <w:lang w:val="en-US"/>
        </w:rPr>
      </w:pPr>
      <w:r w:rsidRPr="00EA0C94">
        <w:rPr>
          <w:rFonts w:ascii="Apple Garamond" w:hAnsi="Apple Garamond"/>
          <w:b/>
          <w:sz w:val="40"/>
        </w:rPr>
        <w:lastRenderedPageBreak/>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2EEC1727" w14:textId="77777777" w:rsidR="00796781"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04230828" w:history="1">
            <w:r w:rsidR="00796781" w:rsidRPr="00820EE9">
              <w:rPr>
                <w:rStyle w:val="Hipervnculo"/>
                <w:noProof/>
              </w:rPr>
              <w:t>1.</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Introducción</w:t>
            </w:r>
            <w:r w:rsidR="00796781">
              <w:rPr>
                <w:noProof/>
                <w:webHidden/>
              </w:rPr>
              <w:tab/>
            </w:r>
            <w:r w:rsidR="00796781">
              <w:rPr>
                <w:noProof/>
                <w:webHidden/>
              </w:rPr>
              <w:fldChar w:fldCharType="begin"/>
            </w:r>
            <w:r w:rsidR="00796781">
              <w:rPr>
                <w:noProof/>
                <w:webHidden/>
              </w:rPr>
              <w:instrText xml:space="preserve"> PAGEREF _Toc404230828 \h </w:instrText>
            </w:r>
            <w:r w:rsidR="00796781">
              <w:rPr>
                <w:noProof/>
                <w:webHidden/>
              </w:rPr>
            </w:r>
            <w:r w:rsidR="00796781">
              <w:rPr>
                <w:noProof/>
                <w:webHidden/>
              </w:rPr>
              <w:fldChar w:fldCharType="separate"/>
            </w:r>
            <w:r w:rsidR="00CA29B9">
              <w:rPr>
                <w:noProof/>
                <w:webHidden/>
              </w:rPr>
              <w:t>1</w:t>
            </w:r>
            <w:r w:rsidR="00796781">
              <w:rPr>
                <w:noProof/>
                <w:webHidden/>
              </w:rPr>
              <w:fldChar w:fldCharType="end"/>
            </w:r>
          </w:hyperlink>
        </w:p>
        <w:p w14:paraId="3240F3E8"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29" w:history="1">
            <w:r w:rsidR="00796781" w:rsidRPr="00820EE9">
              <w:rPr>
                <w:rStyle w:val="Hipervnculo"/>
                <w:noProof/>
              </w:rPr>
              <w:t>1.1. Objetivo General</w:t>
            </w:r>
            <w:r w:rsidR="00796781">
              <w:rPr>
                <w:noProof/>
                <w:webHidden/>
              </w:rPr>
              <w:tab/>
            </w:r>
            <w:r w:rsidR="00796781">
              <w:rPr>
                <w:noProof/>
                <w:webHidden/>
              </w:rPr>
              <w:fldChar w:fldCharType="begin"/>
            </w:r>
            <w:r w:rsidR="00796781">
              <w:rPr>
                <w:noProof/>
                <w:webHidden/>
              </w:rPr>
              <w:instrText xml:space="preserve"> PAGEREF _Toc404230829 \h </w:instrText>
            </w:r>
            <w:r w:rsidR="00796781">
              <w:rPr>
                <w:noProof/>
                <w:webHidden/>
              </w:rPr>
            </w:r>
            <w:r w:rsidR="00796781">
              <w:rPr>
                <w:noProof/>
                <w:webHidden/>
              </w:rPr>
              <w:fldChar w:fldCharType="separate"/>
            </w:r>
            <w:r w:rsidR="00CA29B9">
              <w:rPr>
                <w:noProof/>
                <w:webHidden/>
              </w:rPr>
              <w:t>2</w:t>
            </w:r>
            <w:r w:rsidR="00796781">
              <w:rPr>
                <w:noProof/>
                <w:webHidden/>
              </w:rPr>
              <w:fldChar w:fldCharType="end"/>
            </w:r>
          </w:hyperlink>
        </w:p>
        <w:p w14:paraId="00D9E2BA"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30" w:history="1">
            <w:r w:rsidR="00796781" w:rsidRPr="00820EE9">
              <w:rPr>
                <w:rStyle w:val="Hipervnculo"/>
                <w:noProof/>
              </w:rPr>
              <w:t>1.2. Objetivo especifico</w:t>
            </w:r>
            <w:r w:rsidR="00796781">
              <w:rPr>
                <w:noProof/>
                <w:webHidden/>
              </w:rPr>
              <w:tab/>
            </w:r>
            <w:r w:rsidR="00796781">
              <w:rPr>
                <w:noProof/>
                <w:webHidden/>
              </w:rPr>
              <w:fldChar w:fldCharType="begin"/>
            </w:r>
            <w:r w:rsidR="00796781">
              <w:rPr>
                <w:noProof/>
                <w:webHidden/>
              </w:rPr>
              <w:instrText xml:space="preserve"> PAGEREF _Toc404230830 \h </w:instrText>
            </w:r>
            <w:r w:rsidR="00796781">
              <w:rPr>
                <w:noProof/>
                <w:webHidden/>
              </w:rPr>
            </w:r>
            <w:r w:rsidR="00796781">
              <w:rPr>
                <w:noProof/>
                <w:webHidden/>
              </w:rPr>
              <w:fldChar w:fldCharType="separate"/>
            </w:r>
            <w:r w:rsidR="00CA29B9">
              <w:rPr>
                <w:noProof/>
                <w:webHidden/>
              </w:rPr>
              <w:t>2</w:t>
            </w:r>
            <w:r w:rsidR="00796781">
              <w:rPr>
                <w:noProof/>
                <w:webHidden/>
              </w:rPr>
              <w:fldChar w:fldCharType="end"/>
            </w:r>
          </w:hyperlink>
        </w:p>
        <w:p w14:paraId="41DBAC12" w14:textId="77777777" w:rsidR="00796781" w:rsidRDefault="00CD577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31" w:history="1">
            <w:r w:rsidR="00796781" w:rsidRPr="00820EE9">
              <w:rPr>
                <w:rStyle w:val="Hipervnculo"/>
                <w:noProof/>
              </w:rPr>
              <w:t>2.</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Análisis de la problemática</w:t>
            </w:r>
            <w:r w:rsidR="00796781">
              <w:rPr>
                <w:noProof/>
                <w:webHidden/>
              </w:rPr>
              <w:tab/>
            </w:r>
            <w:r w:rsidR="00796781">
              <w:rPr>
                <w:noProof/>
                <w:webHidden/>
              </w:rPr>
              <w:fldChar w:fldCharType="begin"/>
            </w:r>
            <w:r w:rsidR="00796781">
              <w:rPr>
                <w:noProof/>
                <w:webHidden/>
              </w:rPr>
              <w:instrText xml:space="preserve"> PAGEREF _Toc404230831 \h </w:instrText>
            </w:r>
            <w:r w:rsidR="00796781">
              <w:rPr>
                <w:noProof/>
                <w:webHidden/>
              </w:rPr>
            </w:r>
            <w:r w:rsidR="00796781">
              <w:rPr>
                <w:noProof/>
                <w:webHidden/>
              </w:rPr>
              <w:fldChar w:fldCharType="separate"/>
            </w:r>
            <w:r w:rsidR="00CA29B9">
              <w:rPr>
                <w:noProof/>
                <w:webHidden/>
              </w:rPr>
              <w:t>3</w:t>
            </w:r>
            <w:r w:rsidR="00796781">
              <w:rPr>
                <w:noProof/>
                <w:webHidden/>
              </w:rPr>
              <w:fldChar w:fldCharType="end"/>
            </w:r>
          </w:hyperlink>
        </w:p>
        <w:p w14:paraId="236518B7"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32" w:history="1">
            <w:r w:rsidR="00796781" w:rsidRPr="00820EE9">
              <w:rPr>
                <w:rStyle w:val="Hipervnculo"/>
                <w:noProof/>
              </w:rPr>
              <w:t>2.1. Estado del arte</w:t>
            </w:r>
            <w:r w:rsidR="00796781">
              <w:rPr>
                <w:noProof/>
                <w:webHidden/>
              </w:rPr>
              <w:tab/>
            </w:r>
            <w:r w:rsidR="00796781">
              <w:rPr>
                <w:noProof/>
                <w:webHidden/>
              </w:rPr>
              <w:fldChar w:fldCharType="begin"/>
            </w:r>
            <w:r w:rsidR="00796781">
              <w:rPr>
                <w:noProof/>
                <w:webHidden/>
              </w:rPr>
              <w:instrText xml:space="preserve"> PAGEREF _Toc404230832 \h </w:instrText>
            </w:r>
            <w:r w:rsidR="00796781">
              <w:rPr>
                <w:noProof/>
                <w:webHidden/>
              </w:rPr>
            </w:r>
            <w:r w:rsidR="00796781">
              <w:rPr>
                <w:noProof/>
                <w:webHidden/>
              </w:rPr>
              <w:fldChar w:fldCharType="separate"/>
            </w:r>
            <w:r w:rsidR="00CA29B9">
              <w:rPr>
                <w:noProof/>
                <w:webHidden/>
              </w:rPr>
              <w:t>5</w:t>
            </w:r>
            <w:r w:rsidR="00796781">
              <w:rPr>
                <w:noProof/>
                <w:webHidden/>
              </w:rPr>
              <w:fldChar w:fldCharType="end"/>
            </w:r>
          </w:hyperlink>
        </w:p>
        <w:p w14:paraId="7871F22E"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33" w:history="1">
            <w:r w:rsidR="00796781" w:rsidRPr="00820EE9">
              <w:rPr>
                <w:rStyle w:val="Hipervnculo"/>
                <w:noProof/>
              </w:rPr>
              <w:t>2.1.1. Respecto a los algoritmos de fusión</w:t>
            </w:r>
            <w:r w:rsidR="00796781">
              <w:rPr>
                <w:noProof/>
                <w:webHidden/>
              </w:rPr>
              <w:tab/>
            </w:r>
            <w:r w:rsidR="00796781">
              <w:rPr>
                <w:noProof/>
                <w:webHidden/>
              </w:rPr>
              <w:fldChar w:fldCharType="begin"/>
            </w:r>
            <w:r w:rsidR="00796781">
              <w:rPr>
                <w:noProof/>
                <w:webHidden/>
              </w:rPr>
              <w:instrText xml:space="preserve"> PAGEREF _Toc404230833 \h </w:instrText>
            </w:r>
            <w:r w:rsidR="00796781">
              <w:rPr>
                <w:noProof/>
                <w:webHidden/>
              </w:rPr>
            </w:r>
            <w:r w:rsidR="00796781">
              <w:rPr>
                <w:noProof/>
                <w:webHidden/>
              </w:rPr>
              <w:fldChar w:fldCharType="separate"/>
            </w:r>
            <w:r w:rsidR="00CA29B9">
              <w:rPr>
                <w:noProof/>
                <w:webHidden/>
              </w:rPr>
              <w:t>5</w:t>
            </w:r>
            <w:r w:rsidR="00796781">
              <w:rPr>
                <w:noProof/>
                <w:webHidden/>
              </w:rPr>
              <w:fldChar w:fldCharType="end"/>
            </w:r>
          </w:hyperlink>
        </w:p>
        <w:p w14:paraId="4664B669"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34" w:history="1">
            <w:r w:rsidR="00796781" w:rsidRPr="00820EE9">
              <w:rPr>
                <w:rStyle w:val="Hipervnculo"/>
                <w:noProof/>
              </w:rPr>
              <w:t>2.1.2. Respecto a la utilización EMG con IMU</w:t>
            </w:r>
            <w:r w:rsidR="00796781">
              <w:rPr>
                <w:noProof/>
                <w:webHidden/>
              </w:rPr>
              <w:tab/>
            </w:r>
            <w:r w:rsidR="00796781">
              <w:rPr>
                <w:noProof/>
                <w:webHidden/>
              </w:rPr>
              <w:fldChar w:fldCharType="begin"/>
            </w:r>
            <w:r w:rsidR="00796781">
              <w:rPr>
                <w:noProof/>
                <w:webHidden/>
              </w:rPr>
              <w:instrText xml:space="preserve"> PAGEREF _Toc404230834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20B6C2F9" w14:textId="77777777" w:rsidR="00796781" w:rsidRDefault="00CD577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35" w:history="1">
            <w:r w:rsidR="00796781" w:rsidRPr="00820EE9">
              <w:rPr>
                <w:rStyle w:val="Hipervnculo"/>
                <w:noProof/>
              </w:rPr>
              <w:t>3.</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Desarrollo de la propuesta</w:t>
            </w:r>
            <w:r w:rsidR="00796781">
              <w:rPr>
                <w:noProof/>
                <w:webHidden/>
              </w:rPr>
              <w:tab/>
            </w:r>
            <w:r w:rsidR="00796781">
              <w:rPr>
                <w:noProof/>
                <w:webHidden/>
              </w:rPr>
              <w:fldChar w:fldCharType="begin"/>
            </w:r>
            <w:r w:rsidR="00796781">
              <w:rPr>
                <w:noProof/>
                <w:webHidden/>
              </w:rPr>
              <w:instrText xml:space="preserve"> PAGEREF _Toc404230835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1E62825B"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36" w:history="1">
            <w:r w:rsidR="00796781" w:rsidRPr="00820EE9">
              <w:rPr>
                <w:rStyle w:val="Hipervnculo"/>
                <w:noProof/>
              </w:rPr>
              <w:t>3.1. Marco teórico</w:t>
            </w:r>
            <w:r w:rsidR="00796781">
              <w:rPr>
                <w:noProof/>
                <w:webHidden/>
              </w:rPr>
              <w:tab/>
            </w:r>
            <w:r w:rsidR="00796781">
              <w:rPr>
                <w:noProof/>
                <w:webHidden/>
              </w:rPr>
              <w:fldChar w:fldCharType="begin"/>
            </w:r>
            <w:r w:rsidR="00796781">
              <w:rPr>
                <w:noProof/>
                <w:webHidden/>
              </w:rPr>
              <w:instrText xml:space="preserve"> PAGEREF _Toc404230836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442FA3DE"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37" w:history="1">
            <w:r w:rsidR="00796781" w:rsidRPr="00820EE9">
              <w:rPr>
                <w:rStyle w:val="Hipervnculo"/>
                <w:noProof/>
              </w:rPr>
              <w:t>3.2. Diseño de la propuesta</w:t>
            </w:r>
            <w:r w:rsidR="00796781">
              <w:rPr>
                <w:noProof/>
                <w:webHidden/>
              </w:rPr>
              <w:tab/>
            </w:r>
            <w:r w:rsidR="00796781">
              <w:rPr>
                <w:noProof/>
                <w:webHidden/>
              </w:rPr>
              <w:fldChar w:fldCharType="begin"/>
            </w:r>
            <w:r w:rsidR="00796781">
              <w:rPr>
                <w:noProof/>
                <w:webHidden/>
              </w:rPr>
              <w:instrText xml:space="preserve"> PAGEREF _Toc404230837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72AE4813"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38" w:history="1">
            <w:r w:rsidR="00796781" w:rsidRPr="00820EE9">
              <w:rPr>
                <w:rStyle w:val="Hipervnculo"/>
                <w:noProof/>
              </w:rPr>
              <w:t>3.2.1. Metodología</w:t>
            </w:r>
            <w:r w:rsidR="00796781">
              <w:rPr>
                <w:noProof/>
                <w:webHidden/>
              </w:rPr>
              <w:tab/>
            </w:r>
            <w:r w:rsidR="00796781">
              <w:rPr>
                <w:noProof/>
                <w:webHidden/>
              </w:rPr>
              <w:fldChar w:fldCharType="begin"/>
            </w:r>
            <w:r w:rsidR="00796781">
              <w:rPr>
                <w:noProof/>
                <w:webHidden/>
              </w:rPr>
              <w:instrText xml:space="preserve"> PAGEREF _Toc404230838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230FE53C"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39" w:history="1">
            <w:r w:rsidR="00796781" w:rsidRPr="00820EE9">
              <w:rPr>
                <w:rStyle w:val="Hipervnculo"/>
                <w:noProof/>
              </w:rPr>
              <w:t>3.2.2. Requisitos</w:t>
            </w:r>
            <w:r w:rsidR="00796781">
              <w:rPr>
                <w:noProof/>
                <w:webHidden/>
              </w:rPr>
              <w:tab/>
            </w:r>
            <w:r w:rsidR="00796781">
              <w:rPr>
                <w:noProof/>
                <w:webHidden/>
              </w:rPr>
              <w:fldChar w:fldCharType="begin"/>
            </w:r>
            <w:r w:rsidR="00796781">
              <w:rPr>
                <w:noProof/>
                <w:webHidden/>
              </w:rPr>
              <w:instrText xml:space="preserve"> PAGEREF _Toc404230839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33D9EAAA"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40" w:history="1">
            <w:r w:rsidR="00796781" w:rsidRPr="00820EE9">
              <w:rPr>
                <w:rStyle w:val="Hipervnculo"/>
                <w:noProof/>
              </w:rPr>
              <w:t>3.3. Implementación</w:t>
            </w:r>
            <w:r w:rsidR="00796781">
              <w:rPr>
                <w:noProof/>
                <w:webHidden/>
              </w:rPr>
              <w:tab/>
            </w:r>
            <w:r w:rsidR="00796781">
              <w:rPr>
                <w:noProof/>
                <w:webHidden/>
              </w:rPr>
              <w:fldChar w:fldCharType="begin"/>
            </w:r>
            <w:r w:rsidR="00796781">
              <w:rPr>
                <w:noProof/>
                <w:webHidden/>
              </w:rPr>
              <w:instrText xml:space="preserve"> PAGEREF _Toc404230840 \h </w:instrText>
            </w:r>
            <w:r w:rsidR="00796781">
              <w:rPr>
                <w:noProof/>
                <w:webHidden/>
              </w:rPr>
            </w:r>
            <w:r w:rsidR="00796781">
              <w:rPr>
                <w:noProof/>
                <w:webHidden/>
              </w:rPr>
              <w:fldChar w:fldCharType="separate"/>
            </w:r>
            <w:r w:rsidR="00CA29B9">
              <w:rPr>
                <w:noProof/>
                <w:webHidden/>
              </w:rPr>
              <w:t>19</w:t>
            </w:r>
            <w:r w:rsidR="00796781">
              <w:rPr>
                <w:noProof/>
                <w:webHidden/>
              </w:rPr>
              <w:fldChar w:fldCharType="end"/>
            </w:r>
          </w:hyperlink>
        </w:p>
        <w:p w14:paraId="4A0C5A9E"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41" w:history="1">
            <w:r w:rsidR="00796781" w:rsidRPr="00820EE9">
              <w:rPr>
                <w:rStyle w:val="Hipervnculo"/>
                <w:noProof/>
              </w:rPr>
              <w:t>3.3.1. Selección de los sensores</w:t>
            </w:r>
            <w:r w:rsidR="00796781">
              <w:rPr>
                <w:noProof/>
                <w:webHidden/>
              </w:rPr>
              <w:tab/>
            </w:r>
            <w:r w:rsidR="00796781">
              <w:rPr>
                <w:noProof/>
                <w:webHidden/>
              </w:rPr>
              <w:fldChar w:fldCharType="begin"/>
            </w:r>
            <w:r w:rsidR="00796781">
              <w:rPr>
                <w:noProof/>
                <w:webHidden/>
              </w:rPr>
              <w:instrText xml:space="preserve"> PAGEREF _Toc404230841 \h </w:instrText>
            </w:r>
            <w:r w:rsidR="00796781">
              <w:rPr>
                <w:noProof/>
                <w:webHidden/>
              </w:rPr>
            </w:r>
            <w:r w:rsidR="00796781">
              <w:rPr>
                <w:noProof/>
                <w:webHidden/>
              </w:rPr>
              <w:fldChar w:fldCharType="separate"/>
            </w:r>
            <w:r w:rsidR="00CA29B9">
              <w:rPr>
                <w:noProof/>
                <w:webHidden/>
              </w:rPr>
              <w:t>19</w:t>
            </w:r>
            <w:r w:rsidR="00796781">
              <w:rPr>
                <w:noProof/>
                <w:webHidden/>
              </w:rPr>
              <w:fldChar w:fldCharType="end"/>
            </w:r>
          </w:hyperlink>
        </w:p>
        <w:p w14:paraId="56FD3797"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42" w:history="1">
            <w:r w:rsidR="00796781" w:rsidRPr="00820EE9">
              <w:rPr>
                <w:rStyle w:val="Hipervnculo"/>
                <w:noProof/>
              </w:rPr>
              <w:t>3.3.2. Selección de protocolo de comunicación</w:t>
            </w:r>
            <w:r w:rsidR="00796781">
              <w:rPr>
                <w:noProof/>
                <w:webHidden/>
              </w:rPr>
              <w:tab/>
            </w:r>
            <w:r w:rsidR="00796781">
              <w:rPr>
                <w:noProof/>
                <w:webHidden/>
              </w:rPr>
              <w:fldChar w:fldCharType="begin"/>
            </w:r>
            <w:r w:rsidR="00796781">
              <w:rPr>
                <w:noProof/>
                <w:webHidden/>
              </w:rPr>
              <w:instrText xml:space="preserve"> PAGEREF _Toc404230842 \h </w:instrText>
            </w:r>
            <w:r w:rsidR="00796781">
              <w:rPr>
                <w:noProof/>
                <w:webHidden/>
              </w:rPr>
            </w:r>
            <w:r w:rsidR="00796781">
              <w:rPr>
                <w:noProof/>
                <w:webHidden/>
              </w:rPr>
              <w:fldChar w:fldCharType="separate"/>
            </w:r>
            <w:r w:rsidR="00CA29B9">
              <w:rPr>
                <w:noProof/>
                <w:webHidden/>
              </w:rPr>
              <w:t>20</w:t>
            </w:r>
            <w:r w:rsidR="00796781">
              <w:rPr>
                <w:noProof/>
                <w:webHidden/>
              </w:rPr>
              <w:fldChar w:fldCharType="end"/>
            </w:r>
          </w:hyperlink>
        </w:p>
        <w:p w14:paraId="4B4A6DAD"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43" w:history="1">
            <w:r w:rsidR="00796781" w:rsidRPr="00820EE9">
              <w:rPr>
                <w:rStyle w:val="Hipervnculo"/>
                <w:noProof/>
              </w:rPr>
              <w:t>3.3.3. Selección de la plataforma de desarrollo</w:t>
            </w:r>
            <w:r w:rsidR="00796781">
              <w:rPr>
                <w:noProof/>
                <w:webHidden/>
              </w:rPr>
              <w:tab/>
            </w:r>
            <w:r w:rsidR="00796781">
              <w:rPr>
                <w:noProof/>
                <w:webHidden/>
              </w:rPr>
              <w:fldChar w:fldCharType="begin"/>
            </w:r>
            <w:r w:rsidR="00796781">
              <w:rPr>
                <w:noProof/>
                <w:webHidden/>
              </w:rPr>
              <w:instrText xml:space="preserve"> PAGEREF _Toc404230843 \h </w:instrText>
            </w:r>
            <w:r w:rsidR="00796781">
              <w:rPr>
                <w:noProof/>
                <w:webHidden/>
              </w:rPr>
            </w:r>
            <w:r w:rsidR="00796781">
              <w:rPr>
                <w:noProof/>
                <w:webHidden/>
              </w:rPr>
              <w:fldChar w:fldCharType="separate"/>
            </w:r>
            <w:r w:rsidR="00CA29B9">
              <w:rPr>
                <w:noProof/>
                <w:webHidden/>
              </w:rPr>
              <w:t>21</w:t>
            </w:r>
            <w:r w:rsidR="00796781">
              <w:rPr>
                <w:noProof/>
                <w:webHidden/>
              </w:rPr>
              <w:fldChar w:fldCharType="end"/>
            </w:r>
          </w:hyperlink>
        </w:p>
        <w:p w14:paraId="015E6D2E"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44" w:history="1">
            <w:r w:rsidR="00796781" w:rsidRPr="00820EE9">
              <w:rPr>
                <w:rStyle w:val="Hipervnculo"/>
                <w:noProof/>
              </w:rPr>
              <w:t>3.3.4. Hardware del dispositivo</w:t>
            </w:r>
            <w:r w:rsidR="00796781">
              <w:rPr>
                <w:noProof/>
                <w:webHidden/>
              </w:rPr>
              <w:tab/>
            </w:r>
            <w:r w:rsidR="00796781">
              <w:rPr>
                <w:noProof/>
                <w:webHidden/>
              </w:rPr>
              <w:fldChar w:fldCharType="begin"/>
            </w:r>
            <w:r w:rsidR="00796781">
              <w:rPr>
                <w:noProof/>
                <w:webHidden/>
              </w:rPr>
              <w:instrText xml:space="preserve"> PAGEREF _Toc404230844 \h </w:instrText>
            </w:r>
            <w:r w:rsidR="00796781">
              <w:rPr>
                <w:noProof/>
                <w:webHidden/>
              </w:rPr>
            </w:r>
            <w:r w:rsidR="00796781">
              <w:rPr>
                <w:noProof/>
                <w:webHidden/>
              </w:rPr>
              <w:fldChar w:fldCharType="separate"/>
            </w:r>
            <w:r w:rsidR="00CA29B9">
              <w:rPr>
                <w:noProof/>
                <w:webHidden/>
              </w:rPr>
              <w:t>24</w:t>
            </w:r>
            <w:r w:rsidR="00796781">
              <w:rPr>
                <w:noProof/>
                <w:webHidden/>
              </w:rPr>
              <w:fldChar w:fldCharType="end"/>
            </w:r>
          </w:hyperlink>
        </w:p>
        <w:p w14:paraId="1E8F1D55"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45" w:history="1">
            <w:r w:rsidR="00796781" w:rsidRPr="00820EE9">
              <w:rPr>
                <w:rStyle w:val="Hipervnculo"/>
                <w:noProof/>
              </w:rPr>
              <w:t>3.3.5. Firmware del dispositivo</w:t>
            </w:r>
            <w:r w:rsidR="00796781">
              <w:rPr>
                <w:noProof/>
                <w:webHidden/>
              </w:rPr>
              <w:tab/>
            </w:r>
            <w:r w:rsidR="00796781">
              <w:rPr>
                <w:noProof/>
                <w:webHidden/>
              </w:rPr>
              <w:fldChar w:fldCharType="begin"/>
            </w:r>
            <w:r w:rsidR="00796781">
              <w:rPr>
                <w:noProof/>
                <w:webHidden/>
              </w:rPr>
              <w:instrText xml:space="preserve"> PAGEREF _Toc404230845 \h </w:instrText>
            </w:r>
            <w:r w:rsidR="00796781">
              <w:rPr>
                <w:noProof/>
                <w:webHidden/>
              </w:rPr>
            </w:r>
            <w:r w:rsidR="00796781">
              <w:rPr>
                <w:noProof/>
                <w:webHidden/>
              </w:rPr>
              <w:fldChar w:fldCharType="separate"/>
            </w:r>
            <w:r w:rsidR="00CA29B9">
              <w:rPr>
                <w:noProof/>
                <w:webHidden/>
              </w:rPr>
              <w:t>25</w:t>
            </w:r>
            <w:r w:rsidR="00796781">
              <w:rPr>
                <w:noProof/>
                <w:webHidden/>
              </w:rPr>
              <w:fldChar w:fldCharType="end"/>
            </w:r>
          </w:hyperlink>
        </w:p>
        <w:p w14:paraId="73651261" w14:textId="77777777" w:rsidR="00796781" w:rsidRDefault="00CD577A">
          <w:pPr>
            <w:pStyle w:val="TDC3"/>
            <w:tabs>
              <w:tab w:val="right" w:pos="8039"/>
            </w:tabs>
            <w:rPr>
              <w:rFonts w:asciiTheme="minorHAnsi" w:eastAsiaTheme="minorEastAsia" w:hAnsiTheme="minorHAnsi" w:cstheme="minorBidi"/>
              <w:noProof/>
              <w:lang w:val="en-US" w:eastAsia="en-US"/>
            </w:rPr>
          </w:pPr>
          <w:hyperlink w:anchor="_Toc404230846" w:history="1">
            <w:r w:rsidR="00796781" w:rsidRPr="00820EE9">
              <w:rPr>
                <w:rStyle w:val="Hipervnculo"/>
                <w:noProof/>
              </w:rPr>
              <w:t>3.3.6. Software del dispositivo</w:t>
            </w:r>
            <w:r w:rsidR="00796781">
              <w:rPr>
                <w:noProof/>
                <w:webHidden/>
              </w:rPr>
              <w:tab/>
            </w:r>
            <w:r w:rsidR="00796781">
              <w:rPr>
                <w:noProof/>
                <w:webHidden/>
              </w:rPr>
              <w:fldChar w:fldCharType="begin"/>
            </w:r>
            <w:r w:rsidR="00796781">
              <w:rPr>
                <w:noProof/>
                <w:webHidden/>
              </w:rPr>
              <w:instrText xml:space="preserve"> PAGEREF _Toc404230846 \h </w:instrText>
            </w:r>
            <w:r w:rsidR="00796781">
              <w:rPr>
                <w:noProof/>
                <w:webHidden/>
              </w:rPr>
            </w:r>
            <w:r w:rsidR="00796781">
              <w:rPr>
                <w:noProof/>
                <w:webHidden/>
              </w:rPr>
              <w:fldChar w:fldCharType="separate"/>
            </w:r>
            <w:r w:rsidR="00CA29B9">
              <w:rPr>
                <w:noProof/>
                <w:webHidden/>
              </w:rPr>
              <w:t>26</w:t>
            </w:r>
            <w:r w:rsidR="00796781">
              <w:rPr>
                <w:noProof/>
                <w:webHidden/>
              </w:rPr>
              <w:fldChar w:fldCharType="end"/>
            </w:r>
          </w:hyperlink>
        </w:p>
        <w:p w14:paraId="077F0A0A" w14:textId="77777777" w:rsidR="00796781" w:rsidRDefault="00CD577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7" w:history="1">
            <w:r w:rsidR="00796781" w:rsidRPr="00820EE9">
              <w:rPr>
                <w:rStyle w:val="Hipervnculo"/>
                <w:noProof/>
              </w:rPr>
              <w:t>4.</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Resultados</w:t>
            </w:r>
            <w:r w:rsidR="00796781">
              <w:rPr>
                <w:noProof/>
                <w:webHidden/>
              </w:rPr>
              <w:tab/>
            </w:r>
            <w:r w:rsidR="00796781">
              <w:rPr>
                <w:noProof/>
                <w:webHidden/>
              </w:rPr>
              <w:fldChar w:fldCharType="begin"/>
            </w:r>
            <w:r w:rsidR="00796781">
              <w:rPr>
                <w:noProof/>
                <w:webHidden/>
              </w:rPr>
              <w:instrText xml:space="preserve"> PAGEREF _Toc404230847 \h </w:instrText>
            </w:r>
            <w:r w:rsidR="00796781">
              <w:rPr>
                <w:noProof/>
                <w:webHidden/>
              </w:rPr>
            </w:r>
            <w:r w:rsidR="00796781">
              <w:rPr>
                <w:noProof/>
                <w:webHidden/>
              </w:rPr>
              <w:fldChar w:fldCharType="separate"/>
            </w:r>
            <w:r w:rsidR="00CA29B9">
              <w:rPr>
                <w:noProof/>
                <w:webHidden/>
              </w:rPr>
              <w:t>31</w:t>
            </w:r>
            <w:r w:rsidR="00796781">
              <w:rPr>
                <w:noProof/>
                <w:webHidden/>
              </w:rPr>
              <w:fldChar w:fldCharType="end"/>
            </w:r>
          </w:hyperlink>
        </w:p>
        <w:p w14:paraId="2FB0E7FE" w14:textId="77777777" w:rsidR="00796781" w:rsidRDefault="00CD577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8" w:history="1">
            <w:r w:rsidR="00796781" w:rsidRPr="00820EE9">
              <w:rPr>
                <w:rStyle w:val="Hipervnculo"/>
                <w:noProof/>
              </w:rPr>
              <w:t>5.</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Discusión</w:t>
            </w:r>
            <w:r w:rsidR="00796781">
              <w:rPr>
                <w:noProof/>
                <w:webHidden/>
              </w:rPr>
              <w:tab/>
            </w:r>
            <w:r w:rsidR="00796781">
              <w:rPr>
                <w:noProof/>
                <w:webHidden/>
              </w:rPr>
              <w:fldChar w:fldCharType="begin"/>
            </w:r>
            <w:r w:rsidR="00796781">
              <w:rPr>
                <w:noProof/>
                <w:webHidden/>
              </w:rPr>
              <w:instrText xml:space="preserve"> PAGEREF _Toc404230848 \h </w:instrText>
            </w:r>
            <w:r w:rsidR="00796781">
              <w:rPr>
                <w:noProof/>
                <w:webHidden/>
              </w:rPr>
            </w:r>
            <w:r w:rsidR="00796781">
              <w:rPr>
                <w:noProof/>
                <w:webHidden/>
              </w:rPr>
              <w:fldChar w:fldCharType="separate"/>
            </w:r>
            <w:r w:rsidR="00CA29B9">
              <w:rPr>
                <w:noProof/>
                <w:webHidden/>
              </w:rPr>
              <w:t>33</w:t>
            </w:r>
            <w:r w:rsidR="00796781">
              <w:rPr>
                <w:noProof/>
                <w:webHidden/>
              </w:rPr>
              <w:fldChar w:fldCharType="end"/>
            </w:r>
          </w:hyperlink>
        </w:p>
        <w:p w14:paraId="30C0C441" w14:textId="77777777" w:rsidR="00796781" w:rsidRDefault="00CD577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9" w:history="1">
            <w:r w:rsidR="00796781" w:rsidRPr="00820EE9">
              <w:rPr>
                <w:rStyle w:val="Hipervnculo"/>
                <w:noProof/>
              </w:rPr>
              <w:t>6.</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Conclusiones</w:t>
            </w:r>
            <w:r w:rsidR="00796781">
              <w:rPr>
                <w:noProof/>
                <w:webHidden/>
              </w:rPr>
              <w:tab/>
            </w:r>
            <w:r w:rsidR="00796781">
              <w:rPr>
                <w:noProof/>
                <w:webHidden/>
              </w:rPr>
              <w:fldChar w:fldCharType="begin"/>
            </w:r>
            <w:r w:rsidR="00796781">
              <w:rPr>
                <w:noProof/>
                <w:webHidden/>
              </w:rPr>
              <w:instrText xml:space="preserve"> PAGEREF _Toc404230849 \h </w:instrText>
            </w:r>
            <w:r w:rsidR="00796781">
              <w:rPr>
                <w:noProof/>
                <w:webHidden/>
              </w:rPr>
            </w:r>
            <w:r w:rsidR="00796781">
              <w:rPr>
                <w:noProof/>
                <w:webHidden/>
              </w:rPr>
              <w:fldChar w:fldCharType="separate"/>
            </w:r>
            <w:r w:rsidR="00CA29B9">
              <w:rPr>
                <w:noProof/>
                <w:webHidden/>
              </w:rPr>
              <w:t>33</w:t>
            </w:r>
            <w:r w:rsidR="00796781">
              <w:rPr>
                <w:noProof/>
                <w:webHidden/>
              </w:rPr>
              <w:fldChar w:fldCharType="end"/>
            </w:r>
          </w:hyperlink>
        </w:p>
        <w:p w14:paraId="6E35C84E" w14:textId="77777777" w:rsidR="00796781" w:rsidRDefault="00CD577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0" w:history="1">
            <w:r w:rsidR="00796781" w:rsidRPr="00820EE9">
              <w:rPr>
                <w:rStyle w:val="Hipervnculo"/>
                <w:noProof/>
              </w:rPr>
              <w:t>7.</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Referencias Bibliográficas</w:t>
            </w:r>
            <w:r w:rsidR="00796781">
              <w:rPr>
                <w:noProof/>
                <w:webHidden/>
              </w:rPr>
              <w:tab/>
            </w:r>
            <w:r w:rsidR="00796781">
              <w:rPr>
                <w:noProof/>
                <w:webHidden/>
              </w:rPr>
              <w:fldChar w:fldCharType="begin"/>
            </w:r>
            <w:r w:rsidR="00796781">
              <w:rPr>
                <w:noProof/>
                <w:webHidden/>
              </w:rPr>
              <w:instrText xml:space="preserve"> PAGEREF _Toc404230850 \h </w:instrText>
            </w:r>
            <w:r w:rsidR="00796781">
              <w:rPr>
                <w:noProof/>
                <w:webHidden/>
              </w:rPr>
            </w:r>
            <w:r w:rsidR="00796781">
              <w:rPr>
                <w:noProof/>
                <w:webHidden/>
              </w:rPr>
              <w:fldChar w:fldCharType="separate"/>
            </w:r>
            <w:r w:rsidR="00CA29B9">
              <w:rPr>
                <w:noProof/>
                <w:webHidden/>
              </w:rPr>
              <w:t>35</w:t>
            </w:r>
            <w:r w:rsidR="00796781">
              <w:rPr>
                <w:noProof/>
                <w:webHidden/>
              </w:rPr>
              <w:fldChar w:fldCharType="end"/>
            </w:r>
          </w:hyperlink>
        </w:p>
        <w:p w14:paraId="2052383F" w14:textId="77777777" w:rsidR="00796781" w:rsidRDefault="00CD577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1" w:history="1">
            <w:r w:rsidR="00796781" w:rsidRPr="00820EE9">
              <w:rPr>
                <w:rStyle w:val="Hipervnculo"/>
                <w:noProof/>
              </w:rPr>
              <w:t>8.</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Glosario</w:t>
            </w:r>
            <w:r w:rsidR="00796781">
              <w:rPr>
                <w:noProof/>
                <w:webHidden/>
              </w:rPr>
              <w:tab/>
            </w:r>
            <w:r w:rsidR="00796781">
              <w:rPr>
                <w:noProof/>
                <w:webHidden/>
              </w:rPr>
              <w:fldChar w:fldCharType="begin"/>
            </w:r>
            <w:r w:rsidR="00796781">
              <w:rPr>
                <w:noProof/>
                <w:webHidden/>
              </w:rPr>
              <w:instrText xml:space="preserve"> PAGEREF _Toc404230851 \h </w:instrText>
            </w:r>
            <w:r w:rsidR="00796781">
              <w:rPr>
                <w:noProof/>
                <w:webHidden/>
              </w:rPr>
            </w:r>
            <w:r w:rsidR="00796781">
              <w:rPr>
                <w:noProof/>
                <w:webHidden/>
              </w:rPr>
              <w:fldChar w:fldCharType="separate"/>
            </w:r>
            <w:r w:rsidR="00CA29B9">
              <w:rPr>
                <w:noProof/>
                <w:webHidden/>
              </w:rPr>
              <w:t>38</w:t>
            </w:r>
            <w:r w:rsidR="00796781">
              <w:rPr>
                <w:noProof/>
                <w:webHidden/>
              </w:rPr>
              <w:fldChar w:fldCharType="end"/>
            </w:r>
          </w:hyperlink>
        </w:p>
        <w:p w14:paraId="0D448F8C" w14:textId="77777777" w:rsidR="00796781" w:rsidRDefault="00CD577A">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2" w:history="1">
            <w:r w:rsidR="00796781" w:rsidRPr="00820EE9">
              <w:rPr>
                <w:rStyle w:val="Hipervnculo"/>
                <w:noProof/>
              </w:rPr>
              <w:t>9.</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Anexos</w:t>
            </w:r>
            <w:r w:rsidR="00796781">
              <w:rPr>
                <w:noProof/>
                <w:webHidden/>
              </w:rPr>
              <w:tab/>
            </w:r>
            <w:r w:rsidR="00796781">
              <w:rPr>
                <w:noProof/>
                <w:webHidden/>
              </w:rPr>
              <w:fldChar w:fldCharType="begin"/>
            </w:r>
            <w:r w:rsidR="00796781">
              <w:rPr>
                <w:noProof/>
                <w:webHidden/>
              </w:rPr>
              <w:instrText xml:space="preserve"> PAGEREF _Toc404230852 \h </w:instrText>
            </w:r>
            <w:r w:rsidR="00796781">
              <w:rPr>
                <w:noProof/>
                <w:webHidden/>
              </w:rPr>
            </w:r>
            <w:r w:rsidR="00796781">
              <w:rPr>
                <w:noProof/>
                <w:webHidden/>
              </w:rPr>
              <w:fldChar w:fldCharType="separate"/>
            </w:r>
            <w:r w:rsidR="00CA29B9">
              <w:rPr>
                <w:noProof/>
                <w:webHidden/>
              </w:rPr>
              <w:t>39</w:t>
            </w:r>
            <w:r w:rsidR="00796781">
              <w:rPr>
                <w:noProof/>
                <w:webHidden/>
              </w:rPr>
              <w:fldChar w:fldCharType="end"/>
            </w:r>
          </w:hyperlink>
        </w:p>
        <w:p w14:paraId="1A43AC5A"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53" w:history="1">
            <w:r w:rsidR="00796781" w:rsidRPr="00820EE9">
              <w:rPr>
                <w:rStyle w:val="Hipervnculo"/>
                <w:noProof/>
              </w:rPr>
              <w:t>9.1. Esquemático de multiplexor I2C PCA9547</w:t>
            </w:r>
            <w:r w:rsidR="00796781">
              <w:rPr>
                <w:noProof/>
                <w:webHidden/>
              </w:rPr>
              <w:tab/>
            </w:r>
            <w:r w:rsidR="00796781">
              <w:rPr>
                <w:noProof/>
                <w:webHidden/>
              </w:rPr>
              <w:fldChar w:fldCharType="begin"/>
            </w:r>
            <w:r w:rsidR="00796781">
              <w:rPr>
                <w:noProof/>
                <w:webHidden/>
              </w:rPr>
              <w:instrText xml:space="preserve"> PAGEREF _Toc404230853 \h </w:instrText>
            </w:r>
            <w:r w:rsidR="00796781">
              <w:rPr>
                <w:noProof/>
                <w:webHidden/>
              </w:rPr>
            </w:r>
            <w:r w:rsidR="00796781">
              <w:rPr>
                <w:noProof/>
                <w:webHidden/>
              </w:rPr>
              <w:fldChar w:fldCharType="separate"/>
            </w:r>
            <w:r w:rsidR="00CA29B9">
              <w:rPr>
                <w:noProof/>
                <w:webHidden/>
              </w:rPr>
              <w:t>39</w:t>
            </w:r>
            <w:r w:rsidR="00796781">
              <w:rPr>
                <w:noProof/>
                <w:webHidden/>
              </w:rPr>
              <w:fldChar w:fldCharType="end"/>
            </w:r>
          </w:hyperlink>
        </w:p>
        <w:p w14:paraId="3137BEE8"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54" w:history="1">
            <w:r w:rsidR="00796781" w:rsidRPr="00820EE9">
              <w:rPr>
                <w:rStyle w:val="Hipervnculo"/>
                <w:noProof/>
              </w:rPr>
              <w:t>9.2.</w:t>
            </w:r>
            <w:r w:rsidR="00796781" w:rsidRPr="00820EE9">
              <w:rPr>
                <w:rStyle w:val="Hipervnculo"/>
                <w:noProof/>
                <w:lang w:val="en-US" w:eastAsia="en-US"/>
              </w:rPr>
              <w:t xml:space="preserve"> </w:t>
            </w:r>
            <w:r w:rsidR="00796781" w:rsidRPr="00820EE9">
              <w:rPr>
                <w:rStyle w:val="Hipervnculo"/>
                <w:noProof/>
              </w:rPr>
              <w:t xml:space="preserve">Planos de </w:t>
            </w:r>
            <w:r w:rsidR="00796781" w:rsidRPr="00820EE9">
              <w:rPr>
                <w:rStyle w:val="Hipervnculo"/>
                <w:i/>
                <w:noProof/>
              </w:rPr>
              <w:t>enclosure</w:t>
            </w:r>
            <w:r w:rsidR="00796781" w:rsidRPr="00820EE9">
              <w:rPr>
                <w:rStyle w:val="Hipervnculo"/>
                <w:noProof/>
              </w:rPr>
              <w:t xml:space="preserve"> sensor LSM9DS0</w:t>
            </w:r>
            <w:r w:rsidR="00796781">
              <w:rPr>
                <w:noProof/>
                <w:webHidden/>
              </w:rPr>
              <w:tab/>
            </w:r>
            <w:r w:rsidR="00796781">
              <w:rPr>
                <w:noProof/>
                <w:webHidden/>
              </w:rPr>
              <w:fldChar w:fldCharType="begin"/>
            </w:r>
            <w:r w:rsidR="00796781">
              <w:rPr>
                <w:noProof/>
                <w:webHidden/>
              </w:rPr>
              <w:instrText xml:space="preserve"> PAGEREF _Toc404230854 \h </w:instrText>
            </w:r>
            <w:r w:rsidR="00796781">
              <w:rPr>
                <w:noProof/>
                <w:webHidden/>
              </w:rPr>
            </w:r>
            <w:r w:rsidR="00796781">
              <w:rPr>
                <w:noProof/>
                <w:webHidden/>
              </w:rPr>
              <w:fldChar w:fldCharType="separate"/>
            </w:r>
            <w:r w:rsidR="00CA29B9">
              <w:rPr>
                <w:noProof/>
                <w:webHidden/>
              </w:rPr>
              <w:t>40</w:t>
            </w:r>
            <w:r w:rsidR="00796781">
              <w:rPr>
                <w:noProof/>
                <w:webHidden/>
              </w:rPr>
              <w:fldChar w:fldCharType="end"/>
            </w:r>
          </w:hyperlink>
        </w:p>
        <w:p w14:paraId="42A38553"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55" w:history="1">
            <w:r w:rsidR="00796781" w:rsidRPr="00820EE9">
              <w:rPr>
                <w:rStyle w:val="Hipervnculo"/>
                <w:noProof/>
              </w:rPr>
              <w:t>9.3. Documentación de IMU Graph</w:t>
            </w:r>
            <w:r w:rsidR="00796781">
              <w:rPr>
                <w:noProof/>
                <w:webHidden/>
              </w:rPr>
              <w:tab/>
            </w:r>
            <w:r w:rsidR="00796781">
              <w:rPr>
                <w:noProof/>
                <w:webHidden/>
              </w:rPr>
              <w:fldChar w:fldCharType="begin"/>
            </w:r>
            <w:r w:rsidR="00796781">
              <w:rPr>
                <w:noProof/>
                <w:webHidden/>
              </w:rPr>
              <w:instrText xml:space="preserve"> PAGEREF _Toc404230855 \h </w:instrText>
            </w:r>
            <w:r w:rsidR="00796781">
              <w:rPr>
                <w:noProof/>
                <w:webHidden/>
              </w:rPr>
            </w:r>
            <w:r w:rsidR="00796781">
              <w:rPr>
                <w:noProof/>
                <w:webHidden/>
              </w:rPr>
              <w:fldChar w:fldCharType="separate"/>
            </w:r>
            <w:r w:rsidR="00CA29B9">
              <w:rPr>
                <w:noProof/>
                <w:webHidden/>
              </w:rPr>
              <w:t>43</w:t>
            </w:r>
            <w:r w:rsidR="00796781">
              <w:rPr>
                <w:noProof/>
                <w:webHidden/>
              </w:rPr>
              <w:fldChar w:fldCharType="end"/>
            </w:r>
          </w:hyperlink>
        </w:p>
        <w:p w14:paraId="163EA017" w14:textId="77777777" w:rsidR="00796781" w:rsidRDefault="00CD577A">
          <w:pPr>
            <w:pStyle w:val="TDC2"/>
            <w:tabs>
              <w:tab w:val="right" w:pos="8039"/>
            </w:tabs>
            <w:rPr>
              <w:rFonts w:asciiTheme="minorHAnsi" w:eastAsiaTheme="minorEastAsia" w:hAnsiTheme="minorHAnsi" w:cstheme="minorBidi"/>
              <w:noProof/>
              <w:lang w:val="en-US" w:eastAsia="en-US"/>
            </w:rPr>
          </w:pPr>
          <w:hyperlink w:anchor="_Toc404230856" w:history="1">
            <w:r w:rsidR="00796781" w:rsidRPr="00820EE9">
              <w:rPr>
                <w:rStyle w:val="Hipervnculo"/>
                <w:noProof/>
              </w:rPr>
              <w:t>9.4. Documentación de IMU Monitor</w:t>
            </w:r>
            <w:r w:rsidR="00796781">
              <w:rPr>
                <w:noProof/>
                <w:webHidden/>
              </w:rPr>
              <w:tab/>
            </w:r>
            <w:r w:rsidR="00796781">
              <w:rPr>
                <w:noProof/>
                <w:webHidden/>
              </w:rPr>
              <w:fldChar w:fldCharType="begin"/>
            </w:r>
            <w:r w:rsidR="00796781">
              <w:rPr>
                <w:noProof/>
                <w:webHidden/>
              </w:rPr>
              <w:instrText xml:space="preserve"> PAGEREF _Toc404230856 \h </w:instrText>
            </w:r>
            <w:r w:rsidR="00796781">
              <w:rPr>
                <w:noProof/>
                <w:webHidden/>
              </w:rPr>
            </w:r>
            <w:r w:rsidR="00796781">
              <w:rPr>
                <w:noProof/>
                <w:webHidden/>
              </w:rPr>
              <w:fldChar w:fldCharType="separate"/>
            </w:r>
            <w:r w:rsidR="00CA29B9">
              <w:rPr>
                <w:noProof/>
                <w:webHidden/>
              </w:rPr>
              <w:t>89</w:t>
            </w:r>
            <w:r w:rsidR="00796781">
              <w:rPr>
                <w:noProof/>
                <w:webHidden/>
              </w:rPr>
              <w:fldChar w:fldCharType="end"/>
            </w:r>
          </w:hyperlink>
        </w:p>
        <w:p w14:paraId="0C9B6DF7" w14:textId="69C05798" w:rsidR="00905B55" w:rsidRDefault="0062370F">
          <w:r>
            <w:rPr>
              <w:rFonts w:ascii="Apple Garamond" w:hAnsi="Apple Garamond"/>
            </w:rPr>
            <w:fldChar w:fldCharType="end"/>
          </w:r>
        </w:p>
      </w:sdtContent>
    </w:sdt>
    <w:p w14:paraId="07004143" w14:textId="48244437" w:rsidR="000C07A7" w:rsidRDefault="000C07A7" w:rsidP="000C07A7">
      <w:pPr>
        <w:rPr>
          <w:rFonts w:ascii="Apple Garamond Light" w:hAnsi="Apple Garamond Light"/>
          <w:lang w:val="es-MX"/>
        </w:rPr>
      </w:pPr>
    </w:p>
    <w:p w14:paraId="3259D69C" w14:textId="77777777" w:rsidR="000C07A7" w:rsidRDefault="000C07A7">
      <w:pPr>
        <w:rPr>
          <w:rFonts w:ascii="Apple Garamond Light" w:hAnsi="Apple Garamond Light"/>
          <w:lang w:val="es-MX"/>
        </w:rPr>
      </w:pPr>
      <w:r>
        <w:rPr>
          <w:rFonts w:ascii="Apple Garamond Light" w:hAnsi="Apple Garamond Light"/>
          <w:lang w:val="es-MX"/>
        </w:rPr>
        <w:br w:type="page"/>
      </w:r>
    </w:p>
    <w:p w14:paraId="3D10CA0E" w14:textId="77777777" w:rsidR="000C07A7" w:rsidRPr="00EE342F" w:rsidRDefault="000C07A7" w:rsidP="000C07A7">
      <w:pPr>
        <w:rPr>
          <w:rFonts w:ascii="Apple Garamond Light" w:hAnsi="Apple Garamond Light"/>
          <w:lang w:val="es-MX"/>
        </w:rPr>
        <w:sectPr w:rsidR="000C07A7" w:rsidRPr="00EE342F" w:rsidSect="000C07A7">
          <w:type w:val="oddPage"/>
          <w:pgSz w:w="12240" w:h="15840" w:code="1"/>
          <w:pgMar w:top="1814" w:right="2722" w:bottom="1440" w:left="1469" w:header="720" w:footer="720" w:gutter="0"/>
          <w:cols w:space="720"/>
          <w:titlePg/>
        </w:sectPr>
      </w:pPr>
    </w:p>
    <w:p w14:paraId="49C84CB2" w14:textId="3B8AF657" w:rsidR="000C07A7" w:rsidRDefault="000C07A7">
      <w:pPr>
        <w:rPr>
          <w:rFonts w:ascii="Apple Garamond" w:hAnsi="Apple Garamond"/>
          <w:b/>
          <w:sz w:val="56"/>
        </w:rPr>
      </w:pPr>
      <w:r>
        <w:rPr>
          <w:rFonts w:ascii="Apple Garamond" w:hAnsi="Apple Garamond"/>
          <w:b/>
          <w:sz w:val="56"/>
        </w:rPr>
        <w:lastRenderedPageBreak/>
        <w:br w:type="page"/>
      </w:r>
    </w:p>
    <w:p w14:paraId="5D192F03" w14:textId="77777777" w:rsidR="001D0157" w:rsidRDefault="001D0157">
      <w:pPr>
        <w:rPr>
          <w:rFonts w:ascii="Apple Garamond" w:hAnsi="Apple Garamond"/>
          <w:b/>
          <w:sz w:val="56"/>
        </w:rPr>
      </w:pPr>
    </w:p>
    <w:p w14:paraId="30502A8D" w14:textId="534644C0" w:rsidR="001A5881" w:rsidRPr="00F70C96" w:rsidRDefault="00B62818" w:rsidP="00AE3257">
      <w:pPr>
        <w:pStyle w:val="TTProjectName"/>
      </w:pPr>
      <w:r>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11" w:name="_Toc404230828"/>
      <w:r w:rsidRPr="00AB0606">
        <w:t>Introducción</w:t>
      </w:r>
      <w:bookmarkEnd w:id="11"/>
    </w:p>
    <w:p w14:paraId="234A891F" w14:textId="34B7BB91" w:rsidR="00A411C9" w:rsidRDefault="00A411C9" w:rsidP="00A169D4">
      <w:pPr>
        <w:pStyle w:val="TTCuerpo"/>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100BD88E" w:rsidR="00A81643" w:rsidRDefault="00A411C9" w:rsidP="00A169D4">
      <w:pPr>
        <w:pStyle w:val="TTCuerpo"/>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ins w:id="12" w:author="SSepulveda" w:date="2014-12-16T04:39:00Z">
        <w:r w:rsidR="00CB4401">
          <w:t>a</w:t>
        </w:r>
      </w:ins>
      <w:del w:id="13" w:author="SSepulveda" w:date="2014-12-16T04:39:00Z">
        <w:r w:rsidR="00A169D4" w:rsidRPr="00A169D4" w:rsidDel="00CB4401">
          <w:delText>o</w:delText>
        </w:r>
      </w:del>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A169D4">
      <w:pPr>
        <w:pStyle w:val="TTCuerpo"/>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69BF5829" w:rsidR="00A169D4" w:rsidRPr="00A169D4" w:rsidRDefault="00A81643" w:rsidP="0012312E">
      <w:pPr>
        <w:pStyle w:val="TTCuerpo"/>
      </w:pPr>
      <w:r>
        <w:t>Existe</w:t>
      </w:r>
      <w:r w:rsidR="00A169D4" w:rsidRPr="00A169D4">
        <w:t xml:space="preserve"> un gran interés </w:t>
      </w:r>
      <w:r>
        <w:t>-</w:t>
      </w:r>
      <w:r w:rsidR="00A169D4" w:rsidRPr="00CB4401">
        <w:rPr>
          <w:rPrChange w:id="14" w:author="SSepulveda" w:date="2014-12-16T04:38:00Z">
            <w:rPr>
              <w:i/>
            </w:rPr>
          </w:rPrChange>
        </w:rPr>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rsidR="00A4157C">
        <w:rPr>
          <w:i/>
        </w:rPr>
        <w:t xml:space="preserve"> </w:t>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r w:rsidR="00B52F90" w:rsidRPr="00EA0C94">
        <w:rPr>
          <w:i/>
        </w:rPr>
        <w:t>Motion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A169D4">
      <w:pPr>
        <w:pStyle w:val="TTCuerpo"/>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trilateración es posible determinar la posición en el </w:t>
      </w:r>
      <w:r w:rsidR="00B52F90">
        <w:lastRenderedPageBreak/>
        <w:t>tiempo de un marcador. Posteriormente, se unen los marcadores para determinar a qué segmento del cuerpo pertenece el marcador registrado.</w:t>
      </w:r>
    </w:p>
    <w:p w14:paraId="1E21A2B5" w14:textId="42DB98B7" w:rsidR="00A169D4" w:rsidRPr="00A169D4" w:rsidRDefault="00A169D4" w:rsidP="00A169D4">
      <w:pPr>
        <w:pStyle w:val="TTCuerpo"/>
      </w:pPr>
      <w:r w:rsidRPr="00A169D4">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ins w:id="15" w:author="SSepulveda" w:date="2014-12-16T04:45:00Z">
        <w:r w:rsidR="00880C18">
          <w:t xml:space="preserve"> y tipo </w:t>
        </w:r>
      </w:ins>
      <w:r w:rsidRPr="00A169D4">
        <w:t xml:space="preserve">de cámaras, el tipo </w:t>
      </w:r>
      <w:del w:id="16" w:author="SSepulveda" w:date="2014-12-16T04:46:00Z">
        <w:r w:rsidRPr="00A169D4" w:rsidDel="00880C18">
          <w:delText xml:space="preserve">de cámaras y </w:delText>
        </w:r>
      </w:del>
      <w:r w:rsidRPr="00A169D4">
        <w:t>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0B6BCD74" w14:textId="77777777" w:rsidR="00A169D4" w:rsidRPr="00A169D4" w:rsidRDefault="00A169D4" w:rsidP="00A169D4">
      <w:pPr>
        <w:pStyle w:val="TTCuerpo"/>
      </w:pPr>
    </w:p>
    <w:p w14:paraId="19A2A8D6" w14:textId="5D9D2617" w:rsidR="0041270C" w:rsidRPr="0012312E" w:rsidRDefault="007A37D0" w:rsidP="0012312E">
      <w:pPr>
        <w:pStyle w:val="TTCuerpo"/>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3304D4DE" w14:textId="3B4DAC3E" w:rsidR="0041270C" w:rsidRDefault="0041270C" w:rsidP="00C82865">
      <w:pPr>
        <w:pStyle w:val="TTCuerpoIndentado"/>
        <w:ind w:firstLine="0"/>
      </w:pPr>
      <w:r>
        <w:t xml:space="preserve">En estos casos, el sistema óptico de MOCAP </w:t>
      </w:r>
      <w:r w:rsidR="006D056D">
        <w:t>no se puede utilizar</w:t>
      </w:r>
      <w:del w:id="17" w:author="SSepulveda" w:date="2014-12-16T04:47:00Z">
        <w:r w:rsidR="006D056D" w:rsidDel="00B5224E">
          <w:delText xml:space="preserve"> correctamente</w:delText>
        </w:r>
      </w:del>
      <w:r w:rsidR="006D056D">
        <w:t>,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commentRangeStart w:id="18"/>
      <w:r>
        <w:t>la gran mayoría de la soluciones son comerciales y propietarias, dificultando la masificación de una tecnología que puede ser accesible masivamente</w:t>
      </w:r>
      <w:commentRangeEnd w:id="18"/>
      <w:r w:rsidR="00880C18">
        <w:rPr>
          <w:rStyle w:val="Refdecomentario"/>
          <w:rFonts w:ascii="Times New Roman" w:hAnsi="Times New Roman"/>
        </w:rPr>
        <w:commentReference w:id="18"/>
      </w:r>
      <w:r>
        <w:t>.</w:t>
      </w:r>
    </w:p>
    <w:p w14:paraId="0CD94F0B" w14:textId="77777777" w:rsidR="0041270C" w:rsidRDefault="0041270C" w:rsidP="00C82865">
      <w:pPr>
        <w:pStyle w:val="TTCuerpoIndentado"/>
        <w:ind w:firstLine="0"/>
      </w:pPr>
    </w:p>
    <w:p w14:paraId="2E2AD82C" w14:textId="70CB26EE" w:rsidR="001F785B" w:rsidRDefault="0041270C" w:rsidP="00C82865">
      <w:pPr>
        <w:pStyle w:val="TTCuerpoIndentado"/>
        <w:ind w:firstLine="0"/>
      </w:pPr>
      <w:r>
        <w:t xml:space="preserve">En este trabajo, se propone desarrollar una plataforma de captura de movimiento ambulatoria mediante sensores inerciales, desarrollado con tecnología accesible, </w:t>
      </w:r>
      <w:r w:rsidRPr="00C82865">
        <w:rPr>
          <w:i/>
        </w:rPr>
        <w:t>open source</w:t>
      </w:r>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3CA16BDA" w14:textId="77777777" w:rsidR="0012312E" w:rsidRDefault="0012312E" w:rsidP="00C82865">
      <w:pPr>
        <w:pStyle w:val="TTCuerpoIndentado"/>
        <w:ind w:firstLine="0"/>
      </w:pPr>
    </w:p>
    <w:p w14:paraId="53536835" w14:textId="3C962D3D" w:rsidR="003A481C" w:rsidRDefault="003A481C" w:rsidP="00FB4E02">
      <w:pPr>
        <w:pStyle w:val="Ttulo2"/>
      </w:pPr>
      <w:bookmarkStart w:id="19" w:name="_Toc404230829"/>
      <w:r>
        <w:t>Objetivo General</w:t>
      </w:r>
      <w:bookmarkEnd w:id="19"/>
    </w:p>
    <w:p w14:paraId="2C834564" w14:textId="313A3824" w:rsidR="00C96AEC" w:rsidRPr="00C82865" w:rsidRDefault="00C96AEC" w:rsidP="00C82865">
      <w:pPr>
        <w:pStyle w:val="normalhere"/>
      </w:pPr>
      <w:r>
        <w:t>Desarrollar un prototipo de la plataforma de captura de movimiento ambulatoria por medio de sensores inerciales</w:t>
      </w:r>
      <w:ins w:id="20" w:author="SSepulveda" w:date="2014-12-16T04:42:00Z">
        <w:r w:rsidR="0075155C">
          <w:t>.</w:t>
        </w:r>
      </w:ins>
    </w:p>
    <w:p w14:paraId="7341C101" w14:textId="36063D07" w:rsidR="003A481C" w:rsidRDefault="003A481C" w:rsidP="00FB4E02">
      <w:pPr>
        <w:pStyle w:val="Ttulo2"/>
      </w:pPr>
      <w:bookmarkStart w:id="21" w:name="_Toc404230830"/>
      <w:r>
        <w:t>Objetivo espec</w:t>
      </w:r>
      <w:ins w:id="22" w:author="SSepulveda" w:date="2014-12-16T04:48:00Z">
        <w:r w:rsidR="00B5224E">
          <w:t>í</w:t>
        </w:r>
      </w:ins>
      <w:del w:id="23" w:author="SSepulveda" w:date="2014-12-16T04:48:00Z">
        <w:r w:rsidDel="00B5224E">
          <w:delText>i</w:delText>
        </w:r>
      </w:del>
      <w:r>
        <w:t>fico</w:t>
      </w:r>
      <w:bookmarkEnd w:id="21"/>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t>Obtener los datos en tiempo real, registrarlos y evaluar el desempeño del procesamiento.</w:t>
      </w:r>
    </w:p>
    <w:p w14:paraId="47B74807" w14:textId="04931271" w:rsidR="00C96AEC" w:rsidRDefault="00C96AEC" w:rsidP="00BC4B5E">
      <w:pPr>
        <w:pStyle w:val="normalhere"/>
        <w:numPr>
          <w:ilvl w:val="0"/>
          <w:numId w:val="9"/>
        </w:numPr>
      </w:pPr>
      <w:r>
        <w:lastRenderedPageBreak/>
        <w:t xml:space="preserve">Implementar una interfaz </w:t>
      </w:r>
      <w:del w:id="24" w:author="SSepulveda" w:date="2014-12-16T04:50:00Z">
        <w:r w:rsidDel="00BD6626">
          <w:delText xml:space="preserve">agnóstica </w:delText>
        </w:r>
      </w:del>
      <w:ins w:id="25" w:author="SSepulveda" w:date="2014-12-16T04:50:00Z">
        <w:r w:rsidR="00BD6626">
          <w:t xml:space="preserve">independiente </w:t>
        </w:r>
      </w:ins>
      <w:r>
        <w:t>del sistema operativo o dispositivo para controla</w:t>
      </w:r>
      <w:ins w:id="26" w:author="SSepulveda" w:date="2014-12-16T04:49:00Z">
        <w:r w:rsidR="00BD6626">
          <w:t>r</w:t>
        </w:r>
      </w:ins>
      <w:r>
        <w:t xml:space="preserve"> la plataforma</w:t>
      </w:r>
    </w:p>
    <w:p w14:paraId="6D7077B3" w14:textId="77777777" w:rsidR="00C96AEC" w:rsidRPr="00C82865" w:rsidRDefault="00C96AEC" w:rsidP="00BC4B5E">
      <w:pPr>
        <w:pStyle w:val="normalhere"/>
        <w:numPr>
          <w:ilvl w:val="0"/>
          <w:numId w:val="9"/>
        </w:numPr>
      </w:pPr>
      <w:r>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68583848" w:rsidR="00C96AEC" w:rsidRDefault="00C96AEC" w:rsidP="00C82865">
      <w:pPr>
        <w:pStyle w:val="TTCuerpoIndentado"/>
      </w:pPr>
      <w:r>
        <w:t>A continuación, se analiza la problemática, se propone la solución y se detallan las metodologías utilizadas para la implementación del dispositivo. Finalmente, se muestran los resultados obtenidos con el prototipo de la plataforma en</w:t>
      </w:r>
      <w:r w:rsidR="00644616">
        <w:t xml:space="preserve"> pruebas de </w:t>
      </w:r>
      <w:del w:id="27" w:author="SSepulveda" w:date="2014-12-16T04:49:00Z">
        <w:r w:rsidR="00644616" w:rsidDel="00BD6626">
          <w:delText>B</w:delText>
        </w:r>
      </w:del>
      <w:ins w:id="28" w:author="SSepulveda" w:date="2014-12-16T04:49:00Z">
        <w:r w:rsidR="00BD6626">
          <w:t>b</w:t>
        </w:r>
      </w:ins>
      <w:r w:rsidR="00644616">
        <w:t xml:space="preserve">iomecánica respecto a la utilización en conjunto contra el </w:t>
      </w:r>
      <w:r w:rsidR="00644616" w:rsidRPr="00644616">
        <w:rPr>
          <w:i/>
        </w:rPr>
        <w:t>Gold Standard</w:t>
      </w:r>
      <w:r>
        <w:t>.</w:t>
      </w:r>
    </w:p>
    <w:p w14:paraId="476EFD99" w14:textId="2DA2F452" w:rsidR="00C96AEC" w:rsidRPr="001A02E3" w:rsidRDefault="00C96AEC" w:rsidP="00C828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del w:id="29" w:author="SSepulveda" w:date="2014-12-16T04:49:00Z">
        <w:r w:rsidR="005E43B9" w:rsidDel="00BD6626">
          <w:delText>Electromiografía</w:delText>
        </w:r>
        <w:r w:rsidR="006335A2" w:rsidDel="00BD6626">
          <w:delText xml:space="preserve"> </w:delText>
        </w:r>
      </w:del>
      <w:ins w:id="30" w:author="SSepulveda" w:date="2014-12-16T04:49:00Z">
        <w:r w:rsidR="00BD6626">
          <w:t xml:space="preserve">electromuscular </w:t>
        </w:r>
      </w:ins>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446D6CF1" w14:textId="77777777" w:rsidR="00A169D4" w:rsidRPr="00A169D4" w:rsidRDefault="00A169D4" w:rsidP="00A169D4">
      <w:pPr>
        <w:pStyle w:val="TTCuerpo"/>
      </w:pPr>
    </w:p>
    <w:p w14:paraId="6B001105" w14:textId="33299F3A" w:rsidR="001A5881" w:rsidRPr="00595EE5" w:rsidRDefault="001A5881" w:rsidP="00AB0606">
      <w:pPr>
        <w:pStyle w:val="Ttulo1"/>
      </w:pPr>
      <w:bookmarkStart w:id="31" w:name="_Toc402161528"/>
      <w:bookmarkStart w:id="32" w:name="_Toc402197162"/>
      <w:bookmarkStart w:id="33" w:name="_Toc402197220"/>
      <w:bookmarkStart w:id="34" w:name="_Toc402197328"/>
      <w:bookmarkStart w:id="35" w:name="_Toc402197380"/>
      <w:bookmarkStart w:id="36" w:name="_Toc402197472"/>
      <w:bookmarkStart w:id="37" w:name="_Toc402203612"/>
      <w:bookmarkStart w:id="38" w:name="_Toc402203715"/>
      <w:bookmarkStart w:id="39" w:name="_Toc402203773"/>
      <w:bookmarkStart w:id="40" w:name="_Toc402160603"/>
      <w:bookmarkStart w:id="41" w:name="_Toc402161529"/>
      <w:bookmarkStart w:id="42" w:name="_Toc402197163"/>
      <w:bookmarkStart w:id="43" w:name="_Toc402197221"/>
      <w:bookmarkStart w:id="44" w:name="_Toc402197329"/>
      <w:bookmarkStart w:id="45" w:name="_Toc402197381"/>
      <w:bookmarkStart w:id="46" w:name="_Toc402197473"/>
      <w:bookmarkStart w:id="47" w:name="_Toc402203613"/>
      <w:bookmarkStart w:id="48" w:name="_Toc402203716"/>
      <w:bookmarkStart w:id="49" w:name="_Toc402203774"/>
      <w:bookmarkStart w:id="50" w:name="_Toc402160604"/>
      <w:bookmarkStart w:id="51" w:name="_Toc402161530"/>
      <w:bookmarkStart w:id="52" w:name="_Toc402197164"/>
      <w:bookmarkStart w:id="53" w:name="_Toc402197222"/>
      <w:bookmarkStart w:id="54" w:name="_Toc402197330"/>
      <w:bookmarkStart w:id="55" w:name="_Toc402197382"/>
      <w:bookmarkStart w:id="56" w:name="_Toc402197474"/>
      <w:bookmarkStart w:id="57" w:name="_Toc402203614"/>
      <w:bookmarkStart w:id="58" w:name="_Toc402203717"/>
      <w:bookmarkStart w:id="59" w:name="_Toc402203775"/>
      <w:bookmarkStart w:id="60" w:name="_Toc402160605"/>
      <w:bookmarkStart w:id="61" w:name="_Toc402161531"/>
      <w:bookmarkStart w:id="62" w:name="_Toc402197165"/>
      <w:bookmarkStart w:id="63" w:name="_Toc402197223"/>
      <w:bookmarkStart w:id="64" w:name="_Toc402197331"/>
      <w:bookmarkStart w:id="65" w:name="_Toc402197383"/>
      <w:bookmarkStart w:id="66" w:name="_Toc402197475"/>
      <w:bookmarkStart w:id="67" w:name="_Toc402203615"/>
      <w:bookmarkStart w:id="68" w:name="_Toc402203718"/>
      <w:bookmarkStart w:id="69" w:name="_Toc402203776"/>
      <w:bookmarkStart w:id="70" w:name="_Toc402160606"/>
      <w:bookmarkStart w:id="71" w:name="_Toc402161532"/>
      <w:bookmarkStart w:id="72" w:name="_Toc402197166"/>
      <w:bookmarkStart w:id="73" w:name="_Toc402197224"/>
      <w:bookmarkStart w:id="74" w:name="_Toc402197332"/>
      <w:bookmarkStart w:id="75" w:name="_Toc402197384"/>
      <w:bookmarkStart w:id="76" w:name="_Toc402197476"/>
      <w:bookmarkStart w:id="77" w:name="_Toc402203616"/>
      <w:bookmarkStart w:id="78" w:name="_Toc402203719"/>
      <w:bookmarkStart w:id="79" w:name="_Toc402203777"/>
      <w:bookmarkStart w:id="80" w:name="_Toc402160607"/>
      <w:bookmarkStart w:id="81" w:name="_Toc402161533"/>
      <w:bookmarkStart w:id="82" w:name="_Toc402197167"/>
      <w:bookmarkStart w:id="83" w:name="_Toc402197225"/>
      <w:bookmarkStart w:id="84" w:name="_Toc402197333"/>
      <w:bookmarkStart w:id="85" w:name="_Toc402197385"/>
      <w:bookmarkStart w:id="86" w:name="_Toc402197477"/>
      <w:bookmarkStart w:id="87" w:name="_Toc402203617"/>
      <w:bookmarkStart w:id="88" w:name="_Toc402203720"/>
      <w:bookmarkStart w:id="89" w:name="_Toc402203778"/>
      <w:bookmarkStart w:id="90" w:name="_Toc402160608"/>
      <w:bookmarkStart w:id="91" w:name="_Toc402161534"/>
      <w:bookmarkStart w:id="92" w:name="_Toc402197168"/>
      <w:bookmarkStart w:id="93" w:name="_Toc402197226"/>
      <w:bookmarkStart w:id="94" w:name="_Toc402197334"/>
      <w:bookmarkStart w:id="95" w:name="_Toc402197386"/>
      <w:bookmarkStart w:id="96" w:name="_Toc402197478"/>
      <w:bookmarkStart w:id="97" w:name="_Toc402203618"/>
      <w:bookmarkStart w:id="98" w:name="_Toc402203721"/>
      <w:bookmarkStart w:id="99" w:name="_Toc402203779"/>
      <w:bookmarkStart w:id="100" w:name="_Toc402160609"/>
      <w:bookmarkStart w:id="101" w:name="_Toc402161535"/>
      <w:bookmarkStart w:id="102" w:name="_Toc402197169"/>
      <w:bookmarkStart w:id="103" w:name="_Toc402197227"/>
      <w:bookmarkStart w:id="104" w:name="_Toc402197335"/>
      <w:bookmarkStart w:id="105" w:name="_Toc402197387"/>
      <w:bookmarkStart w:id="106" w:name="_Toc402197479"/>
      <w:bookmarkStart w:id="107" w:name="_Toc402203619"/>
      <w:bookmarkStart w:id="108" w:name="_Toc402203722"/>
      <w:bookmarkStart w:id="109" w:name="_Toc402203780"/>
      <w:bookmarkStart w:id="110" w:name="_Toc402160610"/>
      <w:bookmarkStart w:id="111" w:name="_Toc402161536"/>
      <w:bookmarkStart w:id="112" w:name="_Toc402197170"/>
      <w:bookmarkStart w:id="113" w:name="_Toc402197228"/>
      <w:bookmarkStart w:id="114" w:name="_Toc402197336"/>
      <w:bookmarkStart w:id="115" w:name="_Toc402197388"/>
      <w:bookmarkStart w:id="116" w:name="_Toc402197480"/>
      <w:bookmarkStart w:id="117" w:name="_Toc402203620"/>
      <w:bookmarkStart w:id="118" w:name="_Toc402203723"/>
      <w:bookmarkStart w:id="119" w:name="_Toc402203781"/>
      <w:bookmarkStart w:id="120" w:name="_Toc402160611"/>
      <w:bookmarkStart w:id="121" w:name="_Toc402161537"/>
      <w:bookmarkStart w:id="122" w:name="_Toc402197171"/>
      <w:bookmarkStart w:id="123" w:name="_Toc402197229"/>
      <w:bookmarkStart w:id="124" w:name="_Toc402197337"/>
      <w:bookmarkStart w:id="125" w:name="_Toc402197389"/>
      <w:bookmarkStart w:id="126" w:name="_Toc402197481"/>
      <w:bookmarkStart w:id="127" w:name="_Toc402203621"/>
      <w:bookmarkStart w:id="128" w:name="_Toc402203724"/>
      <w:bookmarkStart w:id="129" w:name="_Toc402203782"/>
      <w:bookmarkStart w:id="130" w:name="_Toc402160612"/>
      <w:bookmarkStart w:id="131" w:name="_Toc402161538"/>
      <w:bookmarkStart w:id="132" w:name="_Toc402197172"/>
      <w:bookmarkStart w:id="133" w:name="_Toc402197230"/>
      <w:bookmarkStart w:id="134" w:name="_Toc402197338"/>
      <w:bookmarkStart w:id="135" w:name="_Toc402197390"/>
      <w:bookmarkStart w:id="136" w:name="_Toc402197482"/>
      <w:bookmarkStart w:id="137" w:name="_Toc402203622"/>
      <w:bookmarkStart w:id="138" w:name="_Toc402203725"/>
      <w:bookmarkStart w:id="139" w:name="_Toc402203783"/>
      <w:bookmarkStart w:id="140" w:name="_Toc402160613"/>
      <w:bookmarkStart w:id="141" w:name="_Toc402161539"/>
      <w:bookmarkStart w:id="142" w:name="_Toc402197173"/>
      <w:bookmarkStart w:id="143" w:name="_Toc402197231"/>
      <w:bookmarkStart w:id="144" w:name="_Toc402197339"/>
      <w:bookmarkStart w:id="145" w:name="_Toc402197391"/>
      <w:bookmarkStart w:id="146" w:name="_Toc402197483"/>
      <w:bookmarkStart w:id="147" w:name="_Toc402203623"/>
      <w:bookmarkStart w:id="148" w:name="_Toc402203726"/>
      <w:bookmarkStart w:id="149" w:name="_Toc402203784"/>
      <w:bookmarkStart w:id="150" w:name="_Toc402160614"/>
      <w:bookmarkStart w:id="151" w:name="_Toc402161540"/>
      <w:bookmarkStart w:id="152" w:name="_Toc402197174"/>
      <w:bookmarkStart w:id="153" w:name="_Toc402197232"/>
      <w:bookmarkStart w:id="154" w:name="_Toc402197340"/>
      <w:bookmarkStart w:id="155" w:name="_Toc402197392"/>
      <w:bookmarkStart w:id="156" w:name="_Toc402197484"/>
      <w:bookmarkStart w:id="157" w:name="_Toc402203624"/>
      <w:bookmarkStart w:id="158" w:name="_Toc402203727"/>
      <w:bookmarkStart w:id="159" w:name="_Toc402203785"/>
      <w:bookmarkStart w:id="160" w:name="_Toc402160615"/>
      <w:bookmarkStart w:id="161" w:name="_Toc402161541"/>
      <w:bookmarkStart w:id="162" w:name="_Toc402197175"/>
      <w:bookmarkStart w:id="163" w:name="_Toc402197233"/>
      <w:bookmarkStart w:id="164" w:name="_Toc402197341"/>
      <w:bookmarkStart w:id="165" w:name="_Toc402197393"/>
      <w:bookmarkStart w:id="166" w:name="_Toc402197485"/>
      <w:bookmarkStart w:id="167" w:name="_Toc402203625"/>
      <w:bookmarkStart w:id="168" w:name="_Toc402203728"/>
      <w:bookmarkStart w:id="169" w:name="_Toc402203786"/>
      <w:bookmarkStart w:id="170" w:name="_Toc402160616"/>
      <w:bookmarkStart w:id="171" w:name="_Toc402161542"/>
      <w:bookmarkStart w:id="172" w:name="_Toc402197176"/>
      <w:bookmarkStart w:id="173" w:name="_Toc402197234"/>
      <w:bookmarkStart w:id="174" w:name="_Toc402197342"/>
      <w:bookmarkStart w:id="175" w:name="_Toc402197394"/>
      <w:bookmarkStart w:id="176" w:name="_Toc402197486"/>
      <w:bookmarkStart w:id="177" w:name="_Toc402203626"/>
      <w:bookmarkStart w:id="178" w:name="_Toc402203729"/>
      <w:bookmarkStart w:id="179" w:name="_Toc402203787"/>
      <w:bookmarkStart w:id="180" w:name="_Toc402160617"/>
      <w:bookmarkStart w:id="181" w:name="_Toc402161543"/>
      <w:bookmarkStart w:id="182" w:name="_Toc402197177"/>
      <w:bookmarkStart w:id="183" w:name="_Toc402197235"/>
      <w:bookmarkStart w:id="184" w:name="_Toc402197343"/>
      <w:bookmarkStart w:id="185" w:name="_Toc402197395"/>
      <w:bookmarkStart w:id="186" w:name="_Toc402197487"/>
      <w:bookmarkStart w:id="187" w:name="_Toc402203627"/>
      <w:bookmarkStart w:id="188" w:name="_Toc402203730"/>
      <w:bookmarkStart w:id="189" w:name="_Toc402203788"/>
      <w:bookmarkStart w:id="190" w:name="_Toc404230831"/>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r w:rsidRPr="0005790C">
        <w:t>Análisis de la problemática</w:t>
      </w:r>
      <w:bookmarkEnd w:id="190"/>
    </w:p>
    <w:p w14:paraId="0FCFE385" w14:textId="206735BC" w:rsidR="00D5353D" w:rsidRDefault="00CA6F05" w:rsidP="00EA0C94">
      <w:pPr>
        <w:pStyle w:val="TTCuerpo"/>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r w:rsidRPr="00EA0C94">
        <w:rPr>
          <w:i/>
        </w:rPr>
        <w:t>Holter</w:t>
      </w:r>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197AD5C3" w:rsidR="009C4034" w:rsidRDefault="005F0BA2" w:rsidP="00CD216C">
      <w:pPr>
        <w:pStyle w:val="TTCuerpoIndentado"/>
        <w:numPr>
          <w:ilvl w:val="0"/>
          <w:numId w:val="4"/>
        </w:numPr>
      </w:pPr>
      <w:r>
        <w:t>U</w:t>
      </w:r>
      <w:r w:rsidR="00D5353D">
        <w:t xml:space="preserve">n sistema ambulatorio </w:t>
      </w:r>
      <w:del w:id="191" w:author="SSepulveda" w:date="2014-12-16T04:53:00Z">
        <w:r w:rsidDel="00556352">
          <w:delText>no</w:delText>
        </w:r>
        <w:r w:rsidR="00D5353D" w:rsidDel="00556352">
          <w:delText xml:space="preserve"> puede </w:delText>
        </w:r>
        <w:r w:rsidDel="00556352">
          <w:delText xml:space="preserve">necesitar </w:delText>
        </w:r>
        <w:r w:rsidR="00D5353D" w:rsidDel="00556352">
          <w:delText>un sistema de referencia</w:delText>
        </w:r>
      </w:del>
      <w:ins w:id="192" w:author="SSepulveda" w:date="2014-12-16T04:53:00Z">
        <w:r w:rsidR="00556352">
          <w:t>debe basarse en un sistema de referencia</w:t>
        </w:r>
      </w:ins>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ins w:id="193" w:author="SSepulveda" w:date="2014-12-16T04:51:00Z">
        <w:r w:rsidR="00BD6626">
          <w:t xml:space="preserve"> difíciles</w:t>
        </w:r>
      </w:ins>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r w:rsidRPr="00EA0C94">
        <w:rPr>
          <w:i/>
        </w:rPr>
        <w:t>wearable</w:t>
      </w:r>
      <w:r>
        <w:t>.</w:t>
      </w:r>
    </w:p>
    <w:p w14:paraId="57C45298" w14:textId="35A714A0" w:rsidR="00654D0F" w:rsidRDefault="00EF209D">
      <w:pPr>
        <w:pStyle w:val="TTCuerpoIndentado"/>
      </w:pPr>
      <w:r>
        <w:t xml:space="preserve">Los dispositivos </w:t>
      </w:r>
      <w:r w:rsidRPr="00EA0C94">
        <w:rPr>
          <w:i/>
        </w:rPr>
        <w:t>wearables</w:t>
      </w:r>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ins w:id="194" w:author="SSepulveda" w:date="2014-12-16T04:54:00Z">
        <w:r w:rsidR="005C4434">
          <w:t xml:space="preserve">, quien </w:t>
        </w:r>
      </w:ins>
      <w:del w:id="195" w:author="SSepulveda" w:date="2014-12-16T04:54:00Z">
        <w:r w:rsidDel="005C4434">
          <w:delText xml:space="preserve"> ya que </w:delText>
        </w:r>
      </w:del>
      <w:r>
        <w:t xml:space="preserve">no se da cuenta </w:t>
      </w:r>
      <w:del w:id="196" w:author="SSepulveda" w:date="2014-12-16T04:54:00Z">
        <w:r w:rsidDel="005C4434">
          <w:delText>que lo está</w:delText>
        </w:r>
      </w:del>
      <w:ins w:id="197" w:author="SSepulveda" w:date="2014-12-16T04:54:00Z">
        <w:r w:rsidR="005C4434">
          <w:t>que está</w:t>
        </w:r>
      </w:ins>
      <w:r>
        <w:t xml:space="preserve"> utilizando</w:t>
      </w:r>
      <w:ins w:id="198" w:author="SSepulveda" w:date="2014-12-16T04:54:00Z">
        <w:r w:rsidR="005C4434">
          <w:t xml:space="preserve"> el dispositivo</w:t>
        </w:r>
      </w:ins>
      <w:r>
        <w:t xml:space="preserve">. Un dispositivo </w:t>
      </w:r>
      <w:r w:rsidRPr="00EA0C94">
        <w:rPr>
          <w:i/>
        </w:rPr>
        <w:t>wearable</w:t>
      </w:r>
      <w:r>
        <w:t xml:space="preserve"> es </w:t>
      </w:r>
      <w:r>
        <w:lastRenderedPageBreak/>
        <w:t>apropiado para 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r w:rsidRPr="00EA0C94">
        <w:rPr>
          <w:i/>
        </w:rPr>
        <w:t>Smartphones</w:t>
      </w:r>
      <w:r>
        <w:t xml:space="preserve"> y S</w:t>
      </w:r>
      <w:r w:rsidRPr="00EA0C94">
        <w:rPr>
          <w:i/>
        </w:rPr>
        <w:t>martwatches</w:t>
      </w:r>
      <w:r>
        <w:t>, permitiendo registrar variables como ritmo cardiaco, pulso, contadores de pasos y calorías quemadas, utilizando sensores miniaturizados y de bajo consumo energético.</w:t>
      </w:r>
    </w:p>
    <w:p w14:paraId="3D221266" w14:textId="4C7535BF" w:rsidR="002C5CAA" w:rsidRDefault="002C5CAA">
      <w:pPr>
        <w:pStyle w:val="TTCuerpoIndentado"/>
      </w:pPr>
      <w:r>
        <w:t xml:space="preserve">Gran parte del progreso </w:t>
      </w:r>
      <w:del w:id="199" w:author="SSepulveda" w:date="2014-12-16T04:57:00Z">
        <w:r w:rsidDel="00167A94">
          <w:delText xml:space="preserve">con </w:delText>
        </w:r>
      </w:del>
      <w:ins w:id="200" w:author="SSepulveda" w:date="2014-12-16T04:57:00Z">
        <w:r w:rsidR="00167A94">
          <w:t xml:space="preserve">en </w:t>
        </w:r>
      </w:ins>
      <w:r>
        <w:t>la</w:t>
      </w:r>
      <w:ins w:id="201" w:author="SSepulveda" w:date="2014-12-16T04:57:00Z">
        <w:r w:rsidR="00167A94">
          <w:t>s</w:t>
        </w:r>
      </w:ins>
      <w:r>
        <w:t xml:space="preserve"> tecnología</w:t>
      </w:r>
      <w:ins w:id="202" w:author="SSepulveda" w:date="2014-12-16T04:57:00Z">
        <w:r w:rsidR="00167A94">
          <w:t>s</w:t>
        </w:r>
      </w:ins>
      <w:r>
        <w:t xml:space="preserve"> </w:t>
      </w:r>
      <w:r w:rsidRPr="00EA0C94">
        <w:rPr>
          <w:i/>
        </w:rPr>
        <w:t>wearable</w:t>
      </w:r>
      <w:r>
        <w:t xml:space="preserve"> ha</w:t>
      </w:r>
      <w:ins w:id="203" w:author="SSepulveda" w:date="2014-12-16T04:58:00Z">
        <w:r w:rsidR="00167A94">
          <w:t>n</w:t>
        </w:r>
      </w:ins>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r w:rsidRPr="00EA0C94">
        <w:rPr>
          <w:i/>
        </w:rPr>
        <w:t>Microelectromechanical Systems</w:t>
      </w:r>
      <w:r>
        <w:t>).</w:t>
      </w:r>
    </w:p>
    <w:p w14:paraId="10BB4A6D" w14:textId="77777777" w:rsidR="006E721C" w:rsidRDefault="006E721C">
      <w:pPr>
        <w:pStyle w:val="TTCuerpoIndentado"/>
      </w:pPr>
    </w:p>
    <w:p w14:paraId="03C17E30" w14:textId="5124FDC2" w:rsidR="00292B0D" w:rsidRDefault="002C5CAA" w:rsidP="0012312E">
      <w:pPr>
        <w:pStyle w:val="TTCuerpoIndentado"/>
      </w:pPr>
      <w:r>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ins w:id="204" w:author="SSepulveda" w:date="2014-12-16T04:55:00Z">
        <w:r w:rsidR="00167A94">
          <w:t>b</w:t>
        </w:r>
      </w:ins>
      <w:del w:id="205" w:author="SSepulveda" w:date="2014-12-16T04:55:00Z">
        <w:r w:rsidDel="00167A94">
          <w:delText>B</w:delText>
        </w:r>
      </w:del>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r w:rsidR="00292B0D" w:rsidRPr="00EA0C94">
        <w:rPr>
          <w:i/>
        </w:rPr>
        <w:t>Smart</w:t>
      </w:r>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r w:rsidRPr="00EA0C94">
        <w:rPr>
          <w:i/>
        </w:rPr>
        <w:t>Inertial Measurement Unit</w:t>
      </w:r>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1ED61D46" w14:textId="0369E512" w:rsidR="00EE0AD7" w:rsidRDefault="00EE0AD7">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567F110C" w14:textId="77777777" w:rsidR="0012312E" w:rsidRDefault="0012312E">
      <w:pPr>
        <w:pStyle w:val="TTCuerpoIndentado"/>
      </w:pPr>
    </w:p>
    <w:p w14:paraId="6EEB3711" w14:textId="1DBBD919"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XSens </w:t>
      </w:r>
      <w:r w:rsidR="000C36D8">
        <w:fldChar w:fldCharType="begin"/>
      </w:r>
      <w:r w:rsidR="000C36D8">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unidades inalámbricas para realizar mediciones, junto con trajes especiales para adosar los IMUs</w:t>
      </w:r>
      <w:r w:rsidR="000C36D8">
        <w:t xml:space="preserve">. Otras </w:t>
      </w:r>
      <w:r>
        <w:t xml:space="preserve">aproximaciones </w:t>
      </w:r>
      <w:r w:rsidR="000C36D8">
        <w:t xml:space="preserve">utilizan soluciones </w:t>
      </w:r>
      <w:r w:rsidR="000C36D8" w:rsidRPr="00EA0C94">
        <w:rPr>
          <w:i/>
        </w:rPr>
        <w:t>wearables</w:t>
      </w:r>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A646DA0" w14:textId="31F63144" w:rsidR="00EE0AD7" w:rsidRDefault="004F061B" w:rsidP="00CD216C">
      <w:pPr>
        <w:pStyle w:val="TTCuerpoIndentado"/>
        <w:numPr>
          <w:ilvl w:val="0"/>
          <w:numId w:val="6"/>
        </w:numPr>
      </w:pPr>
      <w:r>
        <w:t>Los algoritmos de fusión y calibración son generalmente propietarios.</w:t>
      </w:r>
    </w:p>
    <w:p w14:paraId="332F2048" w14:textId="77777777" w:rsidR="004F061B" w:rsidRDefault="004F061B">
      <w:pPr>
        <w:pStyle w:val="TTCuerpoIndentado"/>
      </w:pPr>
    </w:p>
    <w:p w14:paraId="38AC986A" w14:textId="02AAD70D" w:rsidR="003A6122" w:rsidRDefault="003A6122">
      <w:pPr>
        <w:pStyle w:val="TTCuerpoIndentado"/>
      </w:pPr>
      <w:r>
        <w:lastRenderedPageBreak/>
        <w:t xml:space="preserve">La comunidad </w:t>
      </w:r>
      <w:r w:rsidRPr="00EA0C94">
        <w:rPr>
          <w:i/>
        </w:rPr>
        <w:t>open source</w:t>
      </w:r>
      <w:r>
        <w:t xml:space="preserve"> ha desarrollado diversos proyectos para utilizar y construir IMU</w:t>
      </w:r>
      <w:r w:rsidR="00472A14">
        <w:t xml:space="preserve"> </w:t>
      </w:r>
      <w:commentRangeStart w:id="206"/>
      <w:r w:rsidR="00472A14">
        <w:fldChar w:fldCharType="begin"/>
      </w:r>
      <w:r w:rsidR="00472A14">
        <w:instrText xml:space="preserve"> ADDIN ZOTERO_ITEM CSL_CITATION {"citationID":"29ic6piraa","properties":{"formattedCitation":"(Barnett, 2014; Fabio Varesano, 2011; Madgwick, Sebastian, 2013)","plainCitation":"(Barnett, 2014; Fabio Varesano, 2011; Madgwick, Sebastian, 2013)"},"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 Sebastian","given":""}],"issued":{"date-parts":[["2013"]]},"accessed":{"date-parts":[["2014",6,23]]}}}],"schema":"https://github.com/citation-style-language/schema/raw/master/csl-citation.json"} </w:instrText>
      </w:r>
      <w:r w:rsidR="00472A14">
        <w:fldChar w:fldCharType="separate"/>
      </w:r>
      <w:r w:rsidR="00472A14" w:rsidRPr="00472A14">
        <w:t>(Barnett, 2014; Fabio Varesano, 2011; Madgwick, Sebastian, 2013)</w:t>
      </w:r>
      <w:r w:rsidR="00472A14">
        <w:fldChar w:fldCharType="end"/>
      </w:r>
      <w:r>
        <w:t xml:space="preserve">. </w:t>
      </w:r>
      <w:commentRangeEnd w:id="206"/>
      <w:r w:rsidR="00167A94">
        <w:rPr>
          <w:rStyle w:val="Refdecomentario"/>
          <w:rFonts w:ascii="Times New Roman" w:hAnsi="Times New Roman"/>
        </w:rPr>
        <w:commentReference w:id="206"/>
      </w:r>
      <w:r>
        <w:t>Librerías para plataformas de desarrollo tan populares como Arduino</w:t>
      </w:r>
      <w:r w:rsidR="00472A14">
        <w:t xml:space="preserve"> o Raspberry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r w:rsidRPr="00EA0C94">
        <w:rPr>
          <w:i/>
        </w:rPr>
        <w:t>ho</w:t>
      </w:r>
      <w:r w:rsidR="00846ED8" w:rsidRPr="00EA0C94">
        <w:rPr>
          <w:i/>
        </w:rPr>
        <w:t>b</w:t>
      </w:r>
      <w:r w:rsidRPr="00EA0C94">
        <w:rPr>
          <w:i/>
        </w:rPr>
        <w:t>bista</w:t>
      </w:r>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145BF57F" w14:textId="000B3A4E" w:rsidR="00D975EE" w:rsidRDefault="00D975EE">
      <w:pPr>
        <w:pStyle w:val="TTCuerpoIndentado"/>
      </w:pPr>
      <w:r>
        <w:t xml:space="preserve">En este trabajo se propone desarrollar un sistema de captura de movimiento por métodos inerciales utilizando sensores y plataformas </w:t>
      </w:r>
      <w:r w:rsidR="002E54AA" w:rsidRPr="00EA0C94">
        <w:rPr>
          <w:i/>
        </w:rPr>
        <w:t>open source</w:t>
      </w:r>
      <w:r w:rsidR="002E54AA">
        <w:t xml:space="preserve"> </w:t>
      </w:r>
      <w:r>
        <w:t xml:space="preserve">de fácil acceso. El sistema debe ser 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condiciones iniciales del sistema, y </w:t>
      </w:r>
      <w:del w:id="207" w:author="SSepulveda" w:date="2014-12-16T05:05:00Z">
        <w:r w:rsidDel="00167A94">
          <w:delText xml:space="preserve">determinar </w:delText>
        </w:r>
      </w:del>
      <w:ins w:id="208" w:author="SSepulveda" w:date="2014-12-16T05:05:00Z">
        <w:r w:rsidR="00167A94">
          <w:t xml:space="preserve">establecer </w:t>
        </w:r>
      </w:ins>
      <w:r>
        <w:t>de qué forma sería posible mejorar los resultados de la fusión.</w:t>
      </w:r>
    </w:p>
    <w:p w14:paraId="26579F7A" w14:textId="77777777" w:rsidR="00D975EE" w:rsidRDefault="00D975EE">
      <w:pPr>
        <w:pStyle w:val="TTCuerpoIndentado"/>
      </w:pPr>
    </w:p>
    <w:p w14:paraId="6983A4D0" w14:textId="3E1F09E4" w:rsidR="00BB23AB" w:rsidRPr="00BB23AB" w:rsidRDefault="00D975EE">
      <w:pPr>
        <w:pStyle w:val="TTCuerpoIndentado"/>
      </w:pPr>
      <w:r>
        <w:t xml:space="preserve">Basado en la propuesta del proyecto de tesis de Magister en Ciencias de la Ingeniería, mención Ingeniería Civil Biomédica, se propone como </w:t>
      </w:r>
      <w:commentRangeStart w:id="209"/>
      <w:r>
        <w:t xml:space="preserve">hipótesis </w:t>
      </w:r>
      <w:commentRangeEnd w:id="209"/>
      <w:r w:rsidR="00167A94">
        <w:rPr>
          <w:rStyle w:val="Refdecomentario"/>
          <w:rFonts w:ascii="Times New Roman" w:hAnsi="Times New Roman"/>
        </w:rPr>
        <w:commentReference w:id="209"/>
      </w:r>
      <w:r>
        <w:t>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r w:rsidR="006B7CF9">
        <w:t xml:space="preserve"> </w:t>
      </w:r>
      <w:r w:rsidR="00F00961">
        <w:t>El desarrollo de esta plataforma permite la investigación y validación de la hipótesis.</w:t>
      </w:r>
    </w:p>
    <w:p w14:paraId="163347F3" w14:textId="238C0C0E" w:rsidR="00093FA7" w:rsidRDefault="00225505" w:rsidP="00EA0C94">
      <w:pPr>
        <w:pStyle w:val="Ttulo2"/>
      </w:pPr>
      <w:bookmarkStart w:id="210" w:name="_Toc404230832"/>
      <w:r>
        <w:t>Estado del arte</w:t>
      </w:r>
      <w:bookmarkEnd w:id="210"/>
    </w:p>
    <w:p w14:paraId="65660624" w14:textId="1B3814B2" w:rsidR="00F00961" w:rsidRDefault="002E54AA" w:rsidP="00775A97">
      <w:pPr>
        <w:pStyle w:val="normalhere"/>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211" w:name="_Toc402422230"/>
      <w:bookmarkStart w:id="212" w:name="_Toc402422364"/>
      <w:bookmarkStart w:id="213" w:name="_Toc404230833"/>
      <w:bookmarkEnd w:id="211"/>
      <w:bookmarkEnd w:id="212"/>
      <w:commentRangeStart w:id="214"/>
      <w:r>
        <w:t xml:space="preserve">Respecto a los </w:t>
      </w:r>
      <w:r w:rsidR="0062370F">
        <w:t>algoritmos</w:t>
      </w:r>
      <w:r>
        <w:t xml:space="preserve"> de fusión</w:t>
      </w:r>
      <w:bookmarkEnd w:id="213"/>
      <w:commentRangeEnd w:id="214"/>
      <w:r w:rsidR="00167A94">
        <w:rPr>
          <w:rStyle w:val="Refdecomentario"/>
          <w:rFonts w:ascii="Times New Roman" w:hAnsi="Times New Roman"/>
        </w:rPr>
        <w:commentReference w:id="214"/>
      </w:r>
    </w:p>
    <w:p w14:paraId="63FD052E" w14:textId="07AFB117" w:rsidR="00D07987" w:rsidRPr="00D07987" w:rsidRDefault="00D07987" w:rsidP="00D07987">
      <w:pPr>
        <w:pStyle w:val="normalhere"/>
      </w:pPr>
      <w:r w:rsidRPr="00D07987">
        <w:t>Los algoritmos de fusión para sensores inerciales se han desarrollado desde principios del año 2000.</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Pr="00EA0C94">
        <w:t xml:space="preserve">En el año 2002 se publicó uno de los primeros métodos de fusión utilizando un filtro Kalman que entregaba sus resultados en </w:t>
      </w:r>
      <w:r w:rsidR="00DA2DC5">
        <w:t>cuaterniones</w:t>
      </w:r>
      <w:r w:rsidRPr="00EA0C94">
        <w:t xml:space="preserve"> </w:t>
      </w:r>
      <w:r>
        <w:fldChar w:fldCharType="begin"/>
      </w:r>
      <w:r>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fldChar w:fldCharType="separate"/>
      </w:r>
      <w:r w:rsidRPr="00D07987">
        <w:t>(GAO, NIU, &amp; GUO, 2002)</w:t>
      </w:r>
      <w:r>
        <w:fldChar w:fldCharType="end"/>
      </w:r>
      <w:r w:rsidRPr="00EA0C94">
        <w:t xml:space="preserve">. </w:t>
      </w:r>
      <w:r w:rsidRPr="00D07987">
        <w:t>Desde entonces, diferentes modificaciones al filtro Kalman han permitido mejorar los resultados</w:t>
      </w:r>
      <w:r>
        <w:t xml:space="preserve"> </w:t>
      </w:r>
      <w:r w:rsidRPr="00D07987">
        <w:t xml:space="preserve">e integrar más sensores y correcciones a sus errores, incluyendo GPS en un filtro Kalman Scaled Unscented </w:t>
      </w:r>
      <w:r>
        <w:t xml:space="preserve"> </w:t>
      </w:r>
      <w:r>
        <w:fldChar w:fldCharType="begin"/>
      </w:r>
      <w:r>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fldChar w:fldCharType="separate"/>
      </w:r>
      <w:r w:rsidRPr="00D07987">
        <w:t>(Khoder, Fassinut-Mombot, &amp; Benjelloun, 2008a, 2008b)</w:t>
      </w:r>
      <w:r>
        <w:fldChar w:fldCharType="end"/>
      </w:r>
      <w:r w:rsidRPr="00D07987">
        <w:t>; alcanzando un error RMS en la estimación de hasta 2,5</w:t>
      </w:r>
      <w:ins w:id="215" w:author="SSepulveda" w:date="2014-12-16T04:59:00Z">
        <w:r w:rsidR="00167A94">
          <w:t>º</w:t>
        </w:r>
      </w:ins>
      <w:del w:id="216" w:author="SSepulveda" w:date="2014-12-16T04:59:00Z">
        <w:r w:rsidRPr="00D07987" w:rsidDel="00167A94">
          <w:delText xml:space="preserve"> </w:delText>
        </w:r>
        <w:r w:rsidRPr="00D07987" w:rsidDel="00167A94">
          <w:rPr>
            <w:rFonts w:ascii="Times New Roman" w:hAnsi="Times New Roman"/>
          </w:rPr>
          <w:delText>◦</w:delText>
        </w:r>
      </w:del>
      <w:r w:rsidRPr="00D07987">
        <w:t xml:space="preserve"> , filtros Kalman de doble etapa </w:t>
      </w:r>
      <w:r>
        <w:fldChar w:fldCharType="begin"/>
      </w:r>
      <w:r>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fldChar w:fldCharType="separate"/>
      </w:r>
      <w:r w:rsidRPr="00D07987">
        <w:t>(Suh, 2010)</w:t>
      </w:r>
      <w:r>
        <w:fldChar w:fldCharType="end"/>
      </w:r>
      <w:r>
        <w:t xml:space="preserve"> </w:t>
      </w:r>
      <w:r w:rsidRPr="00D07987">
        <w:t>y la aplicaci</w:t>
      </w:r>
      <w:r w:rsidRPr="00D07987">
        <w:rPr>
          <w:rFonts w:cs="Apple Garamond Light"/>
        </w:rPr>
        <w:t>ó</w:t>
      </w:r>
      <w:r w:rsidRPr="00D07987">
        <w:t>n del</w:t>
      </w:r>
      <w:r>
        <w:t xml:space="preserve"> </w:t>
      </w:r>
      <w:r w:rsidRPr="00D07987">
        <w:t>fi</w:t>
      </w:r>
      <w:r>
        <w:t xml:space="preserve">ltro Kalman extendido (EKF) </w:t>
      </w:r>
      <w:r>
        <w:fldChar w:fldCharType="begin"/>
      </w:r>
      <w:r>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fldChar w:fldCharType="separate"/>
      </w:r>
      <w:r w:rsidRPr="00D07987">
        <w:t>(Sabatini, 2006)</w:t>
      </w:r>
      <w:r>
        <w:fldChar w:fldCharType="end"/>
      </w:r>
      <w:r w:rsidRPr="00D07987">
        <w:t xml:space="preserve"> que ha logrado un error de estimación RMS de hasta 2,06</w:t>
      </w:r>
      <w:ins w:id="217" w:author="SSepulveda" w:date="2014-12-16T04:59:00Z">
        <w:r w:rsidR="00167A94">
          <w:t>º</w:t>
        </w:r>
      </w:ins>
      <w:del w:id="218" w:author="SSepulveda" w:date="2014-12-16T04:59:00Z">
        <w:r w:rsidRPr="00D07987" w:rsidDel="00167A94">
          <w:delText xml:space="preserve"> </w:delText>
        </w:r>
        <w:r w:rsidRPr="00D07987" w:rsidDel="00167A94">
          <w:rPr>
            <w:rFonts w:ascii="Times New Roman" w:hAnsi="Times New Roman"/>
          </w:rPr>
          <w:delText>◦</w:delText>
        </w:r>
        <w:r w:rsidRPr="00D07987" w:rsidDel="00167A94">
          <w:delText xml:space="preserve"> </w:delText>
        </w:r>
      </w:del>
      <w:r w:rsidRPr="00D07987">
        <w:t>, que tambi</w:t>
      </w:r>
      <w:r w:rsidRPr="00D07987">
        <w:rPr>
          <w:rFonts w:cs="Apple Garamond Light"/>
        </w:rPr>
        <w:t>é</w:t>
      </w:r>
      <w:r w:rsidRPr="00D07987">
        <w:t>n se ha</w:t>
      </w:r>
      <w:r>
        <w:t xml:space="preserve"> </w:t>
      </w:r>
      <w:r w:rsidRPr="00D07987">
        <w:t>implementado en</w:t>
      </w:r>
      <w:r>
        <w:t xml:space="preserve"> dos etapas </w:t>
      </w:r>
      <w:r>
        <w:fldChar w:fldCharType="begin"/>
      </w:r>
      <w:r>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fldChar w:fldCharType="separate"/>
      </w:r>
      <w:r w:rsidRPr="00D07987">
        <w:t>(Xie, Yang, Yang, &amp; Li, 2012)</w:t>
      </w:r>
      <w:r>
        <w:fldChar w:fldCharType="end"/>
      </w:r>
      <w:r w:rsidRPr="00D07987">
        <w:t>. Aplicaciones para otros filtros se pueden encontrar en redes de sensores para</w:t>
      </w:r>
      <w:r>
        <w:t xml:space="preserve"> </w:t>
      </w:r>
      <w:r w:rsidRPr="00D07987">
        <w:t>e</w:t>
      </w:r>
      <w:r>
        <w:t xml:space="preserve">studiar la locomoción humana </w:t>
      </w:r>
      <w:r>
        <w:fldChar w:fldCharType="begin"/>
      </w:r>
      <w:r>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fldChar w:fldCharType="separate"/>
      </w:r>
      <w:r w:rsidRPr="00D07987">
        <w:t>(Misgeld, Ruschen, Kim, &amp; Leonhardt, 2013)</w:t>
      </w:r>
      <w:r>
        <w:fldChar w:fldCharType="end"/>
      </w:r>
      <w:r w:rsidRPr="00D07987">
        <w:t>; logrando un error RMS de hasta 5,4</w:t>
      </w:r>
      <w:ins w:id="219" w:author="SSepulveda" w:date="2014-12-16T05:00:00Z">
        <w:r w:rsidR="00167A94">
          <w:rPr>
            <w:rFonts w:ascii="Times New Roman" w:hAnsi="Times New Roman"/>
          </w:rPr>
          <w:t>º</w:t>
        </w:r>
      </w:ins>
      <w:del w:id="220" w:author="SSepulveda" w:date="2014-12-16T05:00:00Z">
        <w:r w:rsidRPr="00D07987" w:rsidDel="00167A94">
          <w:delText xml:space="preserve"> </w:delText>
        </w:r>
        <w:r w:rsidRPr="00D07987" w:rsidDel="00167A94">
          <w:rPr>
            <w:rFonts w:ascii="Times New Roman" w:hAnsi="Times New Roman"/>
          </w:rPr>
          <w:delText>◦</w:delText>
        </w:r>
      </w:del>
      <w:r w:rsidRPr="00D07987">
        <w:t xml:space="preserve"> y el seguimiento de articulaciones humanas</w:t>
      </w:r>
      <w:r>
        <w:t xml:space="preserve"> </w:t>
      </w:r>
      <w:r>
        <w:fldChar w:fldCharType="begin"/>
      </w:r>
      <w:r>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fldChar w:fldCharType="separate"/>
      </w:r>
      <w:r w:rsidRPr="00D07987">
        <w:t>(To &amp; Mahfouz, 2012)</w:t>
      </w:r>
      <w:r>
        <w:fldChar w:fldCharType="end"/>
      </w:r>
      <w:r w:rsidRPr="00D07987">
        <w:t xml:space="preserve"> alcanzando un error RMS de hasta 4,09° en extremidades superiores y hasta 4,51</w:t>
      </w:r>
      <w:ins w:id="221" w:author="SSepulveda" w:date="2014-12-16T05:00:00Z">
        <w:r w:rsidR="00167A94">
          <w:rPr>
            <w:rFonts w:ascii="Times New Roman" w:hAnsi="Times New Roman"/>
          </w:rPr>
          <w:t>º</w:t>
        </w:r>
      </w:ins>
      <w:del w:id="222" w:author="SSepulveda" w:date="2014-12-16T05:00:00Z">
        <w:r w:rsidRPr="00D07987" w:rsidDel="00167A94">
          <w:delText xml:space="preserve"> </w:delText>
        </w:r>
        <w:r w:rsidRPr="00D07987" w:rsidDel="00167A94">
          <w:rPr>
            <w:rFonts w:ascii="Times New Roman" w:hAnsi="Times New Roman"/>
          </w:rPr>
          <w:delText>◦</w:delText>
        </w:r>
      </w:del>
      <w:r w:rsidRPr="00D07987">
        <w:t xml:space="preserve"> en extremidades inferiores.</w:t>
      </w:r>
    </w:p>
    <w:p w14:paraId="3B6FEC70" w14:textId="7208F034" w:rsidR="00D07987" w:rsidRDefault="00D07987" w:rsidP="00D07987">
      <w:pPr>
        <w:pStyle w:val="normalhere"/>
      </w:pPr>
      <w:r w:rsidRPr="00D07987">
        <w:t>Otros algoritmos proponen el uso de filtros DCM (</w:t>
      </w:r>
      <w:r w:rsidRPr="00EA0C94">
        <w:rPr>
          <w:i/>
        </w:rPr>
        <w:t>Direction Cosine Matrix</w:t>
      </w:r>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r w:rsidRPr="00D07987">
        <w:t>Kalman como en filtros complementarios, que permiten la integración de los algoritm</w:t>
      </w:r>
      <w:r>
        <w:t>os de fusión en dispositivos em</w:t>
      </w:r>
      <w:r w:rsidRPr="00D07987">
        <w:t>bebidos de bajos recursos, usando un algoritmo</w:t>
      </w:r>
      <w:r>
        <w:t xml:space="preserve"> de gradientes descendientes </w:t>
      </w:r>
      <w:r>
        <w:fldChar w:fldCharType="begin"/>
      </w:r>
      <w:r>
        <w:instrText xml:space="preserve"> ADDIN ZOTERO_ITEM CSL_CITATION {"citationID":"1c7q7o1q9n","properties":{"formattedCitation":"(Madgwick, Harrison, &amp; Vaidyanathan, 2011)","plainCitation":"(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Pr="00D07987">
        <w:t>(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de hasta 1,110° con respecto al uso de un filtro Kalman clásico, que logr</w:t>
      </w:r>
      <w:r>
        <w:t>a un error RMS de hasta 1,334°.</w:t>
      </w:r>
    </w:p>
    <w:p w14:paraId="08A4DDF3" w14:textId="6F1254B5" w:rsidR="00D07987" w:rsidRPr="00D07987" w:rsidRDefault="00D07987" w:rsidP="00D07987">
      <w:pPr>
        <w:pStyle w:val="normalhere"/>
      </w:pPr>
      <w:r w:rsidRPr="00D07987">
        <w:lastRenderedPageBreak/>
        <w:t>Este último</w:t>
      </w:r>
      <w:r>
        <w:t xml:space="preserve"> </w:t>
      </w:r>
      <w:r w:rsidRPr="00D07987">
        <w:t>algoritmo se ha hecho muy</w:t>
      </w:r>
      <w:r w:rsidR="003A6122">
        <w:t xml:space="preserve"> popular entre las comunidades </w:t>
      </w:r>
      <w:r w:rsidR="003A6122" w:rsidRPr="00EA0C94">
        <w:rPr>
          <w:i/>
        </w:rPr>
        <w:t>open s</w:t>
      </w:r>
      <w:r w:rsidRPr="00EA0C94">
        <w:rPr>
          <w:i/>
        </w:rPr>
        <w:t>ource</w:t>
      </w:r>
      <w:r w:rsidRPr="00D07987">
        <w:t xml:space="preserve"> </w:t>
      </w:r>
      <w:r>
        <w:fldChar w:fldCharType="begin"/>
      </w:r>
      <w:r>
        <w:instrText xml:space="preserve"> ADDIN ZOTERO_ITEM CSL_CITATION {"citationID":"2c48qja7q6","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fldChar w:fldCharType="separate"/>
      </w:r>
      <w:r w:rsidRPr="00D07987">
        <w:t>(Fabio Varesano, 2011)</w:t>
      </w:r>
      <w:r>
        <w:fldChar w:fldCharType="end"/>
      </w:r>
      <w:r w:rsidRPr="00D07987">
        <w:t xml:space="preserve"> por la facilidad de</w:t>
      </w:r>
      <w:r>
        <w:t xml:space="preserve"> </w:t>
      </w:r>
      <w:r w:rsidRPr="00D07987">
        <w:t>implementación, bajo costo computacional y precisión comparable a un filtro Kalman</w:t>
      </w:r>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footswitches que en conjunto con algoritmos de </w:t>
      </w:r>
      <w:r w:rsidRPr="00EA0C94">
        <w:rPr>
          <w:i/>
        </w:rPr>
        <w:t>dead-reckoning</w:t>
      </w:r>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285E3E">
        <w:t>(Goyal, Ribeiro, Saran, &amp; Kumar, 2011; Yi-fu, Bo, &amp; Jun, 2013)</w:t>
      </w:r>
      <w:r w:rsidR="00285E3E">
        <w:fldChar w:fldCharType="end"/>
      </w:r>
      <w:r w:rsidRPr="00D07987">
        <w:t>.</w:t>
      </w:r>
    </w:p>
    <w:p w14:paraId="7C3188AF" w14:textId="049FFCB2" w:rsidR="002E54AA" w:rsidRDefault="00714A71" w:rsidP="00EA0C94">
      <w:pPr>
        <w:pStyle w:val="Ttulo3"/>
      </w:pPr>
      <w:bookmarkStart w:id="223" w:name="_Toc404230834"/>
      <w:r>
        <w:t>Respecto a la utilización EMG con IMU</w:t>
      </w:r>
      <w:bookmarkEnd w:id="223"/>
    </w:p>
    <w:p w14:paraId="135591F8" w14:textId="22FB616D" w:rsidR="002E54AA" w:rsidRDefault="00D07987" w:rsidP="00EA0C94">
      <w:pPr>
        <w:pStyle w:val="normalhere"/>
      </w:pPr>
      <w:r w:rsidRPr="00D07987">
        <w:t>Respecto a mediciones simultaneas del movimiento y EMG, muchas aplicaciones combinan el uso de IMU y</w:t>
      </w:r>
      <w:r w:rsidR="00285E3E">
        <w:t xml:space="preserve"> </w:t>
      </w:r>
      <w:r w:rsidRPr="00D07987">
        <w:t>mediciones de EMG para realizar HCI (</w:t>
      </w:r>
      <w:r w:rsidRPr="00EA0C94">
        <w:rPr>
          <w:i/>
        </w:rPr>
        <w:t>Human Computer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del w:id="224" w:author="SSepulveda" w:date="2014-12-16T05:14:00Z">
        <w:r w:rsidRPr="00D07987" w:rsidDel="00E7405F">
          <w:delText>s</w:delText>
        </w:r>
      </w:del>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ón del movimiento en conjunto a IMUs</w:t>
      </w:r>
      <w:r w:rsidRPr="00D07987">
        <w:t>, sin embargo se ha</w:t>
      </w:r>
      <w:ins w:id="225" w:author="SSepulveda" w:date="2014-12-16T05:14:00Z">
        <w:r w:rsidR="00E7405F">
          <w:t>n</w:t>
        </w:r>
      </w:ins>
      <w:r w:rsidRPr="00D07987">
        <w:t xml:space="preserve"> manifestado inten</w:t>
      </w:r>
      <w:ins w:id="226" w:author="SSepulveda" w:date="2014-12-16T05:12:00Z">
        <w:r w:rsidR="00653B37">
          <w:t>c</w:t>
        </w:r>
      </w:ins>
      <w:del w:id="227" w:author="SSepulveda" w:date="2014-12-16T05:12:00Z">
        <w:r w:rsidRPr="00D07987" w:rsidDel="00653B37">
          <w:delText>s</w:delText>
        </w:r>
      </w:del>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20D5524A" w:rsidR="00472A14" w:rsidRDefault="00D07987" w:rsidP="00EA0C94">
      <w:pPr>
        <w:pStyle w:val="normalhere"/>
      </w:pPr>
      <w:r w:rsidRPr="00D07987">
        <w:t>El EMG por si solo se ha utilizado en análisis de movimiento para extraer movimientos voluntarios de flexión</w:t>
      </w:r>
      <w:ins w:id="228" w:author="SSepulveda" w:date="2014-12-16T05:12:00Z">
        <w:r w:rsidR="00653B37">
          <w:t xml:space="preserve"> </w:t>
        </w:r>
      </w:ins>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ins w:id="229" w:author="SSepulveda" w:date="2014-12-16T05:14:00Z">
        <w:r w:rsidR="00E7405F">
          <w:t>ad</w:t>
        </w:r>
      </w:ins>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del w:id="230" w:author="SSepulveda" w:date="2014-12-16T05:13:00Z">
        <w:r w:rsidRPr="00D07987" w:rsidDel="00E7405F">
          <w:delText>contra el</w:delText>
        </w:r>
      </w:del>
      <w:ins w:id="231" w:author="SSepulveda" w:date="2014-12-16T05:13:00Z">
        <w:r w:rsidR="00E7405F">
          <w:t>a la adquisición de</w:t>
        </w:r>
      </w:ins>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232" w:name="_Toc402197180"/>
      <w:bookmarkStart w:id="233" w:name="_Toc402197238"/>
      <w:bookmarkStart w:id="234" w:name="_Toc402197346"/>
      <w:bookmarkStart w:id="235" w:name="_Toc402197398"/>
      <w:bookmarkStart w:id="236" w:name="_Toc402197490"/>
      <w:bookmarkStart w:id="237" w:name="_Toc402203633"/>
      <w:bookmarkStart w:id="238" w:name="_Toc402203736"/>
      <w:bookmarkStart w:id="239" w:name="_Toc402203794"/>
      <w:bookmarkStart w:id="240" w:name="_Toc402197181"/>
      <w:bookmarkStart w:id="241" w:name="_Toc402197239"/>
      <w:bookmarkStart w:id="242" w:name="_Toc402197347"/>
      <w:bookmarkStart w:id="243" w:name="_Toc402197399"/>
      <w:bookmarkStart w:id="244" w:name="_Toc402197491"/>
      <w:bookmarkStart w:id="245" w:name="_Toc402203634"/>
      <w:bookmarkStart w:id="246" w:name="_Toc402203737"/>
      <w:bookmarkStart w:id="247" w:name="_Toc402203795"/>
      <w:bookmarkStart w:id="248" w:name="_Toc402197182"/>
      <w:bookmarkStart w:id="249" w:name="_Toc402197240"/>
      <w:bookmarkStart w:id="250" w:name="_Toc402197348"/>
      <w:bookmarkStart w:id="251" w:name="_Toc402197400"/>
      <w:bookmarkStart w:id="252" w:name="_Toc402197492"/>
      <w:bookmarkStart w:id="253" w:name="_Toc402203635"/>
      <w:bookmarkStart w:id="254" w:name="_Toc402203738"/>
      <w:bookmarkStart w:id="255" w:name="_Toc402203796"/>
      <w:bookmarkStart w:id="256" w:name="_Toc402197183"/>
      <w:bookmarkStart w:id="257" w:name="_Toc402197241"/>
      <w:bookmarkStart w:id="258" w:name="_Toc402197349"/>
      <w:bookmarkStart w:id="259" w:name="_Toc402197401"/>
      <w:bookmarkStart w:id="260" w:name="_Toc402197493"/>
      <w:bookmarkStart w:id="261" w:name="_Toc402203636"/>
      <w:bookmarkStart w:id="262" w:name="_Toc402203739"/>
      <w:bookmarkStart w:id="263" w:name="_Toc402203797"/>
      <w:bookmarkStart w:id="264" w:name="_Toc402197184"/>
      <w:bookmarkStart w:id="265" w:name="_Toc402197242"/>
      <w:bookmarkStart w:id="266" w:name="_Toc402197350"/>
      <w:bookmarkStart w:id="267" w:name="_Toc402197402"/>
      <w:bookmarkStart w:id="268" w:name="_Toc402197494"/>
      <w:bookmarkStart w:id="269" w:name="_Toc402203637"/>
      <w:bookmarkStart w:id="270" w:name="_Toc402203740"/>
      <w:bookmarkStart w:id="271" w:name="_Toc402203798"/>
      <w:bookmarkStart w:id="272" w:name="_Toc404230835"/>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r w:rsidRPr="00E11516">
        <w:t>Desarrollo de la propuesta</w:t>
      </w:r>
      <w:bookmarkEnd w:id="272"/>
    </w:p>
    <w:p w14:paraId="3AACF8C8" w14:textId="034F55A5" w:rsidR="0010135F" w:rsidRDefault="00BB6FB2" w:rsidP="00775A97">
      <w:pPr>
        <w:pStyle w:val="TTCuerpo"/>
      </w:pPr>
      <w:r>
        <w:t>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del sistema para alcanzar los objetivos, para finalmente detallar la implementación agrupada temáticamente.</w:t>
      </w:r>
    </w:p>
    <w:p w14:paraId="057EE570" w14:textId="0921200A" w:rsidR="00905B55" w:rsidRDefault="00905B55" w:rsidP="00905B55">
      <w:pPr>
        <w:pStyle w:val="Ttulo2"/>
      </w:pPr>
      <w:bookmarkStart w:id="273" w:name="_Toc404230836"/>
      <w:r>
        <w:t>Marco teórico</w:t>
      </w:r>
      <w:bookmarkEnd w:id="273"/>
    </w:p>
    <w:p w14:paraId="487FC748" w14:textId="3A8B348A" w:rsidR="001F785B" w:rsidRDefault="001F785B" w:rsidP="00CD216C">
      <w:pPr>
        <w:pStyle w:val="TTCuerpoIndentado"/>
        <w:numPr>
          <w:ilvl w:val="0"/>
          <w:numId w:val="5"/>
        </w:numPr>
      </w:pPr>
      <w:r>
        <w:t xml:space="preserve">Postura: describe la orientación de un objeto respecto a un marco de referencia determinado. </w:t>
      </w:r>
      <w:r w:rsidR="00927717">
        <w:t xml:space="preserve">En el contexto de este trabajo, se utilizará postura u orientación indistintamente para describir el movimiento angular de un objeto; es decir, todas las posibles rotaciones (sin desplazarse) que pueda realizar un objeto en un punto fijo. La postura, en términos generales, se mide en ángulos </w:t>
      </w:r>
      <w:del w:id="274" w:author="SSepulveda" w:date="2014-12-16T05:09:00Z">
        <w:r w:rsidR="00927717" w:rsidDel="0028411C">
          <w:delText xml:space="preserve">o radianes </w:delText>
        </w:r>
      </w:del>
      <w:r w:rsidR="00927717">
        <w:t>respecto a un punto de referencia. Existen denominaciones establecidas en diferentes ámbitos para los movimientos angulares, entre ellos</w:t>
      </w:r>
      <w:del w:id="275" w:author="SSepulveda" w:date="2014-12-16T05:15:00Z">
        <w:r w:rsidR="00927717" w:rsidDel="00E7405F">
          <w:delText xml:space="preserve">, </w:delText>
        </w:r>
      </w:del>
      <w:ins w:id="276" w:author="SSepulveda" w:date="2014-12-16T05:15:00Z">
        <w:r w:rsidR="00E7405F">
          <w:t xml:space="preserve">; </w:t>
        </w:r>
      </w:ins>
      <w:del w:id="277" w:author="SSepulveda" w:date="2014-12-16T05:15:00Z">
        <w:r w:rsidR="00927717" w:rsidDel="00E7405F">
          <w:delText xml:space="preserve">en </w:delText>
        </w:r>
      </w:del>
      <w:r w:rsidR="00927717">
        <w:t>robótica, aeronáutica</w:t>
      </w:r>
      <w:r w:rsidR="008413AB">
        <w:t>, sistemas de coorde</w:t>
      </w:r>
      <w:r w:rsidR="00880B22">
        <w:t>nadas esféricas e incluso astronomía. Las representaciones de postura más comunes son:</w:t>
      </w:r>
    </w:p>
    <w:p w14:paraId="294E7707" w14:textId="264BEEBB" w:rsidR="002118AA" w:rsidRPr="0012312E" w:rsidRDefault="00880B22" w:rsidP="0012312E">
      <w:pPr>
        <w:pStyle w:val="TTCuerpoIndentado"/>
        <w:numPr>
          <w:ilvl w:val="1"/>
          <w:numId w:val="5"/>
        </w:numPr>
        <w:rPr>
          <w:lang w:val="es-ES"/>
        </w:rPr>
      </w:pPr>
      <w:r>
        <w:t xml:space="preserve">Ángulos de Euler: es la definición común para describir el movimiento angular en planos cartesianos, a través de </w:t>
      </w:r>
      <w:r w:rsidR="004E381D" w:rsidRPr="004E381D">
        <w:rPr>
          <w:i/>
        </w:rPr>
        <w:t>yaw</w:t>
      </w:r>
      <w:r w:rsidR="004E381D">
        <w:t xml:space="preserve">, </w:t>
      </w:r>
      <w:r w:rsidRPr="00880B22">
        <w:rPr>
          <w:i/>
        </w:rPr>
        <w:t>pitch</w:t>
      </w:r>
      <w:r w:rsidR="004E381D">
        <w:t xml:space="preserve"> y </w:t>
      </w:r>
      <w:r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t xml:space="preserve">. </w:t>
      </w:r>
      <w:r w:rsidR="004E6A1D">
        <w:t xml:space="preserve">Los ángulos son medidos desde los ejes cartesianos siguiendo la regla de la mano </w:t>
      </w:r>
      <w:r w:rsidR="004E6A1D">
        <w:lastRenderedPageBreak/>
        <w:t xml:space="preserve">derecha. La </w:t>
      </w:r>
      <w:r w:rsidR="00CD577A">
        <w:fldChar w:fldCharType="begin"/>
      </w:r>
      <w:r w:rsidR="00CD577A">
        <w:instrText xml:space="preserve"> REF _Ref404128475 </w:instrText>
      </w:r>
      <w:r w:rsidR="00CD577A">
        <w:fldChar w:fldCharType="separate"/>
      </w:r>
      <w:r w:rsidR="00CA29B9">
        <w:t xml:space="preserve">Figura </w:t>
      </w:r>
      <w:r w:rsidR="00CA29B9">
        <w:rPr>
          <w:noProof/>
        </w:rPr>
        <w:t>1</w:t>
      </w:r>
      <w:r w:rsidR="00CD577A">
        <w:rPr>
          <w:noProof/>
        </w:rPr>
        <w:fldChar w:fldCharType="end"/>
      </w:r>
      <w:r w:rsidR="00C73B78">
        <w:t xml:space="preserve"> </w:t>
      </w:r>
      <w:r w:rsidR="004E6A1D">
        <w:t>muestra la disposición de los ejes y los nombres otorgados a cada movimiento</w:t>
      </w:r>
      <w:r w:rsidR="00D4158B">
        <w:t xml:space="preserve">. Es importante notar que </w:t>
      </w:r>
      <w:r w:rsidR="00D4158B" w:rsidRPr="00D4158B">
        <w:rPr>
          <w:i/>
        </w:rPr>
        <w:t>yaw</w:t>
      </w:r>
      <w:r w:rsidR="00D4158B">
        <w:t xml:space="preserve"> puede ser denominado como </w:t>
      </w:r>
      <w:r w:rsidR="00D4158B" w:rsidRPr="00D4158B">
        <w:rPr>
          <w:i/>
        </w:rPr>
        <w:t>heading</w:t>
      </w:r>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49674B35" w:rsidR="002118AA" w:rsidRPr="002118AA" w:rsidRDefault="002118AA" w:rsidP="00D4158B">
      <w:pPr>
        <w:pStyle w:val="TTCuerpoIndentado"/>
        <w:ind w:left="1156" w:firstLine="0"/>
        <w:rPr>
          <w:lang w:val="es-ES"/>
        </w:rPr>
      </w:pPr>
      <w:r w:rsidRPr="002118AA">
        <w:rPr>
          <w:lang w:val="es-ES"/>
        </w:rPr>
        <w:t>Existe una problemática en la representaci</w:t>
      </w:r>
      <w:r>
        <w:rPr>
          <w:lang w:val="es-ES"/>
        </w:rPr>
        <w:t xml:space="preserve">ón de la postura a través de ángulos tridimensionales, conocido como </w:t>
      </w:r>
      <w:r w:rsidR="00607B35" w:rsidRPr="00607B35">
        <w:rPr>
          <w:i/>
          <w:lang w:val="es-ES"/>
        </w:rPr>
        <w:t>Gimbal L</w:t>
      </w:r>
      <w:r w:rsidRPr="00607B35">
        <w:rPr>
          <w:i/>
          <w:lang w:val="es-ES"/>
        </w:rPr>
        <w:t>ock</w:t>
      </w:r>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175E6696" w14:textId="3D4986F4" w:rsidR="00494E13" w:rsidRDefault="009727B5" w:rsidP="00CD216C">
      <w:pPr>
        <w:pStyle w:val="TTCuerpoIndentado"/>
        <w:numPr>
          <w:ilvl w:val="1"/>
          <w:numId w:val="5"/>
        </w:numPr>
        <w:rPr>
          <w:lang w:val="es-ES"/>
        </w:rPr>
      </w:pPr>
      <w:r>
        <w:rPr>
          <w:lang w:val="es-ES"/>
        </w:rPr>
        <w:t>Cuaternion (</w:t>
      </w:r>
      <w:r w:rsidRPr="009727B5">
        <w:rPr>
          <w:i/>
          <w:lang w:val="es-ES"/>
        </w:rPr>
        <w:t>Quaternion</w:t>
      </w:r>
      <w:r>
        <w:rPr>
          <w:lang w:val="es-ES"/>
        </w:rPr>
        <w:t>)</w:t>
      </w:r>
      <w:r w:rsidR="00FE2907">
        <w:rPr>
          <w:lang w:val="es-ES"/>
        </w:rPr>
        <w:t xml:space="preserve">: </w:t>
      </w:r>
      <w:commentRangeStart w:id="278"/>
      <w:r w:rsidR="007234AC">
        <w:rPr>
          <w:lang w:val="es-ES"/>
        </w:rPr>
        <w:t>es una representación en cuatro dimensiones de un cuerpo en un espacio tridimensional</w:t>
      </w:r>
      <w:r w:rsidR="00E43AE7">
        <w:rPr>
          <w:lang w:val="es-ES"/>
        </w:rPr>
        <w:t>, como extensión de números complejos</w:t>
      </w:r>
      <w:commentRangeEnd w:id="278"/>
      <w:r w:rsidR="005D6429">
        <w:rPr>
          <w:rStyle w:val="Refdecomentario"/>
          <w:rFonts w:ascii="Times New Roman" w:hAnsi="Times New Roman"/>
        </w:rPr>
        <w:commentReference w:id="278"/>
      </w:r>
      <w:r w:rsidR="007234AC">
        <w:rPr>
          <w:lang w:val="es-ES"/>
        </w:rPr>
        <w:t>.</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xml:space="preserve">, basado en la representación de la </w:t>
      </w:r>
      <w:r w:rsidR="005C4DE1">
        <w:rPr>
          <w:lang w:val="es-ES"/>
        </w:rPr>
        <w:fldChar w:fldCharType="begin"/>
      </w:r>
      <w:r w:rsidR="005C4DE1">
        <w:rPr>
          <w:lang w:val="es-ES"/>
        </w:rPr>
        <w:instrText xml:space="preserve"> REF _Ref404129042 </w:instrText>
      </w:r>
      <w:r w:rsidR="005C4DE1">
        <w:rPr>
          <w:lang w:val="es-ES"/>
        </w:rPr>
        <w:fldChar w:fldCharType="separate"/>
      </w:r>
      <w:r w:rsidR="00CA29B9">
        <w:t xml:space="preserve">Figura </w:t>
      </w:r>
      <w:r w:rsidR="00CA29B9">
        <w:rPr>
          <w:noProof/>
        </w:rPr>
        <w:t>2</w:t>
      </w:r>
      <w:r w:rsidR="005C4DE1">
        <w:rPr>
          <w:lang w:val="es-ES"/>
        </w:rPr>
        <w:fldChar w:fldCharType="end"/>
      </w:r>
      <w:r w:rsidR="00494E13">
        <w:rPr>
          <w:lang w:val="es-ES"/>
        </w:rPr>
        <w:t>.</w:t>
      </w:r>
    </w:p>
    <w:p w14:paraId="034E3B2E" w14:textId="0ECCD409" w:rsidR="00494E13" w:rsidRDefault="00CD577A" w:rsidP="00494E13">
      <w:pPr>
        <w:pStyle w:val="TTCuerpoIndentado"/>
        <w:ind w:left="1080" w:firstLine="0"/>
        <w:rPr>
          <w:lang w:val="es-ES"/>
        </w:rPr>
      </w:pPr>
      <w:r>
        <w:rPr>
          <w:noProof/>
        </w:rPr>
        <w:pict w14:anchorId="3FEE8913">
          <v:shapetype id="_x0000_t202" coordsize="21600,21600" o:spt="202" path="m,l,21600r21600,l21600,xe">
            <v:stroke joinstyle="miter"/>
            <v:path gradientshapeok="t" o:connecttype="rect"/>
          </v:shapetype>
          <v:shape id="_x0000_s1037" type="#_x0000_t202" style="position:absolute;left:0;text-align:left;margin-left:122.1pt;margin-top:292.35pt;width:219.7pt;height:30.5pt;z-index:251661824;mso-position-horizontal-relative:text;mso-position-vertical-relative:text" stroked="f">
            <v:textbox style="mso-next-textbox:#_x0000_s1037;mso-fit-shape-to-text:t" inset="0,0,0,0">
              <w:txbxContent>
                <w:p w14:paraId="3D0D641C" w14:textId="31744BAC" w:rsidR="0075155C" w:rsidRPr="002C23D9" w:rsidRDefault="0075155C" w:rsidP="00A25AA0">
                  <w:pPr>
                    <w:pStyle w:val="fig"/>
                    <w:rPr>
                      <w:rFonts w:ascii="Apple Garamond Light" w:hAnsi="Apple Garamond Light"/>
                      <w:noProof/>
                      <w:sz w:val="24"/>
                      <w:szCs w:val="24"/>
                    </w:rPr>
                  </w:pPr>
                  <w:bookmarkStart w:id="279" w:name="_Ref404128475"/>
                  <w:r>
                    <w:t xml:space="preserve">Figura </w:t>
                  </w:r>
                  <w:r w:rsidR="00CD577A">
                    <w:fldChar w:fldCharType="begin"/>
                  </w:r>
                  <w:r w:rsidR="00CD577A">
                    <w:instrText xml:space="preserve"> SEQ Figura \* ARABIC </w:instrText>
                  </w:r>
                  <w:r w:rsidR="00CD577A">
                    <w:fldChar w:fldCharType="separate"/>
                  </w:r>
                  <w:r>
                    <w:rPr>
                      <w:noProof/>
                    </w:rPr>
                    <w:t>1</w:t>
                  </w:r>
                  <w:r w:rsidR="00CD577A">
                    <w:rPr>
                      <w:noProof/>
                    </w:rPr>
                    <w:fldChar w:fldCharType="end"/>
                  </w:r>
                  <w:bookmarkEnd w:id="279"/>
                  <w:r>
                    <w:t>- Representación de los movimientos angulares de yaw, pitch y roll</w:t>
                  </w:r>
                  <w:ins w:id="280" w:author="SSepulveda" w:date="2014-12-16T05:20:00Z">
                    <w:r w:rsidR="003F05DD">
                      <w:t xml:space="preserve"> (</w:t>
                    </w:r>
                  </w:ins>
                  <w:ins w:id="281" w:author="SSepulveda" w:date="2014-12-16T05:21:00Z">
                    <w:r w:rsidR="003F05DD">
                      <w:t>fuente</w:t>
                    </w:r>
                  </w:ins>
                  <w:ins w:id="282" w:author="SSepulveda" w:date="2014-12-16T05:20:00Z">
                    <w:r w:rsidR="003F05DD">
                      <w:t>)</w:t>
                    </w:r>
                  </w:ins>
                  <w:r>
                    <w:t>.</w:t>
                  </w:r>
                </w:p>
              </w:txbxContent>
            </v:textbox>
            <w10:wrap type="topAndBottom"/>
          </v:shape>
        </w:pict>
      </w:r>
      <w:r w:rsidR="003F05DD">
        <w:rPr>
          <w:noProof/>
          <w:lang w:val="en-US" w:eastAsia="en-US"/>
        </w:rPr>
        <w:drawing>
          <wp:anchor distT="0" distB="0" distL="114300" distR="114300" simplePos="0" relativeHeight="251657216" behindDoc="0" locked="0" layoutInCell="1" allowOverlap="1" wp14:anchorId="032B635E" wp14:editId="033FD78E">
            <wp:simplePos x="0" y="0"/>
            <wp:positionH relativeFrom="column">
              <wp:posOffset>1563275</wp:posOffset>
            </wp:positionH>
            <wp:positionV relativeFrom="page">
              <wp:posOffset>4339877</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9"/>
        <w:gridCol w:w="461"/>
      </w:tblGrid>
      <w:tr w:rsidR="00F2780B" w14:paraId="403C47DB" w14:textId="77777777" w:rsidTr="00F2780B">
        <w:tc>
          <w:tcPr>
            <w:tcW w:w="4753" w:type="pct"/>
          </w:tcPr>
          <w:p w14:paraId="29B485A9" w14:textId="77777777" w:rsidR="00F2780B" w:rsidRPr="005D6429" w:rsidRDefault="00CD577A"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79337ABE" w:rsidR="00A37FAC" w:rsidRPr="00E43AE7" w:rsidRDefault="00CD577A" w:rsidP="00C73B78">
      <w:pPr>
        <w:pStyle w:val="TTCuerpoIndentado"/>
        <w:ind w:firstLine="0"/>
        <w:rPr>
          <w:lang w:val="es-ES"/>
        </w:rPr>
      </w:pPr>
      <w:r>
        <w:rPr>
          <w:noProof/>
        </w:rPr>
        <w:lastRenderedPageBreak/>
        <w:pict w14:anchorId="481E0088">
          <v:shape id="_x0000_s1038" type="#_x0000_t202" style="position:absolute;left:0;text-align:left;margin-left:117.7pt;margin-top:218.3pt;width:190.25pt;height:.05pt;z-index:251662848;mso-position-horizontal-relative:text;mso-position-vertical-relative:text" stroked="f">
            <v:textbox style="mso-next-textbox:#_x0000_s1038;mso-fit-shape-to-text:t" inset="0,0,0,0">
              <w:txbxContent>
                <w:p w14:paraId="42073999" w14:textId="015BCB8E" w:rsidR="0075155C" w:rsidRPr="008F3C86" w:rsidRDefault="0075155C" w:rsidP="00A25AA0">
                  <w:pPr>
                    <w:pStyle w:val="fig"/>
                    <w:rPr>
                      <w:rFonts w:ascii="Apple Garamond Light" w:hAnsi="Apple Garamond Light"/>
                      <w:noProof/>
                      <w:sz w:val="24"/>
                      <w:szCs w:val="24"/>
                    </w:rPr>
                  </w:pPr>
                  <w:bookmarkStart w:id="283" w:name="_Ref404129042"/>
                  <w:r>
                    <w:t xml:space="preserve">Figura </w:t>
                  </w:r>
                  <w:r w:rsidR="00CD577A">
                    <w:fldChar w:fldCharType="begin"/>
                  </w:r>
                  <w:r w:rsidR="00CD577A">
                    <w:instrText xml:space="preserve"> SEQ Figura \* ARABIC </w:instrText>
                  </w:r>
                  <w:r w:rsidR="00CD577A">
                    <w:fldChar w:fldCharType="separate"/>
                  </w:r>
                  <w:r>
                    <w:rPr>
                      <w:noProof/>
                    </w:rPr>
                    <w:t>2</w:t>
                  </w:r>
                  <w:r w:rsidR="00CD577A">
                    <w:rPr>
                      <w:noProof/>
                    </w:rPr>
                    <w:fldChar w:fldCharType="end"/>
                  </w:r>
                  <w:bookmarkEnd w:id="283"/>
                  <w:r>
                    <w:t xml:space="preserve">- </w:t>
                  </w:r>
                  <w:r>
                    <w:rPr>
                      <w:lang w:val="es-ES"/>
                    </w:rPr>
                    <w:t xml:space="preserve">La orientación del marco B es obtenida por una rotación del marco A en un ángulo </w:t>
                  </w:r>
                  <m:oMath>
                    <m:r>
                      <w:rPr>
                        <w:rFonts w:ascii="Cambria Math" w:hAnsi="Cambria Math"/>
                        <w:lang w:val="es-ES"/>
                      </w:rPr>
                      <m:t>θ</m:t>
                    </m:r>
                  </m:oMath>
                  <w:r>
                    <w:rPr>
                      <w:lang w:val="es-ES"/>
                    </w:rPr>
                    <w:t xml:space="preserve"> respecto al eje </w:t>
                  </w:r>
                  <m:oMath>
                    <m:sPre>
                      <m:sPrePr>
                        <m:ctrlPr>
                          <w:rPr>
                            <w:rFonts w:ascii="Cambria Math" w:hAnsi="Cambria Math"/>
                            <w:lang w:val="es-ES"/>
                          </w:rPr>
                        </m:ctrlPr>
                      </m:sPrePr>
                      <m:sub/>
                      <m:sup>
                        <m:r>
                          <w:rPr>
                            <w:rFonts w:ascii="Cambria Math" w:hAnsi="Cambria Math"/>
                            <w:lang w:val="es-ES"/>
                          </w:rPr>
                          <m:t>A</m:t>
                        </m:r>
                      </m:sup>
                      <m:e>
                        <m:r>
                          <w:rPr>
                            <w:rFonts w:ascii="Cambria Math" w:hAnsi="Cambria Math"/>
                            <w:lang w:val="es-ES"/>
                          </w:rPr>
                          <m:t>r</m:t>
                        </m:r>
                      </m:e>
                    </m:sPre>
                  </m:oMath>
                  <w:r>
                    <w:rPr>
                      <w:lang w:val="es-ES"/>
                    </w:rPr>
                    <w:t>. Se utiliza la notación de superíndices y subíndices adoptada por Craig para definir las referencias, donde el superíndice indica el marco de referencia, mientras que el subíndice describe el marco descrito</w:t>
                  </w:r>
                  <w:r>
                    <w:rPr>
                      <w:lang w:val="es-ES"/>
                    </w:rPr>
                    <w:fldChar w:fldCharType="begin"/>
                  </w:r>
                  <w:r>
                    <w:rPr>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Pr>
                      <w:lang w:val="es-ES"/>
                    </w:rPr>
                    <w:fldChar w:fldCharType="separate"/>
                  </w:r>
                  <w:r w:rsidRPr="00A37FAC">
                    <w:t>(Madgwick et al., 2011)</w:t>
                  </w:r>
                  <w:r>
                    <w:rPr>
                      <w:lang w:val="es-ES"/>
                    </w:rPr>
                    <w:fldChar w:fldCharType="end"/>
                  </w:r>
                  <w:r>
                    <w:rPr>
                      <w:lang w:val="es-ES"/>
                    </w:rPr>
                    <w:t>.</w:t>
                  </w:r>
                </w:p>
              </w:txbxContent>
            </v:textbox>
            <w10:wrap type="topAndBottom"/>
          </v:shape>
        </w:pict>
      </w:r>
      <w:r w:rsidR="00C73B78">
        <w:rPr>
          <w:noProof/>
          <w:lang w:val="en-US" w:eastAsia="en-US"/>
        </w:rPr>
        <w:drawing>
          <wp:anchor distT="0" distB="0" distL="114300" distR="114300" simplePos="0" relativeHeight="251646464" behindDoc="0" locked="0" layoutInCell="1" allowOverlap="1" wp14:anchorId="5EF289CE" wp14:editId="433D2100">
            <wp:simplePos x="0" y="0"/>
            <wp:positionH relativeFrom="column">
              <wp:posOffset>1494790</wp:posOffset>
            </wp:positionH>
            <wp:positionV relativeFrom="paragraph">
              <wp:posOffset>113781</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7FAC">
        <w:rPr>
          <w:lang w:val="es-ES"/>
        </w:rPr>
        <w:t xml:space="preserve"> </w:t>
      </w:r>
    </w:p>
    <w:p w14:paraId="1155894D" w14:textId="0A3D5AD7" w:rsidR="00E43AE7" w:rsidRDefault="00E43AE7" w:rsidP="00F2780B">
      <w:pPr>
        <w:pStyle w:val="TTCuerpoIndentado"/>
        <w:ind w:left="1080" w:firstLine="0"/>
        <w:rPr>
          <w:lang w:val="es-ES"/>
        </w:rPr>
      </w:pPr>
      <w:r>
        <w:rPr>
          <w:lang w:val="es-ES"/>
        </w:rPr>
        <w:t>Los cuaterniones como conjunto posee</w:t>
      </w:r>
      <w:ins w:id="284" w:author="SSepulveda" w:date="2014-12-16T05:32:00Z">
        <w:r w:rsidR="00D764F7">
          <w:rPr>
            <w:lang w:val="es-ES"/>
          </w:rPr>
          <w:t>n</w:t>
        </w:r>
      </w:ins>
      <w:r>
        <w:rPr>
          <w:lang w:val="es-ES"/>
        </w:rPr>
        <w:t xml:space="preserve"> las operaciones de conjugación, de producto desarrollado mediante la regla de Hamilton (por tanto, los productos de cuaterniones no son conmutativos). Los cuaterniones pueden también convertirse en otros tipos de </w:t>
      </w:r>
      <w:del w:id="285" w:author="SSepulveda" w:date="2014-12-16T05:34:00Z">
        <w:r w:rsidDel="00D764F7">
          <w:rPr>
            <w:lang w:val="es-ES"/>
          </w:rPr>
          <w:delText>representación</w:delText>
        </w:r>
      </w:del>
      <w:ins w:id="286" w:author="SSepulveda" w:date="2014-12-16T05:34:00Z">
        <w:r w:rsidR="00D764F7">
          <w:rPr>
            <w:lang w:val="es-ES"/>
          </w:rPr>
          <w:t>representaciones</w:t>
        </w:r>
      </w:ins>
      <w:r>
        <w:rPr>
          <w:lang w:val="es-ES"/>
        </w:rPr>
        <w:t xml:space="preserve">, matrices de rotación e incluso, ángulos de Euler, y en este proceso, es posible evitar los errores producidos por el </w:t>
      </w:r>
      <w:r w:rsidRPr="00E43AE7">
        <w:rPr>
          <w:i/>
          <w:lang w:val="es-ES"/>
        </w:rPr>
        <w:t>Gimbal Lock</w:t>
      </w:r>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0643137D" w:rsidR="00A37FAC" w:rsidRPr="00F2780B" w:rsidRDefault="00A37FAC" w:rsidP="008957C0">
      <w:pPr>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9"/>
        <w:gridCol w:w="461"/>
      </w:tblGrid>
      <w:tr w:rsidR="00F2780B" w14:paraId="3AEC0158" w14:textId="77777777" w:rsidTr="00F2780B">
        <w:tc>
          <w:tcPr>
            <w:tcW w:w="4721" w:type="pct"/>
          </w:tcPr>
          <w:p w14:paraId="0BDCC480" w14:textId="564F6399" w:rsidR="00F2780B" w:rsidRDefault="00F2780B">
            <w:pPr>
              <w:jc w:val="right"/>
              <w:rPr>
                <w:rFonts w:ascii="Apple Garamond Light" w:hAnsi="Apple Garamond Light"/>
                <w:lang w:val="es-ES"/>
              </w:rPr>
              <w:pPrChange w:id="287" w:author="SSepulveda" w:date="2014-12-16T05:31:00Z">
                <w:pPr/>
              </w:pPrChange>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pPr>
              <w:jc w:val="right"/>
              <w:rPr>
                <w:lang w:val="es-ES"/>
              </w:rPr>
              <w:pPrChange w:id="288" w:author="SSepulveda" w:date="2014-12-16T05:31:00Z">
                <w:pPr/>
              </w:pPrChange>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pPr>
              <w:jc w:val="right"/>
              <w:rPr>
                <w:lang w:val="es-ES"/>
              </w:rPr>
              <w:pPrChange w:id="289" w:author="SSepulveda" w:date="2014-12-16T05:31:00Z">
                <w:pPr/>
              </w:pPrChange>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77777777" w:rsidR="00F2780B" w:rsidRDefault="00F2780B">
            <w:pPr>
              <w:jc w:val="right"/>
              <w:rPr>
                <w:rFonts w:ascii="Apple Garamond Light" w:hAnsi="Apple Garamond Light"/>
                <w:lang w:val="es-ES"/>
              </w:rPr>
              <w:pPrChange w:id="290" w:author="SSepulveda" w:date="2014-12-16T05:31:00Z">
                <w:pPr/>
              </w:pPrChange>
            </w:pP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06E4BAC4" w:rsidR="001F785B" w:rsidRDefault="001F785B" w:rsidP="00CD216C">
      <w:pPr>
        <w:pStyle w:val="TTCuerpoIndentado"/>
        <w:numPr>
          <w:ilvl w:val="0"/>
          <w:numId w:val="5"/>
        </w:numPr>
      </w:pPr>
      <w:r>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w:t>
      </w:r>
      <w:r w:rsidR="00790E35">
        <w:lastRenderedPageBreak/>
        <w:t xml:space="preserve">Las cuantificaciones se realizan sobre un </w:t>
      </w:r>
      <w:del w:id="291" w:author="SSepulveda" w:date="2014-12-16T05:35:00Z">
        <w:r w:rsidR="00790E35" w:rsidDel="005E788F">
          <w:delText xml:space="preserve">plano </w:delText>
        </w:r>
      </w:del>
      <w:ins w:id="292" w:author="SSepulveda" w:date="2014-12-16T05:35:00Z">
        <w:r w:rsidR="005E788F">
          <w:t xml:space="preserve">espacio </w:t>
        </w:r>
      </w:ins>
      <w:r w:rsidR="00790E35">
        <w:t>cartesiano, donde se definen los movimientos realizados en cada eje componente.</w:t>
      </w:r>
    </w:p>
    <w:p w14:paraId="45755ADF" w14:textId="568B8680" w:rsidR="002A06FF" w:rsidRDefault="002A06FF" w:rsidP="002A06FF">
      <w:pPr>
        <w:pStyle w:val="TTCuerpoIndentado"/>
      </w:pPr>
    </w:p>
    <w:p w14:paraId="769D0C76" w14:textId="3D574490"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r w:rsidR="00CD577A">
        <w:fldChar w:fldCharType="begin"/>
      </w:r>
      <w:r w:rsidR="00CD577A">
        <w:instrText xml:space="preserve"> REF _Ref404129233 </w:instrText>
      </w:r>
      <w:r w:rsidR="00CD577A">
        <w:fldChar w:fldCharType="separate"/>
      </w:r>
      <w:r w:rsidR="00CA29B9">
        <w:t xml:space="preserve">Figura </w:t>
      </w:r>
      <w:r w:rsidR="00CA29B9">
        <w:rPr>
          <w:noProof/>
        </w:rPr>
        <w:t>3</w:t>
      </w:r>
      <w:r w:rsidR="00CD577A">
        <w:rPr>
          <w:noProof/>
        </w:rPr>
        <w:fldChar w:fldCharType="end"/>
      </w:r>
      <w:r w:rsidR="0018358C">
        <w:t xml:space="preserve">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resorte con la misma aceleración que la gravedad pero en sentido contrario). </w:t>
      </w:r>
      <w:r w:rsidR="00EF0413">
        <w:t>El comprender correctamente el marco respecto al cual se mide es elemental para determinar con precisión el tipo de fuerza que se está midiendo</w:t>
      </w:r>
      <w:ins w:id="293" w:author="SSepulveda" w:date="2014-12-16T05:36:00Z">
        <w:r w:rsidR="006F5C8C">
          <w:t>.</w:t>
        </w:r>
      </w:ins>
    </w:p>
    <w:p w14:paraId="09231142" w14:textId="4BA3549E" w:rsidR="00DD454C" w:rsidRDefault="00CD577A" w:rsidP="00DD454C">
      <w:pPr>
        <w:pStyle w:val="TTCuerpoIndentado"/>
        <w:ind w:left="644" w:firstLine="0"/>
      </w:pPr>
      <w:r>
        <w:rPr>
          <w:noProof/>
        </w:rPr>
        <w:pict w14:anchorId="1257A386">
          <v:shape id="_x0000_s1039" type="#_x0000_t202" style="position:absolute;left:0;text-align:left;margin-left:48.25pt;margin-top:345.45pt;width:326.3pt;height:61.75pt;z-index:251663872;mso-position-horizontal-relative:text;mso-position-vertical-relative:text" stroked="f">
            <v:textbox style="mso-next-textbox:#_x0000_s1039;mso-fit-shape-to-text:t" inset="0,0,0,0">
              <w:txbxContent>
                <w:p w14:paraId="472915EF" w14:textId="52982679" w:rsidR="0075155C" w:rsidRPr="00D4081A" w:rsidRDefault="0075155C" w:rsidP="00A25AA0">
                  <w:pPr>
                    <w:pStyle w:val="fig"/>
                    <w:rPr>
                      <w:rFonts w:ascii="Apple Garamond Light" w:hAnsi="Apple Garamond Light"/>
                      <w:noProof/>
                      <w:sz w:val="24"/>
                      <w:szCs w:val="24"/>
                    </w:rPr>
                  </w:pPr>
                  <w:bookmarkStart w:id="294" w:name="_Ref404129233"/>
                  <w:r>
                    <w:t xml:space="preserve">Figura </w:t>
                  </w:r>
                  <w:r w:rsidR="00CD577A">
                    <w:fldChar w:fldCharType="begin"/>
                  </w:r>
                  <w:r w:rsidR="00CD577A">
                    <w:instrText xml:space="preserve"> SEQ Figura \* ARABIC </w:instrText>
                  </w:r>
                  <w:r w:rsidR="00CD577A">
                    <w:fldChar w:fldCharType="separate"/>
                  </w:r>
                  <w:r>
                    <w:rPr>
                      <w:noProof/>
                    </w:rPr>
                    <w:t>3</w:t>
                  </w:r>
                  <w:r w:rsidR="00CD577A">
                    <w:rPr>
                      <w:noProof/>
                    </w:rPr>
                    <w:fldChar w:fldCharType="end"/>
                  </w:r>
                  <w:bookmarkEnd w:id="294"/>
                  <w:r>
                    <w:t xml:space="preserve">- 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fldChar w:fldCharType="begin"/>
                  </w:r>
                  <w: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fldChar w:fldCharType="separate"/>
                  </w:r>
                  <w:r w:rsidRPr="00EF0413">
                    <w:t>(Fabio Varesano, 2011)</w:t>
                  </w:r>
                  <w:r>
                    <w:fldChar w:fldCharType="end"/>
                  </w:r>
                  <w:r>
                    <w:t>.</w:t>
                  </w:r>
                </w:p>
              </w:txbxContent>
            </v:textbox>
            <w10:wrap type="topAndBottom"/>
          </v:shape>
        </w:pict>
      </w:r>
      <w:r w:rsidR="009108EF">
        <w:rPr>
          <w:noProof/>
          <w:lang w:val="en-US" w:eastAsia="en-US"/>
        </w:rPr>
        <w:drawing>
          <wp:anchor distT="0" distB="0" distL="114300" distR="114300" simplePos="0" relativeHeight="251649536" behindDoc="0" locked="0" layoutInCell="1" allowOverlap="1" wp14:anchorId="4BF5A5DF" wp14:editId="1B27E29C">
            <wp:simplePos x="0" y="0"/>
            <wp:positionH relativeFrom="column">
              <wp:posOffset>612775</wp:posOffset>
            </wp:positionH>
            <wp:positionV relativeFrom="paragraph">
              <wp:posOffset>306944</wp:posOffset>
            </wp:positionV>
            <wp:extent cx="4144010" cy="399923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4010" cy="3999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7043337E" w14:textId="44FA4ED8" w:rsidR="009B5AE6" w:rsidRDefault="006335A2" w:rsidP="00DD454C">
      <w:pPr>
        <w:pStyle w:val="TTCuerpoIndentado"/>
        <w:ind w:left="644" w:firstLine="0"/>
      </w:pPr>
      <w:r>
        <w:lastRenderedPageBreak/>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xml:space="preserve">” (Roetenberg, 2006). </w:t>
      </w:r>
      <w:commentRangeStart w:id="295"/>
      <w:r>
        <w:t>Gracias a esta ley, el acelerómetro puede medir</w:t>
      </w:r>
      <w:r w:rsidR="005D2313">
        <w:t xml:space="preserve"> </w:t>
      </w:r>
      <w:r>
        <w:t>la</w:t>
      </w:r>
      <w:r w:rsidR="005D2313">
        <w:t xml:space="preserve"> </w:t>
      </w:r>
      <w:r>
        <w:t xml:space="preserve">magnitud de la fuerza que lo afecta proporcionalmente </w:t>
      </w:r>
      <w:ins w:id="296" w:author="SSepulveda" w:date="2014-12-16T05:41:00Z">
        <w:r w:rsidR="006F5C8C">
          <w:t xml:space="preserve">a </w:t>
        </w:r>
      </w:ins>
      <w:r>
        <w:t>las diferencias de longitud que</w:t>
      </w:r>
      <w:r w:rsidR="005D2313">
        <w:t xml:space="preserve"> </w:t>
      </w:r>
      <w:r>
        <w:t>manifiestan sus resortes</w:t>
      </w:r>
      <w:commentRangeEnd w:id="295"/>
      <w:r w:rsidR="006F5C8C">
        <w:rPr>
          <w:rStyle w:val="Refdecomentario"/>
          <w:rFonts w:ascii="Times New Roman" w:hAnsi="Times New Roman"/>
        </w:rPr>
        <w:commentReference w:id="295"/>
      </w:r>
      <w:r>
        <w:t>. La fuerza de gravedad tiene una magnitud de 9</w:t>
      </w:r>
      <w:del w:id="297" w:author="SSepulveda" w:date="2014-12-16T05:38:00Z">
        <w:r w:rsidDel="006F5C8C">
          <w:delText>.</w:delText>
        </w:r>
      </w:del>
      <w:ins w:id="298" w:author="SSepulveda" w:date="2014-12-16T05:38:00Z">
        <w:r w:rsidR="006F5C8C">
          <w:t>,</w:t>
        </w:r>
      </w:ins>
      <w:r>
        <w:t xml:space="preserve">81 </w:t>
      </w:r>
      <w:r w:rsidR="005D2313">
        <w:t>m/s</w:t>
      </w:r>
      <w:r w:rsidR="005D2313" w:rsidRPr="00D9607C">
        <w:rPr>
          <w:vertAlign w:val="superscript"/>
        </w:rPr>
        <w:t>2</w:t>
      </w:r>
      <w:r>
        <w:t>, equivalente</w:t>
      </w:r>
      <w:r w:rsidR="00FA7E29">
        <w:t xml:space="preserve"> a 1</w:t>
      </w:r>
      <w:del w:id="299" w:author="SSepulveda" w:date="2014-12-16T05:38:00Z">
        <w:r w:rsidDel="006F5C8C">
          <w:delText>g</w:delText>
        </w:r>
      </w:del>
      <w:ins w:id="300" w:author="SSepulveda" w:date="2014-12-16T05:38:00Z">
        <w:r w:rsidR="006F5C8C">
          <w:t>G</w:t>
        </w:r>
      </w:ins>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r w:rsidR="00D9607C" w:rsidRPr="00D9607C">
        <w:rPr>
          <w:i/>
        </w:rPr>
        <w:t>tilt</w:t>
      </w:r>
      <w:r w:rsidR="00D9607C">
        <w:t xml:space="preserve"> (inclinación) respecto a la fuerza de la gravedad. Otras aplicaciones incluyen la detección de caídas, golpes y estimación del gasto energético</w:t>
      </w:r>
      <w:r w:rsidR="009B5AE6">
        <w:t>.</w:t>
      </w:r>
    </w:p>
    <w:p w14:paraId="5D2966A4" w14:textId="77777777" w:rsidR="009B5AE6" w:rsidRDefault="009B5AE6" w:rsidP="009B5AE6">
      <w:pPr>
        <w:pStyle w:val="TTCuerpoIndentado"/>
        <w:ind w:left="360"/>
      </w:pPr>
    </w:p>
    <w:p w14:paraId="7C40E3BE" w14:textId="11FB89F9" w:rsidR="009B5AE6" w:rsidRDefault="009B5AE6" w:rsidP="009B5AE6">
      <w:pPr>
        <w:pStyle w:val="TTCuerpoIndentado"/>
        <w:ind w:left="644" w:firstLine="0"/>
      </w:pPr>
      <w:r>
        <w:t xml:space="preserve">La </w:t>
      </w:r>
      <w:r w:rsidR="00CD577A">
        <w:fldChar w:fldCharType="begin"/>
      </w:r>
      <w:r w:rsidR="00CD577A">
        <w:instrText xml:space="preserve"> REF _Ref404129850 </w:instrText>
      </w:r>
      <w:r w:rsidR="00CD577A">
        <w:fldChar w:fldCharType="separate"/>
      </w:r>
      <w:r w:rsidR="00CA29B9">
        <w:t xml:space="preserve">Tabla </w:t>
      </w:r>
      <w:r w:rsidR="00CA29B9">
        <w:rPr>
          <w:noProof/>
        </w:rPr>
        <w:t>1</w:t>
      </w:r>
      <w:r w:rsidR="00CD577A">
        <w:rPr>
          <w:noProof/>
        </w:rPr>
        <w:fldChar w:fldCharType="end"/>
      </w:r>
      <w:r>
        <w:t xml:space="preserve"> 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ner la postura del sensor, siempre y cuando se mantenga fijo un eje paralelo a la fuerza de gravedad. Conociendo la postura del dispositivo, sería posible estimar las componentes de gravedad para cada eje, permitiendo obtener sólo las aceleraciones líneas (</w:t>
      </w:r>
      <w:del w:id="301" w:author="SSepulveda" w:date="2014-12-16T05:44:00Z">
        <w:r w:rsidR="002A632D" w:rsidDel="006F5C8C">
          <w:delText>aceleraciones que ejercidas</w:delText>
        </w:r>
      </w:del>
      <w:ins w:id="302" w:author="SSepulveda" w:date="2014-12-16T05:44:00Z">
        <w:r w:rsidR="006F5C8C">
          <w:t>aceleraciones ejercidas</w:t>
        </w:r>
      </w:ins>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ins w:id="303" w:author="SSepulveda" w:date="2014-12-16T05:44:00Z">
        <w:r w:rsidR="006F5C8C">
          <w:t>n</w:t>
        </w:r>
      </w:ins>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r w:rsidRPr="002A632D">
        <w:rPr>
          <w:i/>
        </w:rPr>
        <w:t>yaw</w:t>
      </w:r>
      <w:r>
        <w:t xml:space="preserve"> del acelerómetro, ya que estaría girando en torno al eje paralelo a la fuerza de gravedad, en tanto que una rotación no es una fuerza de aceleración</w:t>
      </w:r>
      <w:ins w:id="304" w:author="SSepulveda" w:date="2014-12-16T05:39:00Z">
        <w:r w:rsidR="006F5C8C">
          <w:t xml:space="preserve"> en el eje paralelo a la gravedad</w:t>
        </w:r>
      </w:ins>
      <w:r>
        <w:t>.</w:t>
      </w:r>
    </w:p>
    <w:p w14:paraId="5B574565" w14:textId="3B69D491"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commentRangeStart w:id="305"/>
      <w:r w:rsidR="00DD454C">
        <w:t>(2012).</w:t>
      </w:r>
      <w:commentRangeEnd w:id="305"/>
      <w:r w:rsidR="006F5C8C">
        <w:rPr>
          <w:rStyle w:val="Refdecomentario"/>
          <w:rFonts w:ascii="Times New Roman" w:hAnsi="Times New Roman"/>
        </w:rPr>
        <w:commentReference w:id="305"/>
      </w:r>
    </w:p>
    <w:p w14:paraId="2A04ABD9" w14:textId="77777777" w:rsidR="00590FEC" w:rsidRPr="00EF0413" w:rsidRDefault="00590FEC" w:rsidP="00EF0413">
      <w:pPr>
        <w:pStyle w:val="TTCuerpoIndentado"/>
        <w:ind w:firstLine="0"/>
        <w:rPr>
          <w:u w:val="single"/>
        </w:rPr>
      </w:pPr>
    </w:p>
    <w:tbl>
      <w:tblPr>
        <w:tblStyle w:val="Tablanormal2"/>
        <w:tblW w:w="5000" w:type="pct"/>
        <w:tblLook w:val="04A0" w:firstRow="1" w:lastRow="0" w:firstColumn="1" w:lastColumn="0" w:noHBand="0" w:noVBand="1"/>
      </w:tblPr>
      <w:tblGrid>
        <w:gridCol w:w="1655"/>
        <w:gridCol w:w="4649"/>
        <w:gridCol w:w="1956"/>
      </w:tblGrid>
      <w:tr w:rsidR="00590FEC" w14:paraId="486B0383" w14:textId="77777777" w:rsidTr="001835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7AD35AE1" w14:textId="68FA510D" w:rsidR="00590FEC" w:rsidRPr="0018358C" w:rsidRDefault="00590FEC" w:rsidP="0018358C">
            <w:pPr>
              <w:pStyle w:val="TTCuerpoIndentado"/>
              <w:ind w:firstLine="0"/>
              <w:jc w:val="center"/>
            </w:pPr>
            <w:r w:rsidRPr="0018358C">
              <w:t>Característica</w:t>
            </w:r>
          </w:p>
        </w:tc>
        <w:tc>
          <w:tcPr>
            <w:tcW w:w="2814" w:type="pct"/>
          </w:tcPr>
          <w:p w14:paraId="5DED8B8A" w14:textId="4EE6EF88" w:rsidR="00590FEC" w:rsidRPr="0018358C" w:rsidRDefault="00590FEC"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Ecuación</w:t>
            </w:r>
          </w:p>
        </w:tc>
        <w:tc>
          <w:tcPr>
            <w:tcW w:w="1184" w:type="pct"/>
          </w:tcPr>
          <w:p w14:paraId="7D0F20D2" w14:textId="27141F8B" w:rsidR="00590FEC" w:rsidRPr="0018358C" w:rsidRDefault="00590FEC"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Descripción</w:t>
            </w:r>
          </w:p>
        </w:tc>
      </w:tr>
      <w:tr w:rsidR="00590FEC" w14:paraId="560FD72D" w14:textId="77777777" w:rsidTr="001835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08B73FE3" w14:textId="1FA2CFE2" w:rsidR="00590FEC" w:rsidRPr="0018358C" w:rsidRDefault="00590FEC" w:rsidP="0018358C">
            <w:pPr>
              <w:pStyle w:val="TTCuerpoIndentado"/>
              <w:ind w:firstLine="0"/>
              <w:jc w:val="center"/>
              <w:rPr>
                <w:b w:val="0"/>
              </w:rPr>
            </w:pPr>
            <w:r w:rsidRPr="0018358C">
              <w:rPr>
                <w:b w:val="0"/>
              </w:rPr>
              <w:t>Normal de aceleración</w:t>
            </w:r>
          </w:p>
        </w:tc>
        <w:tc>
          <w:tcPr>
            <w:tcW w:w="2814" w:type="pct"/>
          </w:tcPr>
          <w:p w14:paraId="4C728FBB" w14:textId="1C8B3682" w:rsidR="00590FEC" w:rsidRPr="001F785B" w:rsidRDefault="0018358C"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RSS</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y</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z</m:t>
                            </m:r>
                          </m:sub>
                        </m:sSub>
                      </m:e>
                      <m:sup>
                        <m:r>
                          <m:rPr>
                            <m:sty m:val="p"/>
                          </m:rPr>
                          <w:rPr>
                            <w:rFonts w:ascii="Cambria Math" w:hAnsi="Cambria Math"/>
                          </w:rPr>
                          <m:t>2</m:t>
                        </m:r>
                      </m:sup>
                    </m:sSup>
                  </m:e>
                </m:rad>
              </m:oMath>
            </m:oMathPara>
          </w:p>
        </w:tc>
        <w:tc>
          <w:tcPr>
            <w:tcW w:w="1184" w:type="pct"/>
          </w:tcPr>
          <w:p w14:paraId="6200DC49" w14:textId="4599073A" w:rsidR="00590FEC" w:rsidRDefault="00590FEC"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p>
        </w:tc>
      </w:tr>
      <w:tr w:rsidR="000D629E" w14:paraId="3130971C" w14:textId="77777777" w:rsidTr="0018358C">
        <w:tc>
          <w:tcPr>
            <w:cnfStyle w:val="001000000000" w:firstRow="0" w:lastRow="0" w:firstColumn="1" w:lastColumn="0" w:oddVBand="0" w:evenVBand="0" w:oddHBand="0" w:evenHBand="0" w:firstRowFirstColumn="0" w:firstRowLastColumn="0" w:lastRowFirstColumn="0" w:lastRowLastColumn="0"/>
            <w:tcW w:w="1002" w:type="pct"/>
          </w:tcPr>
          <w:p w14:paraId="2F8B3DD0" w14:textId="3D1368AE" w:rsidR="000D629E" w:rsidRPr="0018358C" w:rsidRDefault="000D629E" w:rsidP="0018358C">
            <w:pPr>
              <w:pStyle w:val="TTCuerpoIndentado"/>
              <w:ind w:firstLine="0"/>
              <w:jc w:val="center"/>
              <w:rPr>
                <w:b w:val="0"/>
              </w:rPr>
            </w:pPr>
            <w:r w:rsidRPr="0018358C">
              <w:rPr>
                <w:b w:val="0"/>
              </w:rPr>
              <w:t>Aceleración normal lineal</w:t>
            </w:r>
          </w:p>
        </w:tc>
        <w:tc>
          <w:tcPr>
            <w:tcW w:w="2814" w:type="pct"/>
          </w:tcPr>
          <w:p w14:paraId="0BCF183A" w14:textId="44F11390" w:rsidR="000D629E" w:rsidRDefault="0018358C"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ANL</m:t>
                </m:r>
                <m:r>
                  <m:rPr>
                    <m:sty m:val="p"/>
                  </m:rPr>
                  <w:rPr>
                    <w:rFonts w:ascii="Cambria Math" w:hAnsi="Cambria Math"/>
                  </w:rPr>
                  <m:t>=</m:t>
                </m:r>
                <m:r>
                  <w:rPr>
                    <w:rFonts w:ascii="Cambria Math" w:hAnsi="Cambria Math"/>
                  </w:rPr>
                  <m:t>RSS</m:t>
                </m:r>
                <m:r>
                  <m:rPr>
                    <m:sty m:val="p"/>
                  </m:rPr>
                  <w:rPr>
                    <w:rFonts w:ascii="Cambria Math" w:hAnsi="Cambria Math"/>
                  </w:rPr>
                  <m:t>-1</m:t>
                </m:r>
              </m:oMath>
            </m:oMathPara>
          </w:p>
        </w:tc>
        <w:tc>
          <w:tcPr>
            <w:tcW w:w="1184" w:type="pct"/>
          </w:tcPr>
          <w:p w14:paraId="22E11D5F" w14:textId="2CF5903B" w:rsidR="000D629E" w:rsidRDefault="0018358C"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e obtiene la aceleración lineal, dado que un eje del acelerómetro este siempre paralelo con la fuerza de gravedad</w:t>
            </w:r>
          </w:p>
        </w:tc>
      </w:tr>
      <w:tr w:rsidR="00197EC9" w14:paraId="45141EB8" w14:textId="77777777" w:rsidTr="0018358C">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1002" w:type="pct"/>
          </w:tcPr>
          <w:p w14:paraId="76F5663B" w14:textId="2FEB5FB9" w:rsidR="00197EC9" w:rsidRPr="0018358C" w:rsidRDefault="00197EC9" w:rsidP="0018358C">
            <w:pPr>
              <w:pStyle w:val="TTCuerpoIndentado"/>
              <w:ind w:firstLine="0"/>
              <w:jc w:val="center"/>
              <w:rPr>
                <w:b w:val="0"/>
              </w:rPr>
            </w:pPr>
            <w:r w:rsidRPr="0018358C">
              <w:rPr>
                <w:b w:val="0"/>
                <w:i/>
              </w:rPr>
              <w:lastRenderedPageBreak/>
              <w:t>Pitch</w:t>
            </w:r>
            <w:r w:rsidRPr="0018358C">
              <w:rPr>
                <w:b w:val="0"/>
              </w:rPr>
              <w:t xml:space="preserve"> / </w:t>
            </w:r>
            <w:r w:rsidRPr="0018358C">
              <w:rPr>
                <w:b w:val="0"/>
                <w:i/>
              </w:rPr>
              <w:t>Roll</w:t>
            </w:r>
          </w:p>
        </w:tc>
        <w:tc>
          <w:tcPr>
            <w:tcW w:w="2814" w:type="pct"/>
          </w:tcPr>
          <w:p w14:paraId="3F5FDC0C" w14:textId="6E04D4F2" w:rsidR="00197EC9" w:rsidRPr="008957C0" w:rsidRDefault="0018358C"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θ</m:t>
                </m:r>
                <m:r>
                  <m:rPr>
                    <m:sty m:val="p"/>
                  </m:rPr>
                  <w:rPr>
                    <w:rFonts w:ascii="Cambria Math" w:hAnsi="Cambria Math"/>
                  </w:rPr>
                  <m:t>=</m:t>
                </m:r>
                <m:r>
                  <w:rPr>
                    <w:rFonts w:ascii="Cambria Math" w:hAnsi="Cambria Math"/>
                  </w:rPr>
                  <m:t>Atan</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x</m:t>
                            </m:r>
                          </m:sub>
                        </m:sSub>
                      </m:num>
                      <m:den>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oMath>
            </m:oMathPara>
          </w:p>
        </w:tc>
        <w:tc>
          <w:tcPr>
            <w:tcW w:w="1184" w:type="pct"/>
          </w:tcPr>
          <w:p w14:paraId="5B898084" w14:textId="1C66313A" w:rsidR="00197EC9" w:rsidRDefault="0018358C"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θ</m:t>
              </m:r>
            </m:oMath>
            <w:r>
              <w:t xml:space="preserve"> corresponde al ángulo de </w:t>
            </w:r>
            <w:r w:rsidRPr="0018358C">
              <w:rPr>
                <w:i/>
              </w:rPr>
              <w:t>tilt</w:t>
            </w:r>
            <w:r>
              <w:t xml:space="preserve">, y considerando que el eje z es paralelo a la fuerza de gravedad, </w:t>
            </w:r>
            <m:oMath>
              <m:sSub>
                <m:sSubPr>
                  <m:ctrlPr>
                    <w:rPr>
                      <w:rFonts w:ascii="Cambria Math" w:hAnsi="Cambria Math"/>
                    </w:rPr>
                  </m:ctrlPr>
                </m:sSubPr>
                <m:e>
                  <m:r>
                    <w:rPr>
                      <w:rFonts w:ascii="Cambria Math" w:hAnsi="Cambria Math"/>
                    </w:rPr>
                    <m:t>a</m:t>
                  </m:r>
                </m:e>
                <m:sub>
                  <m:r>
                    <w:rPr>
                      <w:rFonts w:ascii="Cambria Math" w:hAnsi="Cambria Math"/>
                    </w:rPr>
                    <m:t>x</m:t>
                  </m:r>
                </m:sub>
              </m:sSub>
            </m:oMath>
            <w:r>
              <w:t xml:space="preserve"> puede</w:t>
            </w:r>
            <w:del w:id="306" w:author="SSepulveda" w:date="2014-12-16T05:45:00Z">
              <w:r w:rsidDel="005346EC">
                <w:delText>s</w:delText>
              </w:r>
            </w:del>
            <w:r>
              <w:t xml:space="preserve"> ser reemplazado por </w:t>
            </w:r>
            <m:oMath>
              <m:sSub>
                <m:sSubPr>
                  <m:ctrlPr>
                    <w:rPr>
                      <w:rFonts w:ascii="Cambria Math" w:hAnsi="Cambria Math"/>
                    </w:rPr>
                  </m:ctrlPr>
                </m:sSubPr>
                <m:e>
                  <m:r>
                    <w:rPr>
                      <w:rFonts w:ascii="Cambria Math" w:hAnsi="Cambria Math"/>
                    </w:rPr>
                    <m:t>a</m:t>
                  </m:r>
                </m:e>
                <m:sub>
                  <m:r>
                    <w:rPr>
                      <w:rFonts w:ascii="Cambria Math" w:hAnsi="Cambria Math"/>
                    </w:rPr>
                    <m:t>y</m:t>
                  </m:r>
                </m:sub>
              </m:sSub>
            </m:oMath>
            <w:r>
              <w:t xml:space="preserve"> para obtener el </w:t>
            </w:r>
            <w:r w:rsidRPr="005346EC">
              <w:rPr>
                <w:i/>
                <w:rPrChange w:id="307" w:author="SSepulveda" w:date="2014-12-16T05:46:00Z">
                  <w:rPr>
                    <w:i/>
                    <w:u w:val="single"/>
                  </w:rPr>
                </w:rPrChange>
              </w:rPr>
              <w:t>tilt</w:t>
            </w:r>
            <w:r>
              <w:t xml:space="preserve"> en ese eje.</w:t>
            </w:r>
          </w:p>
        </w:tc>
      </w:tr>
      <w:tr w:rsidR="000D629E" w14:paraId="5C49283F" w14:textId="77777777" w:rsidTr="0018358C">
        <w:trPr>
          <w:trHeight w:val="282"/>
        </w:trPr>
        <w:tc>
          <w:tcPr>
            <w:cnfStyle w:val="001000000000" w:firstRow="0" w:lastRow="0" w:firstColumn="1" w:lastColumn="0" w:oddVBand="0" w:evenVBand="0" w:oddHBand="0" w:evenHBand="0" w:firstRowFirstColumn="0" w:firstRowLastColumn="0" w:lastRowFirstColumn="0" w:lastRowLastColumn="0"/>
            <w:tcW w:w="1002" w:type="pct"/>
          </w:tcPr>
          <w:p w14:paraId="38C0877F" w14:textId="7D99D68B" w:rsidR="000D629E" w:rsidRPr="0018358C" w:rsidRDefault="000D629E" w:rsidP="0018358C">
            <w:pPr>
              <w:pStyle w:val="TTCuerpoIndentado"/>
              <w:ind w:firstLine="0"/>
              <w:jc w:val="center"/>
              <w:rPr>
                <w:b w:val="0"/>
              </w:rPr>
            </w:pPr>
            <w:r w:rsidRPr="0018358C">
              <w:rPr>
                <w:b w:val="0"/>
              </w:rPr>
              <w:t>Velocidad</w:t>
            </w:r>
          </w:p>
        </w:tc>
        <w:tc>
          <w:tcPr>
            <w:tcW w:w="2814" w:type="pct"/>
          </w:tcPr>
          <w:p w14:paraId="4D1AD90B" w14:textId="51AFA0E4" w:rsidR="000D629E" w:rsidRPr="000D629E" w:rsidRDefault="006F5C8C" w:rsidP="0018358C">
            <w:pPr>
              <w:jc w:val="center"/>
              <w:cnfStyle w:val="000000000000" w:firstRow="0" w:lastRow="0" w:firstColumn="0" w:lastColumn="0" w:oddVBand="0" w:evenVBand="0" w:oddHBand="0" w:evenHBand="0" w:firstRowFirstColumn="0" w:firstRowLastColumn="0" w:lastRowFirstColumn="0" w:lastRowLastColumn="0"/>
            </w:pPr>
            <w:ins w:id="308" w:author="SSepulveda" w:date="2014-12-16T05:43:00Z">
              <m:oMathPara>
                <m:oMath>
                  <m:r>
                    <w:rPr>
                      <w:rFonts w:ascii="Cambria Math" w:hAnsi="Cambria Math"/>
                    </w:rPr>
                    <m:t>v</m:t>
                  </m:r>
                </m:oMath>
              </m:oMathPara>
            </w:ins>
            <w:del w:id="309" w:author="SSepulveda" w:date="2014-12-16T05:43:00Z">
              <m:oMathPara>
                <m:oMath>
                  <m:r>
                    <w:rPr>
                      <w:rFonts w:ascii="Cambria Math" w:hAnsi="Cambria Math"/>
                    </w:rPr>
                    <m:t>V</m:t>
                  </m:r>
                </m:oMath>
              </m:oMathPara>
            </w:del>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r>
                                  <w:rPr>
                                    <w:rFonts w:ascii="Cambria Math" w:hAnsi="Cambria Math"/>
                                  </w:rPr>
                                  <m:t>t</m:t>
                                </m:r>
                                <m:r>
                                  <m:rPr>
                                    <m:sty m:val="p"/>
                                  </m:rPr>
                                  <w:rPr>
                                    <w:rFonts w:ascii="Cambria Math" w:hAnsi="Cambria Math"/>
                                  </w:rPr>
                                  <m:t>)</m:t>
                                </m:r>
                              </m:e>
                            </m:d>
                          </m:e>
                        </m:nary>
                      </m:e>
                    </m:nary>
                  </m:e>
                </m:d>
              </m:oMath>
            </m:oMathPara>
          </w:p>
        </w:tc>
        <w:tc>
          <w:tcPr>
            <w:tcW w:w="1184" w:type="pct"/>
          </w:tcPr>
          <w:p w14:paraId="1A0566E5" w14:textId="6AEE696E" w:rsidR="000D629E" w:rsidRDefault="0018358C"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i la aceleración es introducida en m/s</w:t>
            </w:r>
            <w:r w:rsidRPr="0018358C">
              <w:rPr>
                <w:vertAlign w:val="superscript"/>
              </w:rPr>
              <w:t>2</w:t>
            </w:r>
            <w:r>
              <w:t>, el resultado será en m/s</w:t>
            </w:r>
          </w:p>
        </w:tc>
      </w:tr>
      <w:tr w:rsidR="000D629E" w14:paraId="4D7BBCEC" w14:textId="77777777" w:rsidTr="001835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0AE0B9B8" w14:textId="341F4875" w:rsidR="000D629E" w:rsidRPr="0018358C" w:rsidRDefault="002A632D" w:rsidP="0018358C">
            <w:pPr>
              <w:pStyle w:val="TTCuerpoIndentado"/>
              <w:ind w:firstLine="0"/>
              <w:jc w:val="center"/>
              <w:rPr>
                <w:b w:val="0"/>
              </w:rPr>
            </w:pPr>
            <w:r w:rsidRPr="0018358C">
              <w:rPr>
                <w:b w:val="0"/>
              </w:rPr>
              <w:t>Desplazamiento</w:t>
            </w:r>
          </w:p>
        </w:tc>
        <w:tc>
          <w:tcPr>
            <w:tcW w:w="2814" w:type="pct"/>
          </w:tcPr>
          <w:p w14:paraId="6A416D28" w14:textId="59BC1E4C" w:rsidR="000D629E" w:rsidRPr="001F785B" w:rsidRDefault="006F5C8C" w:rsidP="0018358C">
            <w:pPr>
              <w:jc w:val="center"/>
              <w:cnfStyle w:val="000000100000" w:firstRow="0" w:lastRow="0" w:firstColumn="0" w:lastColumn="0" w:oddVBand="0" w:evenVBand="0" w:oddHBand="1" w:evenHBand="0" w:firstRowFirstColumn="0" w:firstRowLastColumn="0" w:lastRowFirstColumn="0" w:lastRowLastColumn="0"/>
            </w:pPr>
            <w:ins w:id="310" w:author="SSepulveda" w:date="2014-12-16T05:43:00Z">
              <m:oMathPara>
                <m:oMath>
                  <m:r>
                    <m:rPr>
                      <m:sty m:val="p"/>
                    </m:rPr>
                    <w:rPr>
                      <w:rFonts w:ascii="Cambria Math" w:hAnsi="Cambria Math"/>
                    </w:rPr>
                    <m:t>d</m:t>
                  </m:r>
                </m:oMath>
              </m:oMathPara>
            </w:ins>
            <w:del w:id="311" w:author="SSepulveda" w:date="2014-12-16T05:43:00Z">
              <m:oMathPara>
                <m:oMath>
                  <m:r>
                    <m:rPr>
                      <m:sty m:val="p"/>
                    </m:rPr>
                    <w:rPr>
                      <w:rFonts w:ascii="Cambria Math" w:hAnsi="Cambria Math"/>
                    </w:rPr>
                    <m:t>D</m:t>
                  </m:r>
                </m:oMath>
              </m:oMathPara>
            </w:del>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m:rPr>
                                    <m:sty m:val="p"/>
                                  </m:rPr>
                                  <w:rPr>
                                    <w:rFonts w:ascii="Cambria Math" w:hAnsi="Cambria Math"/>
                                  </w:rPr>
                                  <m:t>(t)</m:t>
                                </m:r>
                              </m:e>
                            </m:d>
                          </m:e>
                        </m:nary>
                      </m:e>
                    </m:nary>
                  </m:e>
                </m:d>
              </m:oMath>
            </m:oMathPara>
          </w:p>
        </w:tc>
        <w:tc>
          <w:tcPr>
            <w:tcW w:w="1184" w:type="pct"/>
          </w:tcPr>
          <w:p w14:paraId="6B0582E7" w14:textId="1FF2F31D" w:rsidR="000D629E" w:rsidRDefault="0018358C"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pPr>
            <w:r>
              <w:t>Si la velocidad es introducida en m/s, el resultado será en metros.</w:t>
            </w:r>
          </w:p>
        </w:tc>
      </w:tr>
    </w:tbl>
    <w:p w14:paraId="7D3DFF7C" w14:textId="7FAC25F2" w:rsidR="00590FEC" w:rsidRPr="00916EAE" w:rsidRDefault="0018358C" w:rsidP="00A25AA0">
      <w:pPr>
        <w:pStyle w:val="fig"/>
      </w:pPr>
      <w:bookmarkStart w:id="312" w:name="_Ref404129850"/>
      <w:bookmarkStart w:id="313" w:name="_Ref404129846"/>
      <w:r>
        <w:t xml:space="preserve">Tabla </w:t>
      </w:r>
      <w:r w:rsidR="00CD577A">
        <w:fldChar w:fldCharType="begin"/>
      </w:r>
      <w:r w:rsidR="00CD577A">
        <w:instrText xml:space="preserve"> SEQ Tabla \* ARABIC </w:instrText>
      </w:r>
      <w:r w:rsidR="00CD577A">
        <w:fldChar w:fldCharType="separate"/>
      </w:r>
      <w:r w:rsidR="00CA29B9">
        <w:rPr>
          <w:noProof/>
        </w:rPr>
        <w:t>1</w:t>
      </w:r>
      <w:r w:rsidR="00CD577A">
        <w:rPr>
          <w:noProof/>
        </w:rPr>
        <w:fldChar w:fldCharType="end"/>
      </w:r>
      <w:bookmarkEnd w:id="312"/>
      <w:r>
        <w:t>- Resumen de cálculos utilizados con acelerómetros para estimación de postura, posición</w:t>
      </w:r>
      <w:bookmarkEnd w:id="313"/>
      <w:r w:rsidR="00916EAE">
        <w:t>.</w:t>
      </w:r>
    </w:p>
    <w:p w14:paraId="5639A377" w14:textId="77777777" w:rsidR="009B5AE6" w:rsidRPr="00916EAE" w:rsidRDefault="009B5AE6" w:rsidP="009B5AE6">
      <w:pPr>
        <w:pStyle w:val="TTCuerpoIndentado"/>
      </w:pPr>
    </w:p>
    <w:p w14:paraId="3743E9EE" w14:textId="7B54931F" w:rsidR="005D2313" w:rsidRDefault="00905B55" w:rsidP="00CD216C">
      <w:pPr>
        <w:pStyle w:val="TTCuerpoIndentado"/>
        <w:numPr>
          <w:ilvl w:val="0"/>
          <w:numId w:val="5"/>
        </w:numPr>
      </w:pPr>
      <w:r>
        <w:t xml:space="preserve">Giroscopios: </w:t>
      </w:r>
      <w:r w:rsidR="00DD454C">
        <w:t xml:space="preserve">miden el movimiento </w:t>
      </w:r>
      <w:r w:rsidR="005D2313">
        <w:t>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166B12D2" w14:textId="4BD5AA4A" w:rsidR="00905B55" w:rsidRDefault="005D2313" w:rsidP="00C82865">
      <w:pPr>
        <w:pStyle w:val="TTCuerpoIndentado"/>
        <w:ind w:left="644" w:firstLine="0"/>
      </w:pPr>
      <w:r>
        <w:t xml:space="preserve">En un giroscopio MEMS una masa o elemento vibrante (resonante), al ser rotado, se somete al efecto Coriolis que causa una vibración ortogonal a la dirección de la vibración original. Midiendo la vibración producida por el efecto Coriolis, se puede determinar la taza de giro (Roetenberg, 2006), generando la velocidad angular en </w:t>
      </w:r>
      <w:r w:rsidRPr="00C82865">
        <w:t>unidades de grados por segundo</w:t>
      </w:r>
      <w:r>
        <w:t>.</w:t>
      </w:r>
      <w:r w:rsidR="00EF0413">
        <w:t xml:space="preserve"> La estructura vibratoria se puede modelar de forma similar al acelerómetro (</w:t>
      </w:r>
      <w:r w:rsidR="00CD577A">
        <w:fldChar w:fldCharType="begin"/>
      </w:r>
      <w:r w:rsidR="00CD577A">
        <w:instrText xml:space="preserve"> REF _Ref404129977 </w:instrText>
      </w:r>
      <w:r w:rsidR="00CD577A">
        <w:fldChar w:fldCharType="separate"/>
      </w:r>
      <w:r w:rsidR="00CA29B9">
        <w:t xml:space="preserve">Figura </w:t>
      </w:r>
      <w:r w:rsidR="00CA29B9">
        <w:rPr>
          <w:noProof/>
        </w:rPr>
        <w:t>4</w:t>
      </w:r>
      <w:r w:rsidR="00CD577A">
        <w:rPr>
          <w:noProof/>
        </w:rPr>
        <w:fldChar w:fldCharType="end"/>
      </w:r>
      <w:r w:rsidR="00EF0413">
        <w:t xml:space="preserve">), </w:t>
      </w:r>
      <w:r w:rsidR="00EF0413" w:rsidRPr="00BF321A">
        <w:t>siguiendo</w:t>
      </w:r>
      <w:r w:rsidR="00EF0413">
        <w:t xml:space="preserve"> la misma ley de Hooke es posible determinar el movimiento angular. El método de construcción, sin embargo, permite que la masa no esté sujeta a la fuerza de gravedad, por tanto, se mide únicamente la velocidad de los movimientos angulares.</w:t>
      </w:r>
    </w:p>
    <w:p w14:paraId="71D03C1E" w14:textId="2ACA62EE" w:rsidR="00EF0413" w:rsidRDefault="00CD577A" w:rsidP="00C82865">
      <w:pPr>
        <w:pStyle w:val="TTCuerpoIndentado"/>
        <w:ind w:left="644" w:firstLine="0"/>
      </w:pPr>
      <w:r>
        <w:rPr>
          <w:noProof/>
        </w:rPr>
        <w:pict w14:anchorId="60BEADC7">
          <v:shape id="_x0000_s1040" type="#_x0000_t202" style="position:absolute;left:0;text-align:left;margin-left:78.2pt;margin-top:174.2pt;width:294.15pt;height:.05pt;z-index:251664896;mso-position-horizontal-relative:text;mso-position-vertical-relative:text" stroked="f">
            <v:textbox style="mso-next-textbox:#_x0000_s1040;mso-fit-shape-to-text:t" inset="0,0,0,0">
              <w:txbxContent>
                <w:p w14:paraId="0E1D8642" w14:textId="576B9867" w:rsidR="0075155C" w:rsidRPr="0097120C" w:rsidRDefault="0075155C" w:rsidP="00A25AA0">
                  <w:pPr>
                    <w:pStyle w:val="fig"/>
                    <w:rPr>
                      <w:rFonts w:ascii="Apple Garamond Light" w:hAnsi="Apple Garamond Light"/>
                      <w:noProof/>
                      <w:sz w:val="24"/>
                      <w:szCs w:val="24"/>
                    </w:rPr>
                  </w:pPr>
                  <w:bookmarkStart w:id="314" w:name="_Ref404129977"/>
                  <w:bookmarkStart w:id="315" w:name="_Ref404129974"/>
                  <w:r>
                    <w:t xml:space="preserve">Figura </w:t>
                  </w:r>
                  <w:r w:rsidR="00CD577A">
                    <w:fldChar w:fldCharType="begin"/>
                  </w:r>
                  <w:r w:rsidR="00CD577A">
                    <w:instrText xml:space="preserve"> SE</w:instrText>
                  </w:r>
                  <w:r w:rsidR="00CD577A">
                    <w:instrText xml:space="preserve">Q Figura \* ARABIC </w:instrText>
                  </w:r>
                  <w:r w:rsidR="00CD577A">
                    <w:fldChar w:fldCharType="separate"/>
                  </w:r>
                  <w:r>
                    <w:rPr>
                      <w:noProof/>
                    </w:rPr>
                    <w:t>4</w:t>
                  </w:r>
                  <w:r w:rsidR="00CD577A">
                    <w:rPr>
                      <w:noProof/>
                    </w:rPr>
                    <w:fldChar w:fldCharType="end"/>
                  </w:r>
                  <w:bookmarkEnd w:id="314"/>
                  <w:r>
                    <w:t xml:space="preserve">- </w:t>
                  </w:r>
                  <w:r w:rsidRPr="008D6801">
                    <w:t>Modelo de un giroscopio de estructura vibratoria (Fabio Varesano, 2011).</w:t>
                  </w:r>
                  <w:bookmarkEnd w:id="315"/>
                </w:p>
              </w:txbxContent>
            </v:textbox>
            <w10:wrap type="topAndBottom"/>
          </v:shape>
        </w:pict>
      </w:r>
      <w:r w:rsidR="00BF321A">
        <w:rPr>
          <w:noProof/>
          <w:lang w:val="en-US" w:eastAsia="en-US"/>
        </w:rPr>
        <w:drawing>
          <wp:anchor distT="0" distB="0" distL="114300" distR="114300" simplePos="0" relativeHeight="251651584" behindDoc="0" locked="0" layoutInCell="1" allowOverlap="1" wp14:anchorId="1262570D" wp14:editId="642D2A79">
            <wp:simplePos x="0" y="0"/>
            <wp:positionH relativeFrom="column">
              <wp:posOffset>993140</wp:posOffset>
            </wp:positionH>
            <wp:positionV relativeFrom="paragraph">
              <wp:posOffset>189865</wp:posOffset>
            </wp:positionV>
            <wp:extent cx="3735705" cy="1965325"/>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35705" cy="19653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24FDB4" w14:textId="6E2562A3" w:rsidR="001E51B7" w:rsidRDefault="001E51B7" w:rsidP="00C82865">
      <w:pPr>
        <w:pStyle w:val="TTCuerpoIndentado"/>
        <w:ind w:left="644" w:firstLine="0"/>
      </w:pPr>
      <w:r>
        <w:lastRenderedPageBreak/>
        <w:t xml:space="preserve">El giroscopio, entonces, resulta el candidato perfecto para determinar la postura de un objeto o cuerpo. Como muestra la </w:t>
      </w:r>
      <w:r w:rsidR="003475CC">
        <w:fldChar w:fldCharType="begin"/>
      </w:r>
      <w:r w:rsidR="003475CC">
        <w:instrText xml:space="preserve"> REF _Ref404130911 \h </w:instrText>
      </w:r>
      <w:r w:rsidR="003475CC">
        <w:fldChar w:fldCharType="separate"/>
      </w:r>
      <w:r w:rsidR="00CA29B9">
        <w:t xml:space="preserve">Tabla </w:t>
      </w:r>
      <w:r w:rsidR="00CA29B9">
        <w:rPr>
          <w:noProof/>
        </w:rPr>
        <w:t>2</w:t>
      </w:r>
      <w:r w:rsidR="003475CC">
        <w:fldChar w:fldCharType="end"/>
      </w:r>
      <w:r>
        <w:t>, se puede determinar el ángulo en un determinado momento por la integración de los datos. Sin embargo, al igual que con el acelerómetro, la integración numérica introducirá errores que se acumular</w:t>
      </w:r>
      <w:ins w:id="316" w:author="SSepulveda" w:date="2014-12-16T05:47:00Z">
        <w:r w:rsidR="005346EC">
          <w:t>á</w:t>
        </w:r>
      </w:ins>
      <w:del w:id="317" w:author="SSepulveda" w:date="2014-12-16T05:47:00Z">
        <w:r w:rsidDel="005346EC">
          <w:delText>a</w:delText>
        </w:r>
      </w:del>
      <w:r>
        <w:t xml:space="preserve">n en el tiempo de medición. Por otro lado, las mediciones se realizan respecto al marco de referencia del giroscopio, de modo que es necesario </w:t>
      </w:r>
      <w:del w:id="318" w:author="SSepulveda" w:date="2014-12-16T05:47:00Z">
        <w:r w:rsidDel="005346EC">
          <w:delText xml:space="preserve">conocer su </w:delText>
        </w:r>
      </w:del>
      <w:r>
        <w:t xml:space="preserve">establecer un marco de referencia para realizar las mediciones, es decir, determinar cuál de los ejes corresponderá a </w:t>
      </w:r>
      <w:r w:rsidRPr="001E51B7">
        <w:rPr>
          <w:i/>
        </w:rPr>
        <w:t>yaw</w:t>
      </w:r>
      <w:r>
        <w:t xml:space="preserve">, </w:t>
      </w:r>
      <w:r w:rsidRPr="001E51B7">
        <w:rPr>
          <w:i/>
        </w:rPr>
        <w:t>pitch</w:t>
      </w:r>
      <w:r>
        <w:t xml:space="preserve"> y </w:t>
      </w:r>
      <w:r w:rsidRPr="001E51B7">
        <w:rPr>
          <w:i/>
        </w:rPr>
        <w:t>roll</w:t>
      </w:r>
      <w:r>
        <w:t>.</w:t>
      </w:r>
    </w:p>
    <w:p w14:paraId="47CEE851" w14:textId="3EEDD57A" w:rsidR="001E51B7" w:rsidRDefault="001E51B7" w:rsidP="00C82865">
      <w:pPr>
        <w:pStyle w:val="TTCuerpoIndentado"/>
        <w:ind w:left="644" w:firstLine="0"/>
      </w:pPr>
    </w:p>
    <w:tbl>
      <w:tblPr>
        <w:tblStyle w:val="Tablanormal2"/>
        <w:tblW w:w="5000" w:type="pct"/>
        <w:tblLook w:val="04A0" w:firstRow="1" w:lastRow="0" w:firstColumn="1" w:lastColumn="0" w:noHBand="0" w:noVBand="1"/>
      </w:tblPr>
      <w:tblGrid>
        <w:gridCol w:w="1655"/>
        <w:gridCol w:w="4680"/>
        <w:gridCol w:w="1925"/>
      </w:tblGrid>
      <w:tr w:rsidR="001E51B7" w14:paraId="54B53C16" w14:textId="77777777" w:rsidTr="007B36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2481293F" w14:textId="77777777" w:rsidR="001E51B7" w:rsidRDefault="001E51B7" w:rsidP="00F554A4">
            <w:pPr>
              <w:pStyle w:val="TTCuerpoIndentado"/>
              <w:ind w:firstLine="0"/>
            </w:pPr>
            <w:r>
              <w:t>Característica</w:t>
            </w:r>
          </w:p>
        </w:tc>
        <w:tc>
          <w:tcPr>
            <w:tcW w:w="2833" w:type="pct"/>
          </w:tcPr>
          <w:p w14:paraId="0A181175" w14:textId="77777777" w:rsidR="001E51B7" w:rsidRDefault="001E51B7" w:rsidP="00F554A4">
            <w:pPr>
              <w:pStyle w:val="TTCuerpoIndentado"/>
              <w:ind w:firstLine="0"/>
              <w:cnfStyle w:val="100000000000" w:firstRow="1" w:lastRow="0" w:firstColumn="0" w:lastColumn="0" w:oddVBand="0" w:evenVBand="0" w:oddHBand="0" w:evenHBand="0" w:firstRowFirstColumn="0" w:firstRowLastColumn="0" w:lastRowFirstColumn="0" w:lastRowLastColumn="0"/>
            </w:pPr>
            <w:r>
              <w:t>Ecuación</w:t>
            </w:r>
          </w:p>
        </w:tc>
        <w:tc>
          <w:tcPr>
            <w:tcW w:w="1165" w:type="pct"/>
          </w:tcPr>
          <w:p w14:paraId="5862787D" w14:textId="77777777" w:rsidR="001E51B7" w:rsidRDefault="001E51B7" w:rsidP="00F554A4">
            <w:pPr>
              <w:pStyle w:val="TTCuerpoIndentado"/>
              <w:ind w:firstLine="0"/>
              <w:cnfStyle w:val="100000000000" w:firstRow="1" w:lastRow="0" w:firstColumn="0" w:lastColumn="0" w:oddVBand="0" w:evenVBand="0" w:oddHBand="0" w:evenHBand="0" w:firstRowFirstColumn="0" w:firstRowLastColumn="0" w:lastRowFirstColumn="0" w:lastRowLastColumn="0"/>
            </w:pPr>
            <w:r>
              <w:t>Descripción</w:t>
            </w:r>
          </w:p>
        </w:tc>
      </w:tr>
      <w:tr w:rsidR="001E51B7" w14:paraId="18170D98" w14:textId="77777777" w:rsidTr="007B36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38FDAA82" w14:textId="04688E7E" w:rsidR="001E51B7" w:rsidRPr="007B36FF" w:rsidRDefault="007B36FF" w:rsidP="00F554A4">
            <w:pPr>
              <w:pStyle w:val="TTCuerpoIndentado"/>
              <w:ind w:firstLine="0"/>
              <w:rPr>
                <w:b w:val="0"/>
              </w:rPr>
            </w:pPr>
            <w:r w:rsidRPr="007B36FF">
              <w:rPr>
                <w:b w:val="0"/>
              </w:rPr>
              <w:t>Ángulos de Euler</w:t>
            </w:r>
          </w:p>
        </w:tc>
        <w:tc>
          <w:tcPr>
            <w:tcW w:w="2833" w:type="pct"/>
          </w:tcPr>
          <w:p w14:paraId="768310B2" w14:textId="22A83314" w:rsidR="001E51B7" w:rsidRPr="001F785B" w:rsidRDefault="001E51B7" w:rsidP="00F21D06">
            <w:pPr>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ψ,θ,ϕ)=</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i/>
                                  </w:rPr>
                                </m:ctrlPr>
                              </m:sSubPr>
                              <m:e>
                                <m:r>
                                  <w:rPr>
                                    <w:rFonts w:ascii="Cambria Math" w:hAnsi="Cambria Math"/>
                                  </w:rPr>
                                  <m:t>ω</m:t>
                                </m:r>
                              </m:e>
                              <m:sub>
                                <m: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z</m:t>
                                    </m:r>
                                  </m:sub>
                                </m:sSub>
                                <m:r>
                                  <m:rPr>
                                    <m:sty m:val="p"/>
                                  </m:rPr>
                                  <w:rPr>
                                    <w:rFonts w:ascii="Cambria Math" w:hAnsi="Cambria Math"/>
                                  </w:rPr>
                                  <m:t>(t)</m:t>
                                </m:r>
                              </m:e>
                            </m:d>
                          </m:e>
                        </m:nary>
                      </m:e>
                    </m:nary>
                  </m:e>
                </m:d>
              </m:oMath>
            </m:oMathPara>
          </w:p>
        </w:tc>
        <w:tc>
          <w:tcPr>
            <w:tcW w:w="1165" w:type="pct"/>
          </w:tcPr>
          <w:p w14:paraId="1D2463D8" w14:textId="62AB8368" w:rsidR="001E51B7" w:rsidRDefault="007B36FF" w:rsidP="00916EAE">
            <w:pPr>
              <w:pStyle w:val="TTCuerpoIndentado"/>
              <w:keepNext/>
              <w:ind w:firstLine="0"/>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ω</m:t>
              </m:r>
            </m:oMath>
            <w:r>
              <w:t xml:space="preserve"> corresponde a la velocidad angular medida desde el giroscopio, y </w:t>
            </w:r>
            <m:oMath>
              <m:r>
                <m:rPr>
                  <m:sty m:val="p"/>
                </m:rPr>
                <w:rPr>
                  <w:rFonts w:ascii="Cambria Math" w:hAnsi="Cambria Math"/>
                </w:rPr>
                <m:t>(ψ,θ,ϕ)</m:t>
              </m:r>
            </m:oMath>
            <w:r w:rsidR="006C6AEA">
              <w:t xml:space="preserve"> corresponde a </w:t>
            </w:r>
            <w:r w:rsidR="006C6AEA" w:rsidRPr="006C6AEA">
              <w:rPr>
                <w:i/>
              </w:rPr>
              <w:t>yaw</w:t>
            </w:r>
            <w:r w:rsidR="006C6AEA">
              <w:t xml:space="preserve">, </w:t>
            </w:r>
            <w:r w:rsidR="006C6AEA" w:rsidRPr="006C6AEA">
              <w:rPr>
                <w:i/>
              </w:rPr>
              <w:t>pitch</w:t>
            </w:r>
            <w:r w:rsidR="006C6AEA">
              <w:t xml:space="preserve"> y </w:t>
            </w:r>
            <w:r w:rsidR="006C6AEA" w:rsidRPr="006C6AEA">
              <w:rPr>
                <w:i/>
              </w:rPr>
              <w:t>roll</w:t>
            </w:r>
            <w:r w:rsidR="006C6AEA">
              <w:t>, respectivamente</w:t>
            </w:r>
          </w:p>
        </w:tc>
      </w:tr>
    </w:tbl>
    <w:p w14:paraId="2ED4E90F" w14:textId="68B3C784" w:rsidR="001E51B7" w:rsidRPr="001E51B7" w:rsidRDefault="00916EAE" w:rsidP="00A25AA0">
      <w:pPr>
        <w:pStyle w:val="fig"/>
        <w:rPr>
          <w:u w:val="single"/>
        </w:rPr>
      </w:pPr>
      <w:bookmarkStart w:id="319" w:name="_Ref404130911"/>
      <w:r>
        <w:t xml:space="preserve">Tabla </w:t>
      </w:r>
      <w:r w:rsidR="00CD577A">
        <w:fldChar w:fldCharType="begin"/>
      </w:r>
      <w:r w:rsidR="00CD577A">
        <w:instrText xml:space="preserve"> SEQ Tabla \* ARABIC </w:instrText>
      </w:r>
      <w:r w:rsidR="00CD577A">
        <w:fldChar w:fldCharType="separate"/>
      </w:r>
      <w:r w:rsidR="00CA29B9">
        <w:rPr>
          <w:noProof/>
        </w:rPr>
        <w:t>2</w:t>
      </w:r>
      <w:r w:rsidR="00CD577A">
        <w:rPr>
          <w:noProof/>
        </w:rPr>
        <w:fldChar w:fldCharType="end"/>
      </w:r>
      <w:bookmarkEnd w:id="319"/>
      <w:r>
        <w:t xml:space="preserve">- </w:t>
      </w:r>
      <w:r w:rsidRPr="00D33102">
        <w:t xml:space="preserve">Resumen de cálculos utilizados con </w:t>
      </w:r>
      <w:r>
        <w:t>giroscopios</w:t>
      </w:r>
      <w:r w:rsidRPr="00D33102">
        <w:t xml:space="preserve"> para estimación de postura</w:t>
      </w:r>
      <w:r>
        <w:t>.</w:t>
      </w:r>
    </w:p>
    <w:p w14:paraId="5C9F39A4" w14:textId="554CC8DA" w:rsidR="00EF0413" w:rsidRDefault="00EF0413" w:rsidP="00C82865">
      <w:pPr>
        <w:pStyle w:val="TTCuerpoIndentado"/>
        <w:ind w:left="644" w:firstLine="0"/>
      </w:pPr>
    </w:p>
    <w:p w14:paraId="5ED7EF7D" w14:textId="68B39F6E" w:rsidR="00D02AEF" w:rsidRDefault="00905B55" w:rsidP="00CD216C">
      <w:pPr>
        <w:pStyle w:val="TTCuerpoIndentado"/>
        <w:numPr>
          <w:ilvl w:val="0"/>
          <w:numId w:val="5"/>
        </w:numPr>
      </w:pPr>
      <w:r>
        <w:t>Magnetómetro:</w:t>
      </w:r>
      <w:r w:rsidR="005D2313">
        <w:t xml:space="preserve"> Los magnetómetros miden </w:t>
      </w:r>
      <w:del w:id="320" w:author="SSepulveda" w:date="2014-12-16T05:47:00Z">
        <w:r w:rsidR="005D2313" w:rsidDel="005346EC">
          <w:delText xml:space="preserve">fuerza </w:delText>
        </w:r>
      </w:del>
      <w:ins w:id="321" w:author="SSepulveda" w:date="2014-12-16T05:47:00Z">
        <w:r w:rsidR="005346EC">
          <w:t xml:space="preserve">intensidad </w:t>
        </w:r>
      </w:ins>
      <w:r w:rsidR="005D2313">
        <w:t>y dirección de campos magnéticos</w:t>
      </w:r>
      <w:del w:id="322" w:author="SSepulveda" w:date="2014-12-16T05:48:00Z">
        <w:r w:rsidR="005D2313" w:rsidDel="005346EC">
          <w:delText>, en Gauss o Tesla</w:delText>
        </w:r>
      </w:del>
      <w:r w:rsidR="005D2313">
        <w:t xml:space="preserve">.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r w:rsidR="005D2313" w:rsidRPr="00C82865">
        <w:rPr>
          <w:i/>
        </w:rPr>
        <w:t>heading</w:t>
      </w:r>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2D9EF958" w14:textId="77777777" w:rsidR="00D02AEF" w:rsidRDefault="00D02AEF" w:rsidP="00D02AEF">
      <w:pPr>
        <w:pStyle w:val="TTCuerpoIndentado"/>
        <w:ind w:left="644" w:firstLine="0"/>
      </w:pPr>
    </w:p>
    <w:p w14:paraId="46D079B6" w14:textId="46B5AE44" w:rsidR="00D02AEF" w:rsidRDefault="00D02AEF" w:rsidP="00D02AEF">
      <w:pPr>
        <w:pStyle w:val="TTCuerpoIndentado"/>
        <w:ind w:left="644" w:firstLine="0"/>
      </w:pPr>
      <w:r>
        <w:t xml:space="preserve">La </w:t>
      </w:r>
      <w:r w:rsidR="003475CC">
        <w:fldChar w:fldCharType="begin"/>
      </w:r>
      <w:r w:rsidR="003475CC">
        <w:instrText xml:space="preserve"> REF _Ref404130888 \h </w:instrText>
      </w:r>
      <w:r w:rsidR="003475CC">
        <w:fldChar w:fldCharType="separate"/>
      </w:r>
      <w:r w:rsidR="00CA29B9">
        <w:t xml:space="preserve">Tabla </w:t>
      </w:r>
      <w:r w:rsidR="00CA29B9">
        <w:rPr>
          <w:noProof/>
        </w:rPr>
        <w:t>3</w:t>
      </w:r>
      <w:r w:rsidR="003475CC">
        <w:fldChar w:fldCharType="end"/>
      </w:r>
      <w:r w:rsidR="003475CC">
        <w:t xml:space="preserve"> </w:t>
      </w:r>
      <w:r>
        <w:t>resume las ecuaciones que se pueden utilizar para usar el magnetómetro como comp</w:t>
      </w:r>
      <w:del w:id="323" w:author="SSepulveda" w:date="2014-12-16T05:49:00Z">
        <w:r w:rsidDel="005346EC">
          <w:delText>a</w:delText>
        </w:r>
      </w:del>
      <w:ins w:id="324" w:author="SSepulveda" w:date="2014-12-16T05:49:00Z">
        <w:r w:rsidR="005346EC">
          <w:t>á</w:t>
        </w:r>
      </w:ins>
      <w:r>
        <w:t>s, permitiendo realizar mediciones en el marco de referencia de la Tierra (respecto al norte magnético).</w:t>
      </w:r>
    </w:p>
    <w:p w14:paraId="516FB413" w14:textId="77777777" w:rsidR="004E45A7" w:rsidRDefault="004E45A7" w:rsidP="004E45A7">
      <w:pPr>
        <w:pStyle w:val="TTCuerpoIndentado"/>
        <w:ind w:left="644" w:firstLine="0"/>
      </w:pPr>
    </w:p>
    <w:tbl>
      <w:tblPr>
        <w:tblStyle w:val="Tablanormal2"/>
        <w:tblW w:w="5000" w:type="pct"/>
        <w:tblLook w:val="04A0" w:firstRow="1" w:lastRow="0" w:firstColumn="1" w:lastColumn="0" w:noHBand="0" w:noVBand="1"/>
      </w:tblPr>
      <w:tblGrid>
        <w:gridCol w:w="1655"/>
        <w:gridCol w:w="4680"/>
        <w:gridCol w:w="1925"/>
      </w:tblGrid>
      <w:tr w:rsidR="004E45A7" w14:paraId="1CC4D6EA" w14:textId="77777777" w:rsidTr="007575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53A5F178" w14:textId="77777777" w:rsidR="004E45A7" w:rsidRDefault="004E45A7" w:rsidP="00203EAA">
            <w:pPr>
              <w:pStyle w:val="TTCuerpoIndentado"/>
              <w:ind w:firstLine="0"/>
            </w:pPr>
            <w:r>
              <w:t>Característica</w:t>
            </w:r>
          </w:p>
        </w:tc>
        <w:tc>
          <w:tcPr>
            <w:tcW w:w="2833" w:type="pct"/>
          </w:tcPr>
          <w:p w14:paraId="202D79D0" w14:textId="77777777" w:rsidR="004E45A7" w:rsidRDefault="004E45A7" w:rsidP="00203EAA">
            <w:pPr>
              <w:pStyle w:val="TTCuerpoIndentado"/>
              <w:ind w:firstLine="0"/>
              <w:cnfStyle w:val="100000000000" w:firstRow="1" w:lastRow="0" w:firstColumn="0" w:lastColumn="0" w:oddVBand="0" w:evenVBand="0" w:oddHBand="0" w:evenHBand="0" w:firstRowFirstColumn="0" w:firstRowLastColumn="0" w:lastRowFirstColumn="0" w:lastRowLastColumn="0"/>
            </w:pPr>
            <w:r>
              <w:t>Ecuación</w:t>
            </w:r>
          </w:p>
        </w:tc>
        <w:tc>
          <w:tcPr>
            <w:tcW w:w="1165" w:type="pct"/>
          </w:tcPr>
          <w:p w14:paraId="0BA6E5A6" w14:textId="77777777" w:rsidR="004E45A7" w:rsidRDefault="004E45A7" w:rsidP="00203EAA">
            <w:pPr>
              <w:pStyle w:val="TTCuerpoIndentado"/>
              <w:ind w:firstLine="0"/>
              <w:cnfStyle w:val="100000000000" w:firstRow="1" w:lastRow="0" w:firstColumn="0" w:lastColumn="0" w:oddVBand="0" w:evenVBand="0" w:oddHBand="0" w:evenHBand="0" w:firstRowFirstColumn="0" w:firstRowLastColumn="0" w:lastRowFirstColumn="0" w:lastRowLastColumn="0"/>
            </w:pPr>
            <w:r>
              <w:t>Descripción</w:t>
            </w:r>
          </w:p>
        </w:tc>
      </w:tr>
      <w:tr w:rsidR="004E45A7" w14:paraId="49310547" w14:textId="77777777" w:rsidTr="007575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46759F08" w14:textId="098A7B8E" w:rsidR="004E45A7" w:rsidRPr="007575C4" w:rsidRDefault="006A525E" w:rsidP="00203EAA">
            <w:pPr>
              <w:pStyle w:val="TTCuerpoIndentado"/>
              <w:ind w:firstLine="0"/>
              <w:rPr>
                <w:b w:val="0"/>
              </w:rPr>
            </w:pPr>
            <w:r w:rsidRPr="007575C4">
              <w:rPr>
                <w:b w:val="0"/>
              </w:rPr>
              <w:t>Declinación</w:t>
            </w:r>
          </w:p>
        </w:tc>
        <w:tc>
          <w:tcPr>
            <w:tcW w:w="2833" w:type="pct"/>
          </w:tcPr>
          <w:p w14:paraId="2962CF72" w14:textId="0227F8EA" w:rsidR="004E45A7" w:rsidRPr="001F785B" w:rsidRDefault="00CD577A" w:rsidP="008957C0">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rPr>
                    </m:ctrlPr>
                  </m:sSubPr>
                  <m:e>
                    <m:r>
                      <m:rPr>
                        <m:sty m:val="p"/>
                      </m:rPr>
                      <w:rPr>
                        <w:rFonts w:ascii="Cambria Math" w:hAnsi="Cambria Math"/>
                      </w:rPr>
                      <m:t>X</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oMath>
            </m:oMathPara>
          </w:p>
        </w:tc>
        <w:tc>
          <w:tcPr>
            <w:tcW w:w="1165" w:type="pct"/>
          </w:tcPr>
          <w:p w14:paraId="4EBD2493" w14:textId="7D65DC04" w:rsidR="004E45A7" w:rsidRDefault="005A4A94" w:rsidP="00203EAA">
            <w:pPr>
              <w:pStyle w:val="TTCuerpoIndentado"/>
              <w:ind w:firstLine="0"/>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m</m:t>
              </m:r>
            </m:oMath>
            <w:r>
              <w:t xml:space="preserve"> representa las mediciones del campo magnético desde el magnetómetro.</w:t>
            </w:r>
          </w:p>
        </w:tc>
      </w:tr>
      <w:tr w:rsidR="00DE264B" w14:paraId="5A8AFE7C" w14:textId="77777777" w:rsidTr="007575C4">
        <w:tc>
          <w:tcPr>
            <w:cnfStyle w:val="001000000000" w:firstRow="0" w:lastRow="0" w:firstColumn="1" w:lastColumn="0" w:oddVBand="0" w:evenVBand="0" w:oddHBand="0" w:evenHBand="0" w:firstRowFirstColumn="0" w:firstRowLastColumn="0" w:lastRowFirstColumn="0" w:lastRowLastColumn="0"/>
            <w:tcW w:w="1002" w:type="pct"/>
          </w:tcPr>
          <w:p w14:paraId="6B3CA62F" w14:textId="00D9DD7F" w:rsidR="00DE264B" w:rsidRPr="007575C4" w:rsidRDefault="006A525E" w:rsidP="00203EAA">
            <w:pPr>
              <w:pStyle w:val="TTCuerpoIndentado"/>
              <w:ind w:firstLine="0"/>
              <w:rPr>
                <w:b w:val="0"/>
              </w:rPr>
            </w:pPr>
            <w:r w:rsidRPr="007575C4">
              <w:rPr>
                <w:b w:val="0"/>
              </w:rPr>
              <w:t>Inclinación</w:t>
            </w:r>
          </w:p>
        </w:tc>
        <w:tc>
          <w:tcPr>
            <w:tcW w:w="2833" w:type="pct"/>
          </w:tcPr>
          <w:p w14:paraId="10C04FB0" w14:textId="1F0161C3" w:rsidR="00DE264B" w:rsidRPr="00592243" w:rsidRDefault="00CD577A" w:rsidP="008957C0">
            <w:pPr>
              <w:cnfStyle w:val="000000000000" w:firstRow="0" w:lastRow="0" w:firstColumn="0" w:lastColumn="0" w:oddVBand="0" w:evenVBand="0" w:oddHBand="0" w:evenHBand="0" w:firstRowFirstColumn="0" w:firstRowLastColumn="0" w:lastRowFirstColumn="0" w:lastRowLastColumn="0"/>
              <w:rPr>
                <w:rFonts w:ascii="Apple Garamond Light" w:hAnsi="Apple Garamond Light"/>
              </w:rPr>
            </w:pPr>
            <m:oMathPara>
              <m:oMath>
                <m:sSub>
                  <m:sSubPr>
                    <m:ctrlPr>
                      <w:rPr>
                        <w:rFonts w:ascii="Cambria Math" w:hAnsi="Cambria Math"/>
                      </w:rPr>
                    </m:ctrlPr>
                  </m:sSubPr>
                  <m:e>
                    <m:r>
                      <m:rPr>
                        <m:sty m:val="p"/>
                      </m:rP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m:rPr>
                            <m:sty m:val="p"/>
                          </m:rPr>
                          <w:rPr>
                            <w:rFonts w:ascii="Cambria Math" w:hAnsi="Cambria Math"/>
                          </w:rPr>
                          <m:t>ϕ</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m:rPr>
                            <m:sty m:val="p"/>
                          </m:rPr>
                          <w:rPr>
                            <w:rFonts w:ascii="Cambria Math" w:hAnsi="Cambria Math"/>
                          </w:rPr>
                          <m:t>ϕ</m:t>
                        </m:r>
                      </m:e>
                    </m:d>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sin</m:t>
                </m:r>
                <m:d>
                  <m:dPr>
                    <m:ctrlPr>
                      <w:rPr>
                        <w:rFonts w:ascii="Cambria Math" w:hAnsi="Cambria Math"/>
                        <w:i/>
                      </w:rPr>
                    </m:ctrlPr>
                  </m:dPr>
                  <m:e>
                    <m:r>
                      <m:rPr>
                        <m:sty m:val="p"/>
                      </m:rPr>
                      <w:rPr>
                        <w:rFonts w:ascii="Cambria Math" w:hAnsi="Cambria Math"/>
                      </w:rPr>
                      <m:t>ϕ</m:t>
                    </m:r>
                  </m:e>
                </m:d>
                <m:r>
                  <w:rPr>
                    <w:rFonts w:ascii="Cambria Math" w:hAnsi="Cambria Math"/>
                  </w:rPr>
                  <m:t>*</m:t>
                </m:r>
                <m:r>
                  <m:rPr>
                    <m:sty m:val="p"/>
                  </m:rPr>
                  <w:rPr>
                    <w:rFonts w:ascii="Cambria Math" w:hAnsi="Cambria Math"/>
                  </w:rPr>
                  <m:t>cos⁡</m:t>
                </m:r>
                <m:r>
                  <w:rPr>
                    <w:rFonts w:ascii="Cambria Math" w:hAnsi="Cambria Math"/>
                  </w:rPr>
                  <m:t>(θ)</m:t>
                </m:r>
              </m:oMath>
            </m:oMathPara>
          </w:p>
        </w:tc>
        <w:tc>
          <w:tcPr>
            <w:tcW w:w="1165" w:type="pct"/>
          </w:tcPr>
          <w:p w14:paraId="3CBDDB18" w14:textId="77777777" w:rsidR="00DE264B" w:rsidRDefault="00DE264B" w:rsidP="00203EAA">
            <w:pPr>
              <w:pStyle w:val="TTCuerpoIndentado"/>
              <w:ind w:firstLine="0"/>
              <w:cnfStyle w:val="000000000000" w:firstRow="0" w:lastRow="0" w:firstColumn="0" w:lastColumn="0" w:oddVBand="0" w:evenVBand="0" w:oddHBand="0" w:evenHBand="0" w:firstRowFirstColumn="0" w:firstRowLastColumn="0" w:lastRowFirstColumn="0" w:lastRowLastColumn="0"/>
            </w:pPr>
          </w:p>
        </w:tc>
      </w:tr>
      <w:tr w:rsidR="00DE264B" w14:paraId="1D9D99A7" w14:textId="77777777" w:rsidTr="007575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0B02B33B" w14:textId="137957A2" w:rsidR="00DE264B" w:rsidRPr="007575C4" w:rsidRDefault="006A525E" w:rsidP="00203EAA">
            <w:pPr>
              <w:pStyle w:val="TTCuerpoIndentado"/>
              <w:ind w:firstLine="0"/>
              <w:rPr>
                <w:b w:val="0"/>
              </w:rPr>
            </w:pPr>
            <w:r w:rsidRPr="007575C4">
              <w:rPr>
                <w:b w:val="0"/>
              </w:rPr>
              <w:t>Norte magnético</w:t>
            </w:r>
          </w:p>
        </w:tc>
        <w:tc>
          <w:tcPr>
            <w:tcW w:w="2833" w:type="pct"/>
          </w:tcPr>
          <w:p w14:paraId="01A298E2" w14:textId="5851A0C9" w:rsidR="00DE264B" w:rsidRPr="00592243" w:rsidRDefault="007575C4" w:rsidP="005A4A94">
            <w:pPr>
              <w:cnfStyle w:val="000000100000" w:firstRow="0" w:lastRow="0" w:firstColumn="0" w:lastColumn="0" w:oddVBand="0" w:evenVBand="0" w:oddHBand="1" w:evenHBand="0" w:firstRowFirstColumn="0" w:firstRowLastColumn="0" w:lastRowFirstColumn="0" w:lastRowLastColumn="0"/>
              <w:rPr>
                <w:rFonts w:ascii="Apple Garamond Light" w:hAnsi="Apple Garamond Light"/>
              </w:rPr>
            </w:pPr>
            <m:oMathPara>
              <m:oMath>
                <m:r>
                  <w:rPr>
                    <w:rFonts w:ascii="Cambria Math" w:hAnsi="Cambria Math"/>
                  </w:rPr>
                  <m:t>ψ=A</m:t>
                </m:r>
                <m:sSup>
                  <m:sSupPr>
                    <m:ctrlPr>
                      <w:rPr>
                        <w:rFonts w:ascii="Cambria Math" w:hAnsi="Cambria Math"/>
                        <w:i/>
                      </w:rPr>
                    </m:ctrlPr>
                  </m:sSupPr>
                  <m:e>
                    <m:r>
                      <w:rPr>
                        <w:rFonts w:ascii="Cambria Math" w:hAnsi="Cambria Math"/>
                      </w:rPr>
                      <m:t>tan</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m:t>
                </m:r>
              </m:oMath>
            </m:oMathPara>
          </w:p>
        </w:tc>
        <w:tc>
          <w:tcPr>
            <w:tcW w:w="1165" w:type="pct"/>
          </w:tcPr>
          <w:p w14:paraId="55CFBD4A" w14:textId="2D03076B" w:rsidR="00DE264B" w:rsidRPr="005A4A94" w:rsidRDefault="005A4A94" w:rsidP="005A4A94">
            <w:pPr>
              <w:pStyle w:val="TTCuerpoIndentado"/>
              <w:keepNext/>
              <w:ind w:firstLine="0"/>
              <w:cnfStyle w:val="000000100000" w:firstRow="0" w:lastRow="0" w:firstColumn="0" w:lastColumn="0" w:oddVBand="0" w:evenVBand="0" w:oddHBand="1" w:evenHBand="0" w:firstRowFirstColumn="0" w:firstRowLastColumn="0" w:lastRowFirstColumn="0" w:lastRowLastColumn="0"/>
              <w:rPr>
                <w:u w:val="single"/>
              </w:rPr>
            </w:pPr>
            <w:r>
              <w:t xml:space="preserve">Donde </w:t>
            </w:r>
            <m:oMath>
              <m:r>
                <w:rPr>
                  <w:rFonts w:ascii="Cambria Math" w:hAnsi="Cambria Math"/>
                </w:rPr>
                <m:t>ψ</m:t>
              </m:r>
            </m:oMath>
            <w:r>
              <w:t xml:space="preserve"> representa el </w:t>
            </w:r>
            <w:r w:rsidRPr="005A4A94">
              <w:rPr>
                <w:i/>
                <w:u w:val="single"/>
              </w:rPr>
              <w:t>heading</w:t>
            </w:r>
            <w:r>
              <w:t xml:space="preserve"> respecto al norte magnético.</w:t>
            </w:r>
          </w:p>
        </w:tc>
      </w:tr>
    </w:tbl>
    <w:p w14:paraId="455C2D12" w14:textId="77879CF5" w:rsidR="004E45A7" w:rsidRDefault="005A4A94" w:rsidP="00A25AA0">
      <w:pPr>
        <w:pStyle w:val="fig"/>
      </w:pPr>
      <w:bookmarkStart w:id="325" w:name="_Ref404130888"/>
      <w:bookmarkStart w:id="326" w:name="_Ref404130884"/>
      <w:r>
        <w:t xml:space="preserve">Tabla </w:t>
      </w:r>
      <w:r w:rsidR="00CD577A">
        <w:fldChar w:fldCharType="begin"/>
      </w:r>
      <w:r w:rsidR="00CD577A">
        <w:instrText xml:space="preserve"> SEQ Tabla \* ARABIC </w:instrText>
      </w:r>
      <w:r w:rsidR="00CD577A">
        <w:fldChar w:fldCharType="separate"/>
      </w:r>
      <w:r w:rsidR="00CA29B9">
        <w:rPr>
          <w:noProof/>
        </w:rPr>
        <w:t>3</w:t>
      </w:r>
      <w:r w:rsidR="00CD577A">
        <w:rPr>
          <w:noProof/>
        </w:rPr>
        <w:fldChar w:fldCharType="end"/>
      </w:r>
      <w:bookmarkEnd w:id="325"/>
      <w:r>
        <w:t xml:space="preserve">- </w:t>
      </w:r>
      <w:r w:rsidRPr="004F384F">
        <w:t>Resumen de cálculos utilizados con giroscopios para estimación de postura.</w:t>
      </w:r>
      <w:bookmarkEnd w:id="326"/>
    </w:p>
    <w:p w14:paraId="7C39E227" w14:textId="52FE37F2" w:rsidR="004E45A7" w:rsidRDefault="004E45A7" w:rsidP="004E45A7">
      <w:pPr>
        <w:pStyle w:val="TTCuerpoIndentado"/>
        <w:ind w:left="644" w:firstLine="0"/>
      </w:pPr>
    </w:p>
    <w:p w14:paraId="141CB599" w14:textId="42EB2E69" w:rsidR="00D02AEF" w:rsidRDefault="00CD577A" w:rsidP="00CD216C">
      <w:pPr>
        <w:pStyle w:val="TTCuerpoIndentado"/>
        <w:numPr>
          <w:ilvl w:val="0"/>
          <w:numId w:val="5"/>
        </w:numPr>
      </w:pPr>
      <w:r>
        <w:rPr>
          <w:noProof/>
        </w:rPr>
        <w:pict w14:anchorId="65C4D87A">
          <v:shape id="_x0000_s1042" type="#_x0000_t202" style="position:absolute;left:0;text-align:left;margin-left:96.9pt;margin-top:261.25pt;width:248.45pt;height:.05pt;z-index:251665920;mso-position-horizontal-relative:text;mso-position-vertical-relative:text" stroked="f">
            <v:textbox style="mso-next-textbox:#_x0000_s1042;mso-fit-shape-to-text:t" inset="0,0,0,0">
              <w:txbxContent>
                <w:p w14:paraId="4BB1A792" w14:textId="72F958E1" w:rsidR="0075155C" w:rsidRPr="000F0929" w:rsidRDefault="0075155C" w:rsidP="00A25AA0">
                  <w:pPr>
                    <w:pStyle w:val="fig"/>
                    <w:rPr>
                      <w:rFonts w:ascii="Apple Garamond Light" w:hAnsi="Apple Garamond Light"/>
                      <w:noProof/>
                      <w:sz w:val="24"/>
                      <w:szCs w:val="24"/>
                    </w:rPr>
                  </w:pPr>
                  <w:bookmarkStart w:id="327" w:name="_Ref404130855"/>
                  <w:bookmarkStart w:id="328" w:name="_Ref404130852"/>
                  <w:r>
                    <w:t xml:space="preserve">Figura </w:t>
                  </w:r>
                  <w:r w:rsidR="00CD577A">
                    <w:fldChar w:fldCharType="begin"/>
                  </w:r>
                  <w:r w:rsidR="00CD577A">
                    <w:instrText xml:space="preserve"> SEQ Figura \* ARABIC </w:instrText>
                  </w:r>
                  <w:r w:rsidR="00CD577A">
                    <w:fldChar w:fldCharType="separate"/>
                  </w:r>
                  <w:r>
                    <w:rPr>
                      <w:noProof/>
                    </w:rPr>
                    <w:t>5</w:t>
                  </w:r>
                  <w:r w:rsidR="00CD577A">
                    <w:rPr>
                      <w:noProof/>
                    </w:rPr>
                    <w:fldChar w:fldCharType="end"/>
                  </w:r>
                  <w:bookmarkEnd w:id="327"/>
                  <w:r>
                    <w:t xml:space="preserve">- </w:t>
                  </w:r>
                  <w:r w:rsidRPr="00314984">
                    <w:t>Magnificación de la superficie de un dispositivo MEMS, donde los elementos mecánicos son visibles, junto con su conexión eléctrica</w:t>
                  </w:r>
                  <w:ins w:id="329" w:author="SSepulveda" w:date="2014-12-16T05:55:00Z">
                    <w:r w:rsidR="000E0BA9">
                      <w:t xml:space="preserve"> (fuente)</w:t>
                    </w:r>
                  </w:ins>
                  <w:r w:rsidRPr="00314984">
                    <w:t>.</w:t>
                  </w:r>
                  <w:bookmarkEnd w:id="328"/>
                </w:p>
              </w:txbxContent>
            </v:textbox>
            <w10:wrap type="topAndBottom"/>
          </v:shape>
        </w:pict>
      </w:r>
      <w:r w:rsidR="00603157">
        <w:rPr>
          <w:noProof/>
          <w:lang w:val="en-US" w:eastAsia="en-US"/>
        </w:rPr>
        <w:drawing>
          <wp:anchor distT="0" distB="0" distL="114300" distR="114300" simplePos="0" relativeHeight="251643392" behindDoc="0" locked="0" layoutInCell="1" allowOverlap="1" wp14:anchorId="1D82D4E8" wp14:editId="33C35FD1">
            <wp:simplePos x="0" y="0"/>
            <wp:positionH relativeFrom="column">
              <wp:posOffset>1230630</wp:posOffset>
            </wp:positionH>
            <wp:positionV relativeFrom="paragraph">
              <wp:posOffset>1295400</wp:posOffset>
            </wp:positionV>
            <wp:extent cx="3155315" cy="1965325"/>
            <wp:effectExtent l="0" t="0" r="0" b="0"/>
            <wp:wrapTopAndBottom/>
            <wp:docPr id="6" name="Imagen 6" descr="E:\Pictures\m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mem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5315" cy="1965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0413">
        <w:t>MEMS</w:t>
      </w:r>
      <w:r w:rsidR="00D02AEF">
        <w:t xml:space="preserve"> (</w:t>
      </w:r>
      <w:r w:rsidR="00D02AEF" w:rsidRPr="00D02AEF">
        <w:rPr>
          <w:i/>
        </w:rPr>
        <w:t>Microelectromechanical</w:t>
      </w:r>
      <w:r w:rsidR="00D02AEF">
        <w:t xml:space="preserve"> </w:t>
      </w:r>
      <w:r w:rsidR="00D02AEF" w:rsidRPr="00D02AEF">
        <w:rPr>
          <w:i/>
        </w:rPr>
        <w:t>Systems</w:t>
      </w:r>
      <w:r w:rsidR="00D02AEF">
        <w:t>)</w:t>
      </w:r>
      <w:r w:rsidR="00EF0413">
        <w:t>:</w:t>
      </w:r>
      <w:r w:rsidR="00D02AEF">
        <w:t xml:space="preserve"> los sistemas electromecánicos combinan dispositivos mecánicos miniaturizados y componentes electrónicos para formar dispositivos </w:t>
      </w:r>
      <w:del w:id="330" w:author="SSepulveda" w:date="2014-12-16T05:55:00Z">
        <w:r w:rsidR="00D02AEF" w:rsidDel="005346EC">
          <w:delText xml:space="preserve">mecánicos </w:delText>
        </w:r>
      </w:del>
      <w:r w:rsidR="00D02AEF">
        <w:t xml:space="preserve">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603157">
        <w:fldChar w:fldCharType="begin"/>
      </w:r>
      <w:r w:rsidR="00603157">
        <w:instrText xml:space="preserve"> REF _Ref404130855 \h </w:instrText>
      </w:r>
      <w:r w:rsidR="00603157">
        <w:fldChar w:fldCharType="separate"/>
      </w:r>
      <w:r w:rsidR="00CA29B9">
        <w:t xml:space="preserve">Figura </w:t>
      </w:r>
      <w:r w:rsidR="00CA29B9">
        <w:rPr>
          <w:noProof/>
        </w:rPr>
        <w:t>5</w:t>
      </w:r>
      <w:r w:rsidR="00603157">
        <w:fldChar w:fldCharType="end"/>
      </w:r>
      <w:r w:rsidR="00603157">
        <w:t xml:space="preserve"> </w:t>
      </w:r>
      <w:r w:rsidR="00D02AEF">
        <w:t xml:space="preserve">muestra algunos de los componentes que pueden ser integrados en menos de </w:t>
      </w:r>
      <w:commentRangeStart w:id="331"/>
      <w:r w:rsidR="00D02AEF">
        <w:t>1mm</w:t>
      </w:r>
      <w:commentRangeEnd w:id="331"/>
      <w:r w:rsidR="000E0BA9">
        <w:rPr>
          <w:rStyle w:val="Refdecomentario"/>
          <w:rFonts w:ascii="Times New Roman" w:hAnsi="Times New Roman"/>
        </w:rPr>
        <w:commentReference w:id="331"/>
      </w:r>
      <w:r w:rsidR="00D02AEF">
        <w:t>.</w:t>
      </w:r>
    </w:p>
    <w:p w14:paraId="51ADB506" w14:textId="7F9C9E10" w:rsidR="005D2313" w:rsidRDefault="005D2313" w:rsidP="00CD216C">
      <w:pPr>
        <w:pStyle w:val="TTCuerpoIndentado"/>
        <w:numPr>
          <w:ilvl w:val="0"/>
          <w:numId w:val="5"/>
        </w:numPr>
      </w:pPr>
      <w:r>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r w:rsidRPr="00C82865">
        <w:rPr>
          <w:i/>
        </w:rPr>
        <w:t>Degree of Freedom</w:t>
      </w:r>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77777777" w:rsidR="003475CC" w:rsidRDefault="003475CC" w:rsidP="003475CC">
      <w:pPr>
        <w:pStyle w:val="TTCuerpoIndentado"/>
        <w:ind w:left="644" w:firstLine="0"/>
      </w:pPr>
    </w:p>
    <w:p w14:paraId="1F79E404" w14:textId="770A9BAF" w:rsidR="00075073" w:rsidRDefault="00075073" w:rsidP="00CD216C">
      <w:pPr>
        <w:pStyle w:val="TTCuerpoIndentado"/>
        <w:numPr>
          <w:ilvl w:val="0"/>
          <w:numId w:val="5"/>
        </w:numPr>
      </w:pPr>
      <w:r>
        <w:t>IMU (</w:t>
      </w:r>
      <w:r w:rsidRPr="00905983">
        <w:rPr>
          <w:i/>
        </w:rPr>
        <w:t>Inertial Measurement Unit</w:t>
      </w:r>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3B0B8BDF" w:rsidR="00075073" w:rsidRDefault="00075073" w:rsidP="00CD216C">
      <w:pPr>
        <w:pStyle w:val="TTCuerpoIndentado"/>
        <w:numPr>
          <w:ilvl w:val="1"/>
          <w:numId w:val="5"/>
        </w:numPr>
      </w:pPr>
      <w:r>
        <w:t>IMU 3DOF: IMU compuesto por un acelerómetro de 3 ejes.</w:t>
      </w:r>
    </w:p>
    <w:p w14:paraId="28F6B946" w14:textId="08B02A14"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665D88A6"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7DDEE359" w14:textId="05D2E4BE" w:rsidR="00075073" w:rsidRDefault="004E381D" w:rsidP="00CD216C">
      <w:pPr>
        <w:pStyle w:val="TTCuerpoIndentado"/>
        <w:numPr>
          <w:ilvl w:val="1"/>
          <w:numId w:val="5"/>
        </w:numPr>
      </w:pPr>
      <w:r>
        <w:t xml:space="preserve">IMU 10DOF: </w:t>
      </w:r>
      <w:r w:rsidR="00075073">
        <w:t xml:space="preserve">IMU 9DOF </w:t>
      </w:r>
      <w:r>
        <w:t xml:space="preserve">adicionado a </w:t>
      </w:r>
      <w:r w:rsidR="00075073">
        <w:t>un barómetro.</w:t>
      </w:r>
    </w:p>
    <w:p w14:paraId="66DAA618" w14:textId="77777777" w:rsidR="003475CC" w:rsidRDefault="003475CC" w:rsidP="003475CC">
      <w:pPr>
        <w:pStyle w:val="TTCuerpoIndentado"/>
        <w:ind w:left="1080" w:firstLine="0"/>
      </w:pPr>
    </w:p>
    <w:p w14:paraId="7CFA97FA" w14:textId="53604577" w:rsidR="004A41D6" w:rsidRDefault="00905B55" w:rsidP="00CD216C">
      <w:pPr>
        <w:pStyle w:val="TTCuerpoIndentado"/>
        <w:numPr>
          <w:ilvl w:val="0"/>
          <w:numId w:val="5"/>
        </w:numPr>
      </w:pPr>
      <w:r>
        <w:t>Fusión de sensores:</w:t>
      </w:r>
      <w:r w:rsidR="004A41D6">
        <w:t xml:space="preserve"> las ecuaciones </w:t>
      </w:r>
      <w:r w:rsidR="00086408">
        <w:t>de las tablas 1, 2 y 3</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ins w:id="332" w:author="SSepulveda" w:date="2014-12-16T05:55:00Z">
        <w:r w:rsidR="005346EC">
          <w:t>,</w:t>
        </w:r>
      </w:ins>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3F3ECD2F" w:rsidR="00A06EE5" w:rsidRDefault="004A41D6" w:rsidP="00CD216C">
      <w:pPr>
        <w:pStyle w:val="TTCuerpoIndentado"/>
        <w:numPr>
          <w:ilvl w:val="1"/>
          <w:numId w:val="5"/>
        </w:numPr>
      </w:pPr>
      <w:r>
        <w:lastRenderedPageBreak/>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r w:rsidRPr="004A41D6">
        <w:rPr>
          <w:i/>
        </w:rPr>
        <w:t>yaw</w:t>
      </w:r>
      <w:r>
        <w:t>.</w:t>
      </w:r>
    </w:p>
    <w:p w14:paraId="6371263D" w14:textId="02D69A01"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ins w:id="333" w:author="SSepulveda" w:date="2014-12-16T05:58:00Z">
        <w:r w:rsidR="000E0BA9">
          <w:t>á</w:t>
        </w:r>
      </w:ins>
      <w:del w:id="334" w:author="SSepulveda" w:date="2014-12-16T05:58:00Z">
        <w:r w:rsidDel="000E0BA9">
          <w:delText>a</w:delText>
        </w:r>
      </w:del>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r w:rsidR="004A41D6" w:rsidRPr="004A41D6">
        <w:rPr>
          <w:i/>
        </w:rPr>
        <w:t>yaw</w:t>
      </w:r>
      <w:r w:rsidR="004A41D6">
        <w:t xml:space="preserve"> o </w:t>
      </w:r>
      <w:r w:rsidR="004A41D6" w:rsidRPr="004A41D6">
        <w:rPr>
          <w:i/>
        </w:rPr>
        <w:t>heading</w:t>
      </w:r>
      <w:r w:rsidR="004A41D6">
        <w:t xml:space="preserve"> respecto con un marco de referencia en la tierra.</w:t>
      </w:r>
    </w:p>
    <w:p w14:paraId="211ED465" w14:textId="77777777" w:rsidR="004A41D6" w:rsidRDefault="004A41D6" w:rsidP="004A41D6">
      <w:pPr>
        <w:pStyle w:val="TTCuerpoIndentado"/>
        <w:ind w:left="644" w:firstLine="0"/>
      </w:pPr>
    </w:p>
    <w:p w14:paraId="6E52739E" w14:textId="6B6E2D81" w:rsidR="004A41D6" w:rsidRDefault="004A41D6" w:rsidP="004A41D6">
      <w:pPr>
        <w:pStyle w:val="TTCuerpoIndentado"/>
        <w:ind w:left="644" w:firstLine="0"/>
      </w:pPr>
      <w:r>
        <w:t xml:space="preserve">Es posible, entonces, determinar las relaciones que muestra la </w:t>
      </w:r>
      <w:del w:id="335" w:author="SSepulveda" w:date="2014-12-16T05:58:00Z">
        <w:r w:rsidDel="000E0BA9">
          <w:delText>ecuación</w:delText>
        </w:r>
      </w:del>
      <w:ins w:id="336" w:author="SSepulveda" w:date="2014-12-16T05:58:00Z">
        <w:r w:rsidR="000E0BA9">
          <w:t>ecuaciones</w:t>
        </w:r>
      </w:ins>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ción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B01176">
        <w:fldChar w:fldCharType="begin"/>
      </w:r>
      <w:r w:rsidR="00B01176">
        <w:instrText xml:space="preserve"> REF _Ref404132728 \h </w:instrText>
      </w:r>
      <w:r w:rsidR="00B01176">
        <w:fldChar w:fldCharType="separate"/>
      </w:r>
      <w:r w:rsidR="00CA29B9">
        <w:t xml:space="preserve">Figura </w:t>
      </w:r>
      <w:r w:rsidR="00CA29B9">
        <w:rPr>
          <w:noProof/>
        </w:rPr>
        <w:t>6</w:t>
      </w:r>
      <w:r w:rsidR="00B01176">
        <w:fldChar w:fldCharType="end"/>
      </w:r>
      <w:r w:rsidR="00B14CBB">
        <w:t xml:space="preserve"> muestra esquemáticamente como se realiza la fusión de los sensores.</w:t>
      </w:r>
    </w:p>
    <w:p w14:paraId="5C521210" w14:textId="77777777" w:rsidR="00F612E9" w:rsidRDefault="004D7012" w:rsidP="00F612E9">
      <w:pPr>
        <w:pStyle w:val="TTCuerpoIndentado"/>
        <w:ind w:left="644" w:firstLine="0"/>
      </w:pPr>
      <w:r>
        <w:rPr>
          <w:noProof/>
          <w:lang w:val="en-US" w:eastAsia="en-US"/>
        </w:rPr>
        <w:drawing>
          <wp:anchor distT="0" distB="0" distL="114300" distR="114300" simplePos="0" relativeHeight="251652608" behindDoc="0" locked="0" layoutInCell="1" allowOverlap="1" wp14:anchorId="08D81578" wp14:editId="693F9211">
            <wp:simplePos x="0" y="0"/>
            <wp:positionH relativeFrom="column">
              <wp:posOffset>160169</wp:posOffset>
            </wp:positionH>
            <wp:positionV relativeFrom="paragraph">
              <wp:posOffset>967105</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577A">
        <w:rPr>
          <w:noProof/>
        </w:rPr>
        <w:pict w14:anchorId="3903756A">
          <v:shape id="_x0000_s1045" type="#_x0000_t202" style="position:absolute;left:0;text-align:left;margin-left:24.3pt;margin-top:384.5pt;width:376.65pt;height:.05pt;z-index:251667968;mso-position-horizontal-relative:text;mso-position-vertical-relative:text" stroked="f">
            <v:textbox style="mso-next-textbox:#_x0000_s1045;mso-fit-shape-to-text:t" inset="0,0,0,0">
              <w:txbxContent>
                <w:p w14:paraId="54BC32DB" w14:textId="7CD497F5" w:rsidR="0075155C" w:rsidRPr="00630530" w:rsidRDefault="0075155C" w:rsidP="00A25AA0">
                  <w:pPr>
                    <w:pStyle w:val="fig"/>
                    <w:rPr>
                      <w:rFonts w:ascii="Apple Garamond Light" w:hAnsi="Apple Garamond Light"/>
                      <w:noProof/>
                      <w:sz w:val="24"/>
                      <w:szCs w:val="24"/>
                    </w:rPr>
                  </w:pPr>
                  <w:bookmarkStart w:id="337" w:name="_Ref404132728"/>
                  <w:r>
                    <w:t xml:space="preserve">Figura </w:t>
                  </w:r>
                  <w:r w:rsidR="00CD577A">
                    <w:fldChar w:fldCharType="begin"/>
                  </w:r>
                  <w:r w:rsidR="00CD577A">
                    <w:instrText xml:space="preserve"> SEQ Figura \* ARABIC </w:instrText>
                  </w:r>
                  <w:r w:rsidR="00CD577A">
                    <w:fldChar w:fldCharType="separate"/>
                  </w:r>
                  <w:r>
                    <w:rPr>
                      <w:noProof/>
                    </w:rPr>
                    <w:t>6</w:t>
                  </w:r>
                  <w:r w:rsidR="00CD577A">
                    <w:rPr>
                      <w:noProof/>
                    </w:rPr>
                    <w:fldChar w:fldCharType="end"/>
                  </w:r>
                  <w:bookmarkEnd w:id="337"/>
                  <w:r>
                    <w:t xml:space="preserve">- </w:t>
                  </w:r>
                  <w:r w:rsidRPr="007B3BEC">
                    <w:t xml:space="preserve">Diagrama esquemático de </w:t>
                  </w:r>
                  <w:ins w:id="338" w:author="SSepulveda" w:date="2014-12-16T05:58:00Z">
                    <w:r w:rsidR="000E0BA9">
                      <w:t xml:space="preserve">proceso de </w:t>
                    </w:r>
                  </w:ins>
                  <w:r w:rsidRPr="007B3BEC">
                    <w:t>fusión de sensores</w:t>
                  </w:r>
                  <w:ins w:id="339" w:author="SSepulveda" w:date="2014-12-16T05:57:00Z">
                    <w:r w:rsidR="000E0BA9">
                      <w:t>.</w:t>
                    </w:r>
                  </w:ins>
                </w:p>
              </w:txbxContent>
            </v:textbox>
            <w10:wrap type="topAndBottom"/>
          </v:shape>
        </w:pic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9"/>
        <w:gridCol w:w="1151"/>
      </w:tblGrid>
      <w:tr w:rsidR="00F612E9" w14:paraId="5CA2237E" w14:textId="77777777" w:rsidTr="00F612E9">
        <w:tc>
          <w:tcPr>
            <w:tcW w:w="4303" w:type="pct"/>
            <w:vAlign w:val="center"/>
          </w:tcPr>
          <w:p w14:paraId="6A582D25" w14:textId="53387AB4" w:rsidR="00F612E9" w:rsidRDefault="00CD577A"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538BE8D2" w:rsidR="004A41D6" w:rsidRPr="00082201" w:rsidRDefault="00603157" w:rsidP="00F612E9">
      <w:pPr>
        <w:pStyle w:val="TTCuerpoIndentado"/>
        <w:ind w:left="644" w:firstLine="0"/>
      </w:pPr>
      <m:oMathPara>
        <m:oMath>
          <m:r>
            <m:rPr>
              <m:sty m:val="p"/>
            </m:rPr>
            <w:rPr>
              <w:rFonts w:ascii="Cambria Math" w:hAnsi="Cambria Math"/>
            </w:rPr>
            <w:lastRenderedPageBreak/>
            <w:br/>
          </m:r>
        </m:oMath>
      </m:oMathPara>
    </w:p>
    <w:p w14:paraId="71A1605D" w14:textId="3AAA0342"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 xml:space="preserve">es posible disminuir el error de cada uno de los sensores. El proceso de ponderar apropiadamente los sensores se conoce como </w:t>
      </w:r>
      <w:commentRangeStart w:id="340"/>
      <w:r w:rsidR="00082201">
        <w:t>filtro complementario</w:t>
      </w:r>
      <w:commentRangeEnd w:id="340"/>
      <w:r w:rsidR="00ED2EB2">
        <w:rPr>
          <w:rStyle w:val="Refdecomentario"/>
          <w:rFonts w:ascii="Times New Roman" w:hAnsi="Times New Roman"/>
        </w:rPr>
        <w:commentReference w:id="340"/>
      </w:r>
      <w:r w:rsidR="00082201">
        <w:t>, y consiste en asignar diferentes ponderaciones a la postura calculada por cada sensor. Sin embargo, el filtro complementario no permite predicciones ni estimaciones del error introducido por cada sensor. Entonces, es necesario un filtro más robusto y que permita predecir el error para compensarlo, y el principal candidato es el filtro Kalman.</w:t>
      </w:r>
    </w:p>
    <w:p w14:paraId="4FBB7233" w14:textId="77777777" w:rsidR="007621E9" w:rsidRDefault="007621E9" w:rsidP="00C82865">
      <w:pPr>
        <w:pStyle w:val="TTCuerpoIndentado"/>
        <w:ind w:left="644" w:firstLine="0"/>
      </w:pPr>
    </w:p>
    <w:p w14:paraId="57885828" w14:textId="344CE03C" w:rsidR="007621E9" w:rsidRDefault="007621E9" w:rsidP="00C82865">
      <w:pPr>
        <w:pStyle w:val="TTCuerpoIndentado"/>
        <w:ind w:left="644" w:firstLine="0"/>
      </w:pPr>
      <w:r>
        <w:t xml:space="preserve">El filtro Kalman es un algoritmo recursivo de datos, que busca estimar los estados en forma óptima, minimizando el error cuadrático medio. El filtro Kalman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ins w:id="341" w:author="SSepulveda" w:date="2014-12-16T06:30:00Z">
        <w:r w:rsidR="00ED2EB2">
          <w:t xml:space="preserve">7 y 8, </w:t>
        </w:r>
      </w:ins>
      <w:r>
        <w:t>donde:</w:t>
      </w:r>
    </w:p>
    <w:p w14:paraId="52F8730B" w14:textId="59D7AF2D" w:rsidR="007621E9" w:rsidRDefault="00D874BF" w:rsidP="00BC4B5E">
      <w:pPr>
        <w:pStyle w:val="TTCuerpoIndentado"/>
        <w:numPr>
          <w:ilvl w:val="0"/>
          <w:numId w:val="11"/>
        </w:numPr>
      </w:pPr>
      <m:oMath>
        <m:r>
          <w:rPr>
            <w:rFonts w:ascii="Cambria Math" w:hAnsi="Cambria Math"/>
          </w:rPr>
          <m:t>A</m:t>
        </m:r>
      </m:oMath>
      <w:r w:rsidR="007621E9">
        <w:t xml:space="preserve">, </w:t>
      </w:r>
      <m:oMath>
        <m:r>
          <w:rPr>
            <w:rFonts w:ascii="Cambria Math" w:hAnsi="Cambria Math"/>
          </w:rPr>
          <m:t>B</m:t>
        </m:r>
      </m:oMath>
      <w:r>
        <w:t>,</w:t>
      </w:r>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1F83B8F6" w:rsidR="00D874BF" w:rsidRDefault="00CD577A"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w:t>
      </w:r>
      <w:del w:id="342" w:author="SSepulveda" w:date="2014-12-16T06:28:00Z">
        <w:r w:rsidR="00D874BF" w:rsidDel="00ED2EB2">
          <w:delText xml:space="preserve">del sistema </w:delText>
        </w:r>
      </w:del>
      <w:r w:rsidR="00D874BF">
        <w:t>estimado</w:t>
      </w:r>
      <w:ins w:id="343" w:author="SSepulveda" w:date="2014-12-16T06:28:00Z">
        <w:r w:rsidR="00ED2EB2">
          <w:t xml:space="preserve"> del sistema</w:t>
        </w:r>
      </w:ins>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25269E8F" w14:textId="189C65D1" w:rsidR="00AC1335" w:rsidRDefault="00AC1335" w:rsidP="00BC4B5E">
      <w:pPr>
        <w:pStyle w:val="TTCuerpoIndentado"/>
        <w:numPr>
          <w:ilvl w:val="0"/>
          <w:numId w:val="11"/>
        </w:numPr>
      </w:pPr>
      <m:oMath>
        <m:r>
          <w:rPr>
            <w:rFonts w:ascii="Cambria Math" w:hAnsi="Cambria Math"/>
          </w:rPr>
          <m:t>P(n)</m:t>
        </m:r>
      </m:oMath>
      <w:r>
        <w:t xml:space="preserve"> es la matriz de covarianza del error.</w:t>
      </w:r>
    </w:p>
    <w:p w14:paraId="253547EA" w14:textId="4EECC6A9" w:rsidR="007621E9" w:rsidRDefault="00AC1335" w:rsidP="00C2054A">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1005E64A" w14:textId="77777777" w:rsidR="00C2054A" w:rsidRDefault="00C2054A"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0"/>
        <w:gridCol w:w="800"/>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063E3D01" w14:textId="77777777" w:rsidR="0002080E" w:rsidRDefault="0002080E" w:rsidP="0002080E">
            <w:pPr>
              <w:pStyle w:val="TTCuerpoIndentado"/>
              <w:ind w:left="644" w:firstLine="0"/>
              <w:jc w:val="center"/>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p w14:paraId="14961656" w14:textId="77777777" w:rsidR="0002080E" w:rsidRDefault="0002080E" w:rsidP="0002080E">
            <w:pPr>
              <w:pStyle w:val="TTCuerpoIndentado"/>
              <w:ind w:firstLine="0"/>
              <w:jc w:val="center"/>
            </w:pPr>
          </w:p>
        </w:tc>
        <w:tc>
          <w:tcPr>
            <w:tcW w:w="484" w:type="pct"/>
            <w:vAlign w:val="center"/>
          </w:tcPr>
          <w:p w14:paraId="5CE38D86" w14:textId="207867D4" w:rsidR="0002080E" w:rsidRDefault="0002080E" w:rsidP="0002080E">
            <w:pPr>
              <w:pStyle w:val="TTCuerpoIndentado"/>
              <w:ind w:firstLine="0"/>
              <w:jc w:val="center"/>
            </w:pPr>
            <w:r>
              <w:t>(9)</w:t>
            </w:r>
          </w:p>
        </w:tc>
      </w:tr>
    </w:tbl>
    <w:p w14:paraId="56D05706" w14:textId="63DCF735" w:rsidR="00B14CBB" w:rsidRDefault="00B14CBB" w:rsidP="00C82865">
      <w:pPr>
        <w:pStyle w:val="TTCuerpoIndentado"/>
        <w:ind w:left="644" w:firstLine="0"/>
      </w:pPr>
    </w:p>
    <w:p w14:paraId="7F9AFF7E" w14:textId="2834F2B0" w:rsidR="00970D73" w:rsidRDefault="00B14CBB" w:rsidP="00970D73">
      <w:pPr>
        <w:pStyle w:val="TTCuerpoIndentado"/>
        <w:ind w:left="644" w:firstLine="0"/>
      </w:pPr>
      <w:r>
        <w:t>El filtro Kalman presenta una solución general, este tiene que ser adaptado a la problemática a enfrentar. Tal como se revisó en el estado del arte, respecto a los algoritmos de fusión, existen diferentes aplicaciones del filtro Kalman para la fusión de sensores IMU, principalmente, con diferencias en</w:t>
      </w:r>
      <w:r w:rsidR="00970D73">
        <w:t xml:space="preserve"> la estimación del error y la representación sobre la cual se realiza la estimación de la postu</w:t>
      </w:r>
      <w:r w:rsidR="00F21D06">
        <w:t>ra.</w:t>
      </w:r>
    </w:p>
    <w:p w14:paraId="6676902B" w14:textId="77777777" w:rsidR="00F21D06" w:rsidRDefault="00F21D06" w:rsidP="00970D73">
      <w:pPr>
        <w:pStyle w:val="TTCuerpoIndentado"/>
        <w:ind w:left="644" w:firstLine="0"/>
      </w:pPr>
    </w:p>
    <w:p w14:paraId="2B647031" w14:textId="6725E847" w:rsidR="00082201" w:rsidRDefault="00F21D06" w:rsidP="00F21D06">
      <w:pPr>
        <w:pStyle w:val="TTCuerpoIndentado"/>
        <w:ind w:left="644" w:firstLine="0"/>
      </w:pPr>
      <w:r>
        <w:t xml:space="preserve">Sin embargo, el filtro Kalman requiere una </w:t>
      </w:r>
      <w:commentRangeStart w:id="344"/>
      <w:r>
        <w:t>alta carga computacional</w:t>
      </w:r>
      <w:commentRangeEnd w:id="344"/>
      <w:r w:rsidR="00ED2EB2">
        <w:rPr>
          <w:rStyle w:val="Refdecomentario"/>
          <w:rFonts w:ascii="Times New Roman" w:hAnsi="Times New Roman"/>
        </w:rPr>
        <w:commentReference w:id="344"/>
      </w:r>
      <w:r>
        <w:t xml:space="preserve">. Por este motivo, se han </w:t>
      </w:r>
      <w:del w:id="345" w:author="SSepulveda" w:date="2014-12-16T06:29:00Z">
        <w:r w:rsidDel="00ED2EB2">
          <w:delText xml:space="preserve">realizado en buscar y </w:delText>
        </w:r>
      </w:del>
      <w:r>
        <w:t>desarrolla</w:t>
      </w:r>
      <w:del w:id="346" w:author="SSepulveda" w:date="2014-12-16T06:29:00Z">
        <w:r w:rsidDel="00ED2EB2">
          <w:delText>r</w:delText>
        </w:r>
      </w:del>
      <w:ins w:id="347" w:author="SSepulveda" w:date="2014-12-16T06:29:00Z">
        <w:r w:rsidR="00ED2EB2">
          <w:t>do</w:t>
        </w:r>
      </w:ins>
      <w:r>
        <w:t xml:space="preserve"> algoritmos de fusión que tengan la simplicidad de un filtro complementario y la precisión del filtro Kalman. Sebastian Madgwick (2011) propuso un filtro utilizando gradientes descendientes, logrando cumplir con los requisitos expuestos. En este trabajo, este algoritmo de fusión se utilizará, debido a que se distribuye en forma libre a la comunidad </w:t>
      </w:r>
      <w:r w:rsidRPr="00F21D06">
        <w:rPr>
          <w:i/>
        </w:rPr>
        <w:t>open source</w:t>
      </w:r>
      <w:r>
        <w:t xml:space="preserve"> y es posible implementarlo</w:t>
      </w:r>
      <w:del w:id="348" w:author="SSepulveda" w:date="2014-12-16T06:41:00Z">
        <w:r w:rsidDel="00CF2F34">
          <w:delText>s</w:delText>
        </w:r>
      </w:del>
      <w:r>
        <w:t xml:space="preserve"> en micro controladores </w:t>
      </w:r>
      <w:ins w:id="349" w:author="SSepulveda" w:date="2014-12-16T06:29:00Z">
        <w:r w:rsidR="00ED2EB2">
          <w:t>con</w:t>
        </w:r>
      </w:ins>
      <w:del w:id="350" w:author="SSepulveda" w:date="2014-12-16T06:29:00Z">
        <w:r w:rsidDel="00ED2EB2">
          <w:delText>de</w:delText>
        </w:r>
      </w:del>
      <w:r>
        <w:t xml:space="preserve"> bajo poder de cómputo.</w:t>
      </w:r>
    </w:p>
    <w:p w14:paraId="6D22DE14" w14:textId="5BBC080F" w:rsidR="003475CC" w:rsidRDefault="003475CC" w:rsidP="00F21D06">
      <w:pPr>
        <w:pStyle w:val="TTCuerpoIndentado"/>
        <w:ind w:left="644" w:firstLine="0"/>
      </w:pPr>
    </w:p>
    <w:p w14:paraId="5B23C531" w14:textId="742A9748" w:rsidR="00F21D06" w:rsidRDefault="00CD577A" w:rsidP="00F21D06">
      <w:pPr>
        <w:pStyle w:val="TTCuerpoIndentado"/>
        <w:ind w:left="644" w:firstLine="0"/>
      </w:pPr>
      <w:r>
        <w:rPr>
          <w:noProof/>
        </w:rPr>
        <w:lastRenderedPageBreak/>
        <w:pict w14:anchorId="60DEDCA1">
          <v:shape id="_x0000_s1043" type="#_x0000_t202" style="position:absolute;left:0;text-align:left;margin-left:23.95pt;margin-top:315.7pt;width:402.1pt;height:.05pt;z-index:251666944;mso-position-horizontal-relative:text;mso-position-vertical-relative:text" stroked="f">
            <v:textbox style="mso-next-textbox:#_x0000_s1043;mso-fit-shape-to-text:t" inset="0,0,0,0">
              <w:txbxContent>
                <w:p w14:paraId="60C2F9F5" w14:textId="612570DF" w:rsidR="0075155C" w:rsidRPr="0047529D" w:rsidRDefault="0075155C" w:rsidP="00A25AA0">
                  <w:pPr>
                    <w:pStyle w:val="fig"/>
                    <w:rPr>
                      <w:rFonts w:ascii="Apple Garamond Light" w:hAnsi="Apple Garamond Light"/>
                      <w:noProof/>
                      <w:sz w:val="24"/>
                      <w:szCs w:val="24"/>
                    </w:rPr>
                  </w:pPr>
                  <w:bookmarkStart w:id="351" w:name="_Ref404131299"/>
                  <w:r>
                    <w:t xml:space="preserve">Figura </w:t>
                  </w:r>
                  <w:r w:rsidR="00CD577A">
                    <w:fldChar w:fldCharType="begin"/>
                  </w:r>
                  <w:r w:rsidR="00CD577A">
                    <w:instrText xml:space="preserve"> SEQ Figura \* ARABIC </w:instrText>
                  </w:r>
                  <w:r w:rsidR="00CD577A">
                    <w:fldChar w:fldCharType="separate"/>
                  </w:r>
                  <w:r>
                    <w:rPr>
                      <w:noProof/>
                    </w:rPr>
                    <w:t>7</w:t>
                  </w:r>
                  <w:r w:rsidR="00CD577A">
                    <w:rPr>
                      <w:noProof/>
                    </w:rPr>
                    <w:fldChar w:fldCharType="end"/>
                  </w:r>
                  <w:bookmarkEnd w:id="351"/>
                  <w:r>
                    <w:t xml:space="preserve"> - </w:t>
                  </w:r>
                  <w:r>
                    <w:rPr>
                      <w:noProof/>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rPr>
                      <m:t>β</m:t>
                    </m:r>
                  </m:oMath>
                  <w:r>
                    <w:rPr>
                      <w:noProof/>
                    </w:rPr>
                    <w:t xml:space="preserve"> corresponde al parámetro definido por el usuario para compensar el error del giroscopio</w:t>
                  </w:r>
                  <w:ins w:id="352" w:author="SSepulveda" w:date="2014-12-16T06:35:00Z">
                    <w:r w:rsidR="00ED2EB2">
                      <w:rPr>
                        <w:noProof/>
                      </w:rPr>
                      <w:t xml:space="preserve"> (fuente)</w:t>
                    </w:r>
                  </w:ins>
                  <w:r>
                    <w:rPr>
                      <w:noProof/>
                    </w:rPr>
                    <w:t>.</w:t>
                  </w:r>
                </w:p>
              </w:txbxContent>
            </v:textbox>
            <w10:wrap type="topAndBottom"/>
          </v:shape>
        </w:pict>
      </w:r>
      <w:r w:rsidR="003475CC">
        <w:rPr>
          <w:noProof/>
          <w:lang w:val="en-US" w:eastAsia="en-US"/>
        </w:rPr>
        <w:drawing>
          <wp:anchor distT="0" distB="0" distL="114300" distR="114300" simplePos="0" relativeHeight="251648512" behindDoc="0" locked="0" layoutInCell="1" allowOverlap="1" wp14:anchorId="49AA9D2C" wp14:editId="46D37868">
            <wp:simplePos x="0" y="0"/>
            <wp:positionH relativeFrom="column">
              <wp:posOffset>304165</wp:posOffset>
            </wp:positionH>
            <wp:positionV relativeFrom="paragraph">
              <wp:posOffset>663104</wp:posOffset>
            </wp:positionV>
            <wp:extent cx="5106670" cy="3289300"/>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06670" cy="3289300"/>
                    </a:xfrm>
                    <a:prstGeom prst="rect">
                      <a:avLst/>
                    </a:prstGeom>
                    <a:noFill/>
                    <a:ln>
                      <a:noFill/>
                    </a:ln>
                  </pic:spPr>
                </pic:pic>
              </a:graphicData>
            </a:graphic>
          </wp:anchor>
        </w:drawing>
      </w:r>
      <w:r w:rsidR="000B65F5">
        <w:t xml:space="preserve">La </w:t>
      </w:r>
      <w:r w:rsidR="00B01176">
        <w:fldChar w:fldCharType="begin"/>
      </w:r>
      <w:r w:rsidR="00B01176">
        <w:instrText xml:space="preserve"> REF _Ref404131299 \h </w:instrText>
      </w:r>
      <w:r w:rsidR="00B01176">
        <w:fldChar w:fldCharType="separate"/>
      </w:r>
      <w:r w:rsidR="00CA29B9">
        <w:t xml:space="preserve">Figura </w:t>
      </w:r>
      <w:r w:rsidR="00CA29B9">
        <w:rPr>
          <w:noProof/>
        </w:rPr>
        <w:t>7</w:t>
      </w:r>
      <w:r w:rsidR="00B01176">
        <w:fldChar w:fldCharType="end"/>
      </w:r>
      <w:r w:rsidR="00B01176">
        <w:t xml:space="preserve"> </w:t>
      </w:r>
      <w:r w:rsidR="000B65F5">
        <w:t>muestra un diagrama en bloques del algoritmo de fusión. El algoritmo incluye etapas de corrección para la compensación de distorsiones magnéticas y los errores de integración (</w:t>
      </w:r>
      <w:r w:rsidR="000B65F5" w:rsidRPr="000B65F5">
        <w:rPr>
          <w:i/>
        </w:rPr>
        <w:t>drift</w:t>
      </w:r>
      <w:r w:rsidR="000B65F5">
        <w:t xml:space="preserve">) para el </w:t>
      </w:r>
      <w:commentRangeStart w:id="353"/>
      <w:r w:rsidR="000B65F5">
        <w:t>giroscopio</w:t>
      </w:r>
      <w:commentRangeEnd w:id="353"/>
      <w:r w:rsidR="00ED2EB2">
        <w:rPr>
          <w:rStyle w:val="Refdecomentario"/>
          <w:rFonts w:ascii="Times New Roman" w:hAnsi="Times New Roman"/>
        </w:rPr>
        <w:commentReference w:id="353"/>
      </w:r>
      <w:r w:rsidR="000B65F5">
        <w:t>.</w:t>
      </w:r>
    </w:p>
    <w:p w14:paraId="6DAE8CAA" w14:textId="79AD2E79" w:rsidR="003475CC" w:rsidRDefault="003475CC"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cament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4"/>
        <w:gridCol w:w="1726"/>
      </w:tblGrid>
      <w:tr w:rsidR="0079116E" w14:paraId="4C4D6109" w14:textId="77777777" w:rsidTr="0079116E">
        <w:tc>
          <w:tcPr>
            <w:tcW w:w="3955" w:type="pct"/>
            <w:vAlign w:val="center"/>
          </w:tcPr>
          <w:p w14:paraId="4F906924" w14:textId="77777777" w:rsidR="0079116E" w:rsidRPr="0079116E" w:rsidRDefault="00CD577A"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 xml:space="preserve">Posteriormente, y para la inicialización del algoritmo, se asume que el acelerómetro sólo será afectado por la fuerza de gravedad, y que el magnetómetro sólo mediara el campo 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 xml:space="preserve">, este alineada con la dirección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jacobiano, </w:t>
      </w:r>
      <m:oMath>
        <m:r>
          <w:rPr>
            <w:rFonts w:ascii="Cambria Math" w:hAnsi="Cambria Math"/>
          </w:rPr>
          <m:t>J</m:t>
        </m:r>
      </m:oMath>
      <w:r w:rsidR="00754884">
        <w:t xml:space="preserve">. El </w:t>
      </w:r>
      <w:r w:rsidR="00754884">
        <w:lastRenderedPageBreak/>
        <w:t xml:space="preserve">algoritmo se puede optimizar más considerando que sólo la fuerza de gravedad está presente (en este caso, en el eje Z del acelerómetro), permitiendo definir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ins w:id="354" w:author="SSepulveda" w:date="2014-12-16T06:38:00Z">
        <w:r w:rsidR="002E75C2">
          <w:t>.</w:t>
        </w:r>
      </w:ins>
    </w:p>
    <w:p w14:paraId="0E52B9D9" w14:textId="7EEE326C" w:rsidR="00BD5528" w:rsidRDefault="00BD5528" w:rsidP="00BD5528">
      <w:pPr>
        <w:pStyle w:val="TTCuerpoIndentado"/>
        <w:ind w:left="644" w:firstLine="0"/>
      </w:pPr>
      <w:r>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xml:space="preserve">. La compensación magnética se logra en el grupo 1 de la </w:t>
      </w:r>
      <w:r w:rsidR="004543B9">
        <w:fldChar w:fldCharType="begin"/>
      </w:r>
      <w:r w:rsidR="004543B9">
        <w:instrText xml:space="preserve"> REF _Ref404131299 \h </w:instrText>
      </w:r>
      <w:r w:rsidR="004543B9">
        <w:fldChar w:fldCharType="separate"/>
      </w:r>
      <w:r w:rsidR="00CA29B9">
        <w:t xml:space="preserve">Figura </w:t>
      </w:r>
      <w:r w:rsidR="00CA29B9">
        <w:rPr>
          <w:noProof/>
        </w:rPr>
        <w:t>7</w:t>
      </w:r>
      <w:r w:rsidR="004543B9">
        <w:fldChar w:fldCharType="end"/>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tra la ecuación </w:t>
      </w:r>
      <w:r w:rsidR="001F57BE">
        <w:t>12</w:t>
      </w:r>
      <w:r>
        <w:t xml:space="preserve">. </w:t>
      </w:r>
      <w:del w:id="355" w:author="SSepulveda" w:date="2014-12-16T06:38:00Z">
        <w:r w:rsidDel="002E75C2">
          <w:delText>La etapa 2</w:delText>
        </w:r>
      </w:del>
      <w:ins w:id="356" w:author="SSepulveda" w:date="2014-12-16T06:38:00Z">
        <w:r w:rsidR="002E75C2">
          <w:t>El grupo 2 de la Figura 7</w:t>
        </w:r>
      </w:ins>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285"/>
      </w:tblGrid>
      <w:tr w:rsidR="001F57BE" w14:paraId="33186A5A" w14:textId="77777777" w:rsidTr="001F57BE">
        <w:tc>
          <w:tcPr>
            <w:tcW w:w="4222" w:type="pct"/>
            <w:vAlign w:val="center"/>
          </w:tcPr>
          <w:p w14:paraId="38CBE375" w14:textId="30CCD2E8" w:rsidR="001F57BE" w:rsidRPr="00ED2EB2" w:rsidRDefault="00CD577A"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CD577A"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53E840C2" w14:textId="77777777" w:rsidR="00264190" w:rsidRDefault="00264190" w:rsidP="00BD5528">
      <w:pPr>
        <w:pStyle w:val="TTCuerpoIndentado"/>
        <w:ind w:left="644" w:firstLine="0"/>
      </w:pPr>
    </w:p>
    <w:p w14:paraId="119FD2E4" w14:textId="77777777" w:rsidR="00300D25" w:rsidRDefault="00300D25">
      <w:pPr>
        <w:jc w:val="both"/>
        <w:rPr>
          <w:rFonts w:ascii="Apple Garamond Light" w:hAnsi="Apple Garamond Light"/>
        </w:rPr>
        <w:pPrChange w:id="357" w:author="SSepulveda" w:date="2014-12-16T06:36:00Z">
          <w:pPr/>
        </w:pPrChange>
      </w:pPr>
    </w:p>
    <w:p w14:paraId="3FB81FE2" w14:textId="3F08756E" w:rsidR="00F21D06" w:rsidRDefault="00300D25">
      <w:pPr>
        <w:ind w:left="644"/>
        <w:jc w:val="both"/>
        <w:rPr>
          <w:rFonts w:ascii="Apple Garamond Light" w:hAnsi="Apple Garamond Light"/>
        </w:rPr>
        <w:pPrChange w:id="358" w:author="SSepulveda" w:date="2014-12-16T06:36:00Z">
          <w:pPr>
            <w:ind w:left="644"/>
          </w:pPr>
        </w:pPrChange>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0BE1C484" w14:textId="77777777" w:rsidR="00300D25" w:rsidRDefault="00300D25">
      <w:pPr>
        <w:ind w:left="644"/>
        <w:jc w:val="both"/>
        <w:rPr>
          <w:rFonts w:ascii="Apple Garamond Light" w:hAnsi="Apple Garamond Light"/>
          <w:u w:val="single"/>
        </w:rPr>
        <w:pPrChange w:id="359" w:author="SSepulveda" w:date="2014-12-16T06:36:00Z">
          <w:pPr>
            <w:ind w:left="644"/>
          </w:pPr>
        </w:pPrChange>
      </w:pPr>
    </w:p>
    <w:p w14:paraId="7E5796B2" w14:textId="04D254D1" w:rsidR="00300D25" w:rsidRDefault="00300D25">
      <w:pPr>
        <w:ind w:left="644"/>
        <w:jc w:val="both"/>
        <w:rPr>
          <w:rFonts w:ascii="Apple Garamond Light" w:hAnsi="Apple Garamond Light"/>
        </w:rPr>
        <w:pPrChange w:id="360" w:author="SSepulveda" w:date="2014-12-16T06:36:00Z">
          <w:pPr>
            <w:ind w:left="644"/>
          </w:pPr>
        </w:pPrChange>
      </w:pPr>
      <w:r>
        <w:rPr>
          <w:rFonts w:ascii="Apple Garamond Light" w:hAnsi="Apple Garamond Light"/>
        </w:rPr>
        <w:t>El algoritmo descrito se utiliza</w:t>
      </w:r>
      <w:ins w:id="361" w:author="SSepulveda" w:date="2014-12-16T06:37:00Z">
        <w:r w:rsidR="00ED2EB2">
          <w:rPr>
            <w:rFonts w:ascii="Apple Garamond Light" w:hAnsi="Apple Garamond Light"/>
          </w:rPr>
          <w:t>,</w:t>
        </w:r>
      </w:ins>
      <w:r>
        <w:rPr>
          <w:rFonts w:ascii="Apple Garamond Light" w:hAnsi="Apple Garamond Light"/>
        </w:rPr>
        <w:t xml:space="preserve"> modificado</w:t>
      </w:r>
      <w:ins w:id="362" w:author="SSepulveda" w:date="2014-12-16T06:37:00Z">
        <w:r w:rsidR="00ED2EB2">
          <w:rPr>
            <w:rFonts w:ascii="Apple Garamond Light" w:hAnsi="Apple Garamond Light"/>
          </w:rPr>
          <w:t>,</w:t>
        </w:r>
      </w:ins>
      <w:r>
        <w:rPr>
          <w:rFonts w:ascii="Apple Garamond Light" w:hAnsi="Apple Garamond Light"/>
        </w:rPr>
        <w:t xml:space="preserve"> en soluciones comerciales como las de X-Sens,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pPr>
        <w:ind w:left="644"/>
        <w:jc w:val="both"/>
        <w:rPr>
          <w:rFonts w:ascii="Apple Garamond Light" w:hAnsi="Apple Garamond Light"/>
        </w:rPr>
        <w:pPrChange w:id="363" w:author="SSepulveda" w:date="2014-12-16T06:36:00Z">
          <w:pPr>
            <w:ind w:left="644"/>
          </w:pPr>
        </w:pPrChange>
      </w:pPr>
      <w:r>
        <w:rPr>
          <w:rFonts w:ascii="Apple Garamond Light" w:hAnsi="Apple Garamond Light"/>
        </w:rPr>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ED2EB2" w:rsidRDefault="004543B9" w:rsidP="004543B9">
      <w:pPr>
        <w:rPr>
          <w:rFonts w:ascii="Apple Garamond Light" w:hAnsi="Apple Garamond Light"/>
          <w:u w:val="single"/>
          <w:rPrChange w:id="364" w:author="SSepulveda" w:date="2014-12-16T06:37:00Z">
            <w:rPr>
              <w:rFonts w:ascii="Apple Garamond Light" w:hAnsi="Apple Garamond Light"/>
            </w:rPr>
          </w:rPrChange>
        </w:rPr>
      </w:pPr>
    </w:p>
    <w:p w14:paraId="6B7D2A84" w14:textId="0E613585" w:rsidR="00026AB3" w:rsidRDefault="002A632D" w:rsidP="00CD216C">
      <w:pPr>
        <w:pStyle w:val="TTCuerpoIndentado"/>
        <w:numPr>
          <w:ilvl w:val="0"/>
          <w:numId w:val="5"/>
        </w:numPr>
      </w:pPr>
      <w:r>
        <w:t>Marco de referencia:</w:t>
      </w:r>
      <w:r w:rsidR="00CB09DA">
        <w:t xml:space="preserve"> durante el desarrollo del trabajo, se ha nombrado </w:t>
      </w:r>
      <w:del w:id="365" w:author="SSepulveda" w:date="2014-12-16T06:40:00Z">
        <w:r w:rsidR="00CB09DA" w:rsidDel="002E75C2">
          <w:delText xml:space="preserve">exhaustivamente </w:delText>
        </w:r>
      </w:del>
      <w:ins w:id="366" w:author="SSepulveda" w:date="2014-12-16T06:40:00Z">
        <w:r w:rsidR="002E75C2">
          <w:t xml:space="preserve">en varias oportunidades </w:t>
        </w:r>
      </w:ins>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ins w:id="367" w:author="SSepulveda" w:date="2014-12-16T06:39:00Z">
        <w:r w:rsidR="002E75C2">
          <w:t>,</w:t>
        </w:r>
      </w:ins>
      <w:r w:rsidR="00CB09DA">
        <w:t xml:space="preserve"> la definición</w:t>
      </w:r>
      <w:ins w:id="368" w:author="SSepulveda" w:date="2014-12-16T06:39:00Z">
        <w:r w:rsidR="002E75C2">
          <w:t>,</w:t>
        </w:r>
      </w:ins>
      <w:r w:rsidR="00CB09DA">
        <w:t xml:space="preserve"> entonces:</w:t>
      </w:r>
    </w:p>
    <w:p w14:paraId="776779A6" w14:textId="0E31B35E" w:rsidR="00CB09DA" w:rsidRDefault="00CB09DA" w:rsidP="00CD216C">
      <w:pPr>
        <w:pStyle w:val="TTCuerpoIndentado"/>
        <w:numPr>
          <w:ilvl w:val="1"/>
          <w:numId w:val="5"/>
        </w:numPr>
      </w:pPr>
      <w:commentRangeStart w:id="369"/>
      <w:r>
        <w:t>El marco de referencia del sensor, propio o del dispositivo</w:t>
      </w:r>
      <w:ins w:id="370" w:author="SSepulveda" w:date="2014-12-16T06:42:00Z">
        <w:r w:rsidR="00CF2F34">
          <w:t>,</w:t>
        </w:r>
      </w:ins>
      <w:r>
        <w:t xml:space="preserve"> es el que se utiliza para realizar una medición respecto a las referencias del mismo sensor (es la característica principal de un sensor inercial). Una medición de este tipo se puede lograr con un sensor IMU 6DOF.</w:t>
      </w:r>
      <w:commentRangeEnd w:id="369"/>
      <w:r w:rsidR="002E75C2">
        <w:rPr>
          <w:rStyle w:val="Refdecomentario"/>
          <w:rFonts w:ascii="Times New Roman" w:hAnsi="Times New Roman"/>
        </w:rPr>
        <w:commentReference w:id="369"/>
      </w:r>
    </w:p>
    <w:p w14:paraId="2EA05908" w14:textId="78B81057" w:rsidR="00CB09DA" w:rsidRDefault="00CB09DA" w:rsidP="00CD216C">
      <w:pPr>
        <w:pStyle w:val="TTCuerpoIndentado"/>
        <w:numPr>
          <w:ilvl w:val="1"/>
          <w:numId w:val="5"/>
        </w:numPr>
      </w:pPr>
      <w:r>
        <w:lastRenderedPageBreak/>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Integrated Circuit</w:t>
      </w:r>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r w:rsidR="00A06EE5" w:rsidRPr="00C82865">
        <w:rPr>
          <w:i/>
        </w:rPr>
        <w:t>fastmode</w:t>
      </w:r>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Serial Peripheral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371" w:name="_Toc404230837"/>
      <w:r>
        <w:t>Diseño de la propuesta</w:t>
      </w:r>
      <w:bookmarkEnd w:id="371"/>
    </w:p>
    <w:p w14:paraId="5067294F" w14:textId="168240F1" w:rsidR="0057549A" w:rsidRPr="00C82865" w:rsidRDefault="0057549A" w:rsidP="00C82865">
      <w:pPr>
        <w:pStyle w:val="normalhere"/>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372" w:name="_Toc404230838"/>
      <w:r w:rsidRPr="00EA0C94">
        <w:t>M</w:t>
      </w:r>
      <w:r>
        <w:t>etodología</w:t>
      </w:r>
      <w:bookmarkEnd w:id="372"/>
    </w:p>
    <w:p w14:paraId="4A54BEB6" w14:textId="52C54612" w:rsidR="002E54AA" w:rsidRDefault="002E54AA" w:rsidP="002E54AA">
      <w:pPr>
        <w:pStyle w:val="normalhere"/>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ins w:id="373" w:author="SSepulveda" w:date="2014-12-16T06:42:00Z">
        <w:r w:rsidR="00CF2F34">
          <w:t>n</w:t>
        </w:r>
      </w:ins>
      <w:r>
        <w:t xml:space="preserve"> dividir </w:t>
      </w:r>
      <w:ins w:id="374" w:author="SSepulveda" w:date="2014-12-16T06:43:00Z">
        <w:r w:rsidR="00CF2F34">
          <w:t xml:space="preserve">las </w:t>
        </w:r>
      </w:ins>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50FD25A4" w:rsidR="002E54AA" w:rsidRDefault="002E54AA" w:rsidP="00CD216C">
      <w:pPr>
        <w:pStyle w:val="normalhere"/>
        <w:numPr>
          <w:ilvl w:val="0"/>
          <w:numId w:val="7"/>
        </w:numPr>
        <w:rPr>
          <w:ins w:id="375" w:author="SSepulveda" w:date="2014-12-16T06:46:00Z"/>
        </w:rPr>
      </w:pPr>
      <w:r>
        <w:t>Definida la unidad a desarrollar, se desarroll</w:t>
      </w:r>
      <w:r w:rsidR="00C07C6C">
        <w:t>a</w:t>
      </w:r>
      <w:r>
        <w:t xml:space="preserve"> el hardware y software en forma iterativa y creciente, </w:t>
      </w:r>
      <w:del w:id="376" w:author="SSepulveda" w:date="2014-12-16T06:43:00Z">
        <w:r w:rsidDel="00CF2F34">
          <w:delText xml:space="preserve">esta </w:delText>
        </w:r>
      </w:del>
      <w:ins w:id="377" w:author="SSepulveda" w:date="2014-12-16T06:43:00Z">
        <w:r w:rsidR="00CF2F34">
          <w:t xml:space="preserve">hasta </w:t>
        </w:r>
      </w:ins>
      <w:r>
        <w:t>alcanzar</w:t>
      </w:r>
      <w:r w:rsidR="00C07C6C">
        <w:t xml:space="preserve"> </w:t>
      </w:r>
      <w:r>
        <w:t>el seguimiento mediante IMUs.</w:t>
      </w:r>
    </w:p>
    <w:p w14:paraId="16389A4C" w14:textId="14840DE2" w:rsidR="00CF2F34" w:rsidRDefault="00CF2F34" w:rsidP="00CD216C">
      <w:pPr>
        <w:pStyle w:val="normalhere"/>
        <w:numPr>
          <w:ilvl w:val="0"/>
          <w:numId w:val="7"/>
        </w:numPr>
      </w:pPr>
      <w:ins w:id="378" w:author="SSepulveda" w:date="2014-12-16T06:46:00Z">
        <w:r>
          <w:t>Para probar la funcionalidad del equipo, ser realizaran pruebas en terreno, controlado el dispositivo en forma remota y realizando mediciones de movimiento estandarizados.</w:t>
        </w:r>
      </w:ins>
    </w:p>
    <w:p w14:paraId="4183E03B" w14:textId="733311DE" w:rsidR="002E54AA" w:rsidRDefault="002E54AA" w:rsidP="00CD216C">
      <w:pPr>
        <w:pStyle w:val="normalhere"/>
        <w:numPr>
          <w:ilvl w:val="0"/>
          <w:numId w:val="7"/>
        </w:numPr>
      </w:pPr>
      <w:r>
        <w:t>Una vez que el prototipo sea funcional, se realizar</w:t>
      </w:r>
      <w:ins w:id="379" w:author="SSepulveda" w:date="2014-12-16T06:48:00Z">
        <w:r w:rsidR="00EE460E">
          <w:t>á</w:t>
        </w:r>
      </w:ins>
      <w:del w:id="380" w:author="SSepulveda" w:date="2014-12-16T06:48:00Z">
        <w:r w:rsidDel="00EE460E">
          <w:delText>a</w:delText>
        </w:r>
      </w:del>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del w:id="381" w:author="SSepulveda" w:date="2014-12-16T06:48:00Z">
        <w:r w:rsidDel="00EE460E">
          <w:delText>la propuesta</w:delText>
        </w:r>
      </w:del>
      <w:ins w:id="382" w:author="SSepulveda" w:date="2014-12-16T06:48:00Z">
        <w:r w:rsidR="00EE460E">
          <w:t>el sistema propuesto</w:t>
        </w:r>
      </w:ins>
      <w:r>
        <w:t>.</w:t>
      </w:r>
      <w:ins w:id="383" w:author="SSepulveda" w:date="2014-12-16T06:43:00Z">
        <w:r w:rsidR="00CF2F34">
          <w:t xml:space="preserve"> Esta etapa esta descrita en el proyecto de tesis de magister y </w:t>
        </w:r>
      </w:ins>
      <w:ins w:id="384" w:author="SSepulveda" w:date="2014-12-16T06:47:00Z">
        <w:r w:rsidR="00CF2F34">
          <w:t>sus resultados son parte de la tesis de magister.</w:t>
        </w:r>
      </w:ins>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385" w:name="_Toc404230839"/>
      <w:r>
        <w:t>Requisitos</w:t>
      </w:r>
      <w:bookmarkEnd w:id="385"/>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lastRenderedPageBreak/>
        <w:t>Utilizar diferentes arquitecturas de procesamiento.</w:t>
      </w:r>
    </w:p>
    <w:p w14:paraId="24588170" w14:textId="0FE335B0" w:rsidR="00F32C31" w:rsidRDefault="00F32C31" w:rsidP="00BC4B5E">
      <w:pPr>
        <w:pStyle w:val="normalhere"/>
        <w:numPr>
          <w:ilvl w:val="1"/>
          <w:numId w:val="10"/>
        </w:numPr>
      </w:pPr>
      <w:r>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46ACF3B0" w:rsidR="002D71CD" w:rsidRDefault="002D71CD" w:rsidP="00BC4B5E">
      <w:pPr>
        <w:pStyle w:val="normalhere"/>
        <w:numPr>
          <w:ilvl w:val="1"/>
          <w:numId w:val="10"/>
        </w:numPr>
      </w:pPr>
      <w:r>
        <w:t>Para la captura del movimiento, es necesario contar con un sistema capaz de procesar y registrar datos a por lo menos 20Hz por cada sensor.</w:t>
      </w:r>
      <w:ins w:id="386" w:author="SSepulveda" w:date="2014-12-16T06:51:00Z">
        <w:r w:rsidR="00EE460E">
          <w:t xml:space="preserve"> </w:t>
        </w:r>
        <w:commentRangeStart w:id="387"/>
        <w:r w:rsidR="00EE460E">
          <w:t>Se ha determinado, que para la captura del movimiento humano, es necesario realizar mediciones a más de 20 Hz (referencia).</w:t>
        </w:r>
        <w:commentRangeEnd w:id="387"/>
        <w:r w:rsidR="00EE460E">
          <w:rPr>
            <w:rStyle w:val="Refdecomentario"/>
            <w:rFonts w:ascii="Times New Roman" w:hAnsi="Times New Roman"/>
          </w:rPr>
          <w:commentReference w:id="387"/>
        </w:r>
      </w:ins>
    </w:p>
    <w:p w14:paraId="7E6857B0" w14:textId="4768ED01" w:rsidR="00F32C31" w:rsidRDefault="00F32C31" w:rsidP="00BC4B5E">
      <w:pPr>
        <w:pStyle w:val="normalhere"/>
        <w:numPr>
          <w:ilvl w:val="0"/>
          <w:numId w:val="10"/>
        </w:numPr>
      </w:pPr>
      <w:r>
        <w:t>El control de la plataforma debe ser agnóstico 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7BDD70D3" w:rsidR="00F32C31" w:rsidRDefault="00F32C31" w:rsidP="00BC4B5E">
      <w:pPr>
        <w:pStyle w:val="normalhere"/>
        <w:numPr>
          <w:ilvl w:val="0"/>
          <w:numId w:val="10"/>
        </w:numPr>
      </w:pPr>
      <w:r>
        <w:t xml:space="preserve">La plataforma debe operar a baterías, </w:t>
      </w:r>
      <w:del w:id="388" w:author="SSepulveda" w:date="2014-12-16T06:52:00Z">
        <w:r w:rsidDel="00EE460E">
          <w:delText>utilizando el menor consumo posible</w:delText>
        </w:r>
      </w:del>
      <w:ins w:id="389" w:author="SSepulveda" w:date="2014-12-16T06:52:00Z">
        <w:r w:rsidR="00EE460E">
          <w:t xml:space="preserve">minimizando el consumo </w:t>
        </w:r>
      </w:ins>
      <w:ins w:id="390" w:author="SSepulveda" w:date="2014-12-16T07:00:00Z">
        <w:r w:rsidR="000E4311">
          <w:t>energético</w:t>
        </w:r>
      </w:ins>
      <w:r>
        <w:t>.</w:t>
      </w:r>
    </w:p>
    <w:p w14:paraId="77F0ECF3" w14:textId="0FEA969D" w:rsidR="00905B55" w:rsidRDefault="00905B55" w:rsidP="00EA0C94">
      <w:pPr>
        <w:pStyle w:val="Ttulo2"/>
      </w:pPr>
      <w:bookmarkStart w:id="391" w:name="_Toc404230840"/>
      <w:r>
        <w:t>Implementación</w:t>
      </w:r>
      <w:bookmarkEnd w:id="391"/>
    </w:p>
    <w:p w14:paraId="4C3838B2" w14:textId="7E906CBC" w:rsidR="00EA0C94" w:rsidRDefault="00EA0C94" w:rsidP="00F94BED">
      <w:pPr>
        <w:pStyle w:val="normalhere"/>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392" w:name="_Toc404230841"/>
      <w:r>
        <w:t>Selección de los sensores</w:t>
      </w:r>
      <w:bookmarkEnd w:id="392"/>
    </w:p>
    <w:p w14:paraId="372496C0" w14:textId="767CE195" w:rsidR="00174083" w:rsidRDefault="004B02C6" w:rsidP="00F94BED">
      <w:pPr>
        <w:pStyle w:val="normalhere"/>
      </w:pPr>
      <w:r>
        <w:t xml:space="preserve">Según los criterios establecidos por </w:t>
      </w:r>
      <w:r w:rsidR="005F05B1">
        <w:t xml:space="preserve">Lowe y OLaighin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r w:rsidR="007757D5" w:rsidRPr="00F94BED">
        <w:rPr>
          <w:i/>
        </w:rPr>
        <w:t>breakout boards</w:t>
      </w:r>
      <w:r w:rsidR="007757D5">
        <w:t xml:space="preserve"> para el desarrollo inicial</w:t>
      </w:r>
      <w:r w:rsidR="00174083">
        <w:t>, para no incurrir en pérdidas de tiempo y material al tratar de soldar componentes de dimensiones pequeñas</w:t>
      </w:r>
      <w:r w:rsidR="007757D5">
        <w:t>. Bajo estas condiciones, dos sensores IMU 9DOF cumplen los requisitos: MPU-9150 de Invensense y LSM9DS0 de ST Electronics.</w:t>
      </w:r>
      <w:r w:rsidR="00174083">
        <w:t xml:space="preserve"> La</w:t>
      </w:r>
      <w:r w:rsidR="00B01176">
        <w:t>s</w:t>
      </w:r>
      <w:r w:rsidR="00174083">
        <w:t xml:space="preserve"> </w:t>
      </w:r>
      <w:r w:rsidR="00B01176">
        <w:t>Tablas 4, 5 y 6</w:t>
      </w:r>
      <w:r w:rsidR="00174083">
        <w:t xml:space="preserve"> muestra</w:t>
      </w:r>
      <w:r w:rsidR="00B01176">
        <w:t>n</w:t>
      </w:r>
      <w:r w:rsidR="00174083">
        <w:t xml:space="preserve"> los requisitos determinados por Lowe y OLaighin (2014), junto con la comparación de las características técnicas de cada dispositivo.</w:t>
      </w:r>
    </w:p>
    <w:p w14:paraId="4C7B99F6" w14:textId="77777777" w:rsidR="001F10B6" w:rsidRDefault="001F10B6" w:rsidP="00F94BED">
      <w:pPr>
        <w:pStyle w:val="normalhere"/>
      </w:pPr>
    </w:p>
    <w:tbl>
      <w:tblPr>
        <w:tblStyle w:val="Tablanormal2"/>
        <w:tblW w:w="5000" w:type="pct"/>
        <w:tblLook w:val="04A0" w:firstRow="1" w:lastRow="0" w:firstColumn="1" w:lastColumn="0" w:noHBand="0" w:noVBand="1"/>
      </w:tblPr>
      <w:tblGrid>
        <w:gridCol w:w="2065"/>
        <w:gridCol w:w="2065"/>
        <w:gridCol w:w="2065"/>
        <w:gridCol w:w="2065"/>
      </w:tblGrid>
      <w:tr w:rsidR="003C3FC6" w14:paraId="4F87A643" w14:textId="77777777" w:rsidTr="00B01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8DE2B5C" w14:textId="2B264E41" w:rsidR="003C3FC6" w:rsidRDefault="003C3FC6" w:rsidP="00174083">
            <w:pPr>
              <w:pStyle w:val="normalhere"/>
            </w:pPr>
          </w:p>
        </w:tc>
        <w:tc>
          <w:tcPr>
            <w:tcW w:w="1250" w:type="pct"/>
          </w:tcPr>
          <w:p w14:paraId="7E326D0B" w14:textId="6198D6A3"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6F8E2C50" w14:textId="1F005F2B"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3C46F9DD" w14:textId="6C4FC9AA"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3C3FC6" w14:paraId="44EDB47B"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763365E" w14:textId="7618A6A3" w:rsidR="003C3FC6" w:rsidRDefault="003C3FC6" w:rsidP="00174083">
            <w:pPr>
              <w:pStyle w:val="normalhere"/>
            </w:pPr>
            <w:r>
              <w:t>Rango</w:t>
            </w:r>
          </w:p>
        </w:tc>
        <w:tc>
          <w:tcPr>
            <w:tcW w:w="1250" w:type="pct"/>
          </w:tcPr>
          <w:p w14:paraId="44299794" w14:textId="526819C1"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8g</w:t>
            </w:r>
          </w:p>
        </w:tc>
        <w:tc>
          <w:tcPr>
            <w:tcW w:w="1250" w:type="pct"/>
          </w:tcPr>
          <w:p w14:paraId="0AA8E408" w14:textId="251C20B7"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w:t>
            </w:r>
            <w:r w:rsidR="00E53ED6">
              <w:t xml:space="preserve"> (16 bits)</w:t>
            </w:r>
          </w:p>
        </w:tc>
        <w:tc>
          <w:tcPr>
            <w:tcW w:w="1250" w:type="pct"/>
          </w:tcPr>
          <w:p w14:paraId="0C40C387" w14:textId="10500F0D"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w:t>
            </w:r>
            <w:r w:rsidR="00E53ED6">
              <w:t xml:space="preserve"> (16 bits)</w:t>
            </w:r>
          </w:p>
        </w:tc>
      </w:tr>
      <w:tr w:rsidR="003C3FC6" w14:paraId="11EACC68" w14:textId="77777777" w:rsidTr="00B01176">
        <w:tc>
          <w:tcPr>
            <w:cnfStyle w:val="001000000000" w:firstRow="0" w:lastRow="0" w:firstColumn="1" w:lastColumn="0" w:oddVBand="0" w:evenVBand="0" w:oddHBand="0" w:evenHBand="0" w:firstRowFirstColumn="0" w:firstRowLastColumn="0" w:lastRowFirstColumn="0" w:lastRowLastColumn="0"/>
            <w:tcW w:w="1250" w:type="pct"/>
          </w:tcPr>
          <w:p w14:paraId="021089BA" w14:textId="3F6F286C" w:rsidR="003C3FC6" w:rsidRDefault="003C3FC6" w:rsidP="00174083">
            <w:pPr>
              <w:pStyle w:val="normalhere"/>
            </w:pPr>
            <w:r>
              <w:t>Sensibilidad</w:t>
            </w:r>
          </w:p>
        </w:tc>
        <w:tc>
          <w:tcPr>
            <w:tcW w:w="1250" w:type="pct"/>
          </w:tcPr>
          <w:p w14:paraId="4F805C64" w14:textId="266E7EB8"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3mg/LSB</w:t>
            </w:r>
          </w:p>
        </w:tc>
        <w:tc>
          <w:tcPr>
            <w:tcW w:w="1250" w:type="pct"/>
          </w:tcPr>
          <w:p w14:paraId="0A654E89" w14:textId="64F01675"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commentRangeStart w:id="393"/>
            <w:r>
              <w:t>2048 LSB/g</w:t>
            </w:r>
            <w:commentRangeEnd w:id="393"/>
            <w:r w:rsidR="000E4311">
              <w:rPr>
                <w:rStyle w:val="Refdecomentario"/>
                <w:rFonts w:ascii="Times New Roman" w:hAnsi="Times New Roman"/>
              </w:rPr>
              <w:commentReference w:id="393"/>
            </w:r>
          </w:p>
        </w:tc>
        <w:tc>
          <w:tcPr>
            <w:tcW w:w="1250" w:type="pct"/>
          </w:tcPr>
          <w:p w14:paraId="6B829EF4" w14:textId="1A204DC0"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0.732 mg/LSB</w:t>
            </w:r>
          </w:p>
        </w:tc>
      </w:tr>
      <w:tr w:rsidR="003C3FC6" w14:paraId="5AE43799"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8FD9A8C" w14:textId="78001742" w:rsidR="003C3FC6" w:rsidRDefault="003C3FC6" w:rsidP="00174083">
            <w:pPr>
              <w:pStyle w:val="normalhere"/>
            </w:pPr>
            <w:r>
              <w:t>Ejes</w:t>
            </w:r>
          </w:p>
        </w:tc>
        <w:tc>
          <w:tcPr>
            <w:tcW w:w="1250" w:type="pct"/>
          </w:tcPr>
          <w:p w14:paraId="441ED47C" w14:textId="36892495"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6DCA7AE7" w14:textId="699A698F"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0BD9D24D" w14:textId="64536BC8"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r>
      <w:tr w:rsidR="003C3FC6" w14:paraId="20207C56" w14:textId="77777777" w:rsidTr="00B01176">
        <w:tc>
          <w:tcPr>
            <w:cnfStyle w:val="001000000000" w:firstRow="0" w:lastRow="0" w:firstColumn="1" w:lastColumn="0" w:oddVBand="0" w:evenVBand="0" w:oddHBand="0" w:evenHBand="0" w:firstRowFirstColumn="0" w:firstRowLastColumn="0" w:lastRowFirstColumn="0" w:lastRowLastColumn="0"/>
            <w:tcW w:w="1250" w:type="pct"/>
          </w:tcPr>
          <w:p w14:paraId="361C1004" w14:textId="194EA2CC" w:rsidR="003C3FC6" w:rsidRDefault="003C3FC6" w:rsidP="00174083">
            <w:pPr>
              <w:pStyle w:val="normalhere"/>
            </w:pPr>
            <w:r>
              <w:t>Ancho de Banda</w:t>
            </w:r>
          </w:p>
        </w:tc>
        <w:tc>
          <w:tcPr>
            <w:tcW w:w="1250" w:type="pct"/>
          </w:tcPr>
          <w:p w14:paraId="6D9F4191" w14:textId="1FA86643"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11A348E5" w14:textId="1CF9EBF8"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40303E5A" w14:textId="375D9993"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1</w:t>
            </w:r>
            <w:r w:rsidR="001F10B6">
              <w:t>6</w:t>
            </w:r>
            <w:r>
              <w:t>KHz</w:t>
            </w:r>
          </w:p>
        </w:tc>
      </w:tr>
      <w:tr w:rsidR="003C3FC6" w14:paraId="3449FB36"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55C7916A" w14:textId="1537124C" w:rsidR="003C3FC6" w:rsidRDefault="003C3FC6" w:rsidP="00174083">
            <w:pPr>
              <w:pStyle w:val="normalhere"/>
            </w:pPr>
            <w:r>
              <w:t>Ruido</w:t>
            </w:r>
          </w:p>
        </w:tc>
        <w:tc>
          <w:tcPr>
            <w:tcW w:w="1250" w:type="pct"/>
          </w:tcPr>
          <w:p w14:paraId="64227170" w14:textId="0EE9B8DE" w:rsidR="003C3FC6" w:rsidRDefault="003C3FC6" w:rsidP="003C3FC6">
            <w:pPr>
              <w:pStyle w:val="normalhere"/>
              <w:cnfStyle w:val="000000100000" w:firstRow="0" w:lastRow="0" w:firstColumn="0" w:lastColumn="0" w:oddVBand="0" w:evenVBand="0" w:oddHBand="1" w:evenHBand="0" w:firstRowFirstColumn="0" w:firstRowLastColumn="0" w:lastRowFirstColumn="0" w:lastRowLastColumn="0"/>
            </w:pPr>
            <w:r>
              <w:t xml:space="preserve">100 </w:t>
            </w:r>
            <w:r w:rsidRPr="00174083">
              <w:t>μg/</w:t>
            </w:r>
            <m:oMath>
              <m:rad>
                <m:radPr>
                  <m:degHide m:val="1"/>
                  <m:ctrlPr>
                    <w:rPr>
                      <w:rFonts w:ascii="Cambria Math" w:hAnsi="Cambria Math"/>
                      <w:i/>
                    </w:rPr>
                  </m:ctrlPr>
                </m:radPr>
                <m:deg/>
                <m:e>
                  <m:r>
                    <w:rPr>
                      <w:rFonts w:ascii="Cambria Math" w:hAnsi="Cambria Math"/>
                    </w:rPr>
                    <m:t>Hz</m:t>
                  </m:r>
                </m:e>
              </m:rad>
            </m:oMath>
          </w:p>
        </w:tc>
        <w:tc>
          <w:tcPr>
            <w:tcW w:w="1250" w:type="pct"/>
          </w:tcPr>
          <w:p w14:paraId="1866BF0A" w14:textId="17070650"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μg/</w:t>
            </w:r>
            <m:oMath>
              <m:rad>
                <m:radPr>
                  <m:degHide m:val="1"/>
                  <m:ctrlPr>
                    <w:rPr>
                      <w:rFonts w:ascii="Cambria Math" w:hAnsi="Cambria Math"/>
                      <w:i/>
                    </w:rPr>
                  </m:ctrlPr>
                </m:radPr>
                <m:deg/>
                <m:e>
                  <m:r>
                    <w:rPr>
                      <w:rFonts w:ascii="Cambria Math" w:hAnsi="Cambria Math"/>
                    </w:rPr>
                    <m:t>Hz</m:t>
                  </m:r>
                </m:e>
              </m:rad>
            </m:oMath>
          </w:p>
        </w:tc>
        <w:tc>
          <w:tcPr>
            <w:tcW w:w="1250" w:type="pct"/>
          </w:tcPr>
          <w:p w14:paraId="38BBA4F2" w14:textId="77777777" w:rsidR="003C3FC6" w:rsidRDefault="003C3FC6" w:rsidP="00477E96">
            <w:pPr>
              <w:pStyle w:val="normalhere"/>
              <w:keepNext/>
              <w:cnfStyle w:val="000000100000" w:firstRow="0" w:lastRow="0" w:firstColumn="0" w:lastColumn="0" w:oddVBand="0" w:evenVBand="0" w:oddHBand="1" w:evenHBand="0" w:firstRowFirstColumn="0" w:firstRowLastColumn="0" w:lastRowFirstColumn="0" w:lastRowLastColumn="0"/>
            </w:pPr>
          </w:p>
        </w:tc>
      </w:tr>
    </w:tbl>
    <w:p w14:paraId="11B80936" w14:textId="70862060" w:rsidR="00174083" w:rsidRDefault="00477E96" w:rsidP="00A25AA0">
      <w:pPr>
        <w:pStyle w:val="fig"/>
      </w:pPr>
      <w:r>
        <w:t xml:space="preserve">Tabla </w:t>
      </w:r>
      <w:r w:rsidR="00CD577A">
        <w:fldChar w:fldCharType="begin"/>
      </w:r>
      <w:r w:rsidR="00CD577A">
        <w:instrText xml:space="preserve"> SEQ Tabla \* ARABIC </w:instrText>
      </w:r>
      <w:r w:rsidR="00CD577A">
        <w:fldChar w:fldCharType="separate"/>
      </w:r>
      <w:r w:rsidR="00CA29B9">
        <w:rPr>
          <w:noProof/>
        </w:rPr>
        <w:t>4</w:t>
      </w:r>
      <w:r w:rsidR="00CD577A">
        <w:rPr>
          <w:noProof/>
        </w:rPr>
        <w:fldChar w:fldCharType="end"/>
      </w:r>
      <w:r>
        <w:t xml:space="preserve"> - </w:t>
      </w:r>
      <w:del w:id="394" w:author="SSepulveda" w:date="2014-12-16T06:49:00Z">
        <w:r w:rsidDel="00EE460E">
          <w:delText>Características mínimas y comparación</w:delText>
        </w:r>
      </w:del>
      <w:ins w:id="395" w:author="SSepulveda" w:date="2014-12-16T06:49:00Z">
        <w:r w:rsidR="00EE460E">
          <w:t>Comparación y características m</w:t>
        </w:r>
      </w:ins>
      <w:ins w:id="396" w:author="SSepulveda" w:date="2014-12-16T06:50:00Z">
        <w:r w:rsidR="00EE460E">
          <w:t>ínimas</w:t>
        </w:r>
      </w:ins>
      <w:r>
        <w:t xml:space="preserve"> de características de los acelerómetros utilizados</w:t>
      </w:r>
      <w:ins w:id="397" w:author="SSepulveda" w:date="2014-12-16T06:54:00Z">
        <w:r w:rsidR="00EE460E">
          <w:t>.</w:t>
        </w:r>
      </w:ins>
    </w:p>
    <w:tbl>
      <w:tblPr>
        <w:tblStyle w:val="Tablanormal2"/>
        <w:tblW w:w="5000" w:type="pct"/>
        <w:tblLook w:val="04A0" w:firstRow="1" w:lastRow="0" w:firstColumn="1" w:lastColumn="0" w:noHBand="0" w:noVBand="1"/>
      </w:tblPr>
      <w:tblGrid>
        <w:gridCol w:w="2128"/>
        <w:gridCol w:w="2044"/>
        <w:gridCol w:w="2044"/>
        <w:gridCol w:w="2044"/>
      </w:tblGrid>
      <w:tr w:rsidR="003C3FC6" w14:paraId="5CE71FD8" w14:textId="77777777" w:rsidTr="00B01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79D9118" w14:textId="77777777" w:rsidR="003C3FC6" w:rsidRDefault="003C3FC6" w:rsidP="00590FEC">
            <w:pPr>
              <w:pStyle w:val="normalhere"/>
            </w:pPr>
          </w:p>
        </w:tc>
        <w:tc>
          <w:tcPr>
            <w:tcW w:w="1237" w:type="pct"/>
          </w:tcPr>
          <w:p w14:paraId="42D3F599" w14:textId="77777777" w:rsidR="003C3FC6" w:rsidRDefault="003C3FC6" w:rsidP="00590FEC">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5881CB0B" w14:textId="77777777" w:rsidR="003C3FC6" w:rsidRDefault="003C3FC6" w:rsidP="00590FEC">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06574462" w14:textId="77777777" w:rsidR="003C3FC6" w:rsidRDefault="003C3FC6" w:rsidP="00590FEC">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3C3FC6" w14:paraId="6E939692"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BD7CCF" w14:textId="77777777" w:rsidR="003C3FC6" w:rsidRDefault="003C3FC6" w:rsidP="00590FEC">
            <w:pPr>
              <w:pStyle w:val="normalhere"/>
            </w:pPr>
            <w:r>
              <w:t>Rango</w:t>
            </w:r>
          </w:p>
        </w:tc>
        <w:tc>
          <w:tcPr>
            <w:tcW w:w="1237" w:type="pct"/>
          </w:tcPr>
          <w:p w14:paraId="6569D4C8" w14:textId="4F64EC1C"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2814F6B7" w14:textId="36920FDB"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2000 º/s</w:t>
            </w:r>
            <w:r w:rsidR="00E53ED6">
              <w:t xml:space="preserve"> (16 bits)</w:t>
            </w:r>
          </w:p>
        </w:tc>
        <w:tc>
          <w:tcPr>
            <w:tcW w:w="1237" w:type="pct"/>
          </w:tcPr>
          <w:p w14:paraId="4749A033" w14:textId="20014A4D"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2000 º/s</w:t>
            </w:r>
            <w:r w:rsidR="00E53ED6">
              <w:t xml:space="preserve"> (16 bits)</w:t>
            </w:r>
          </w:p>
        </w:tc>
      </w:tr>
      <w:tr w:rsidR="003C3FC6" w14:paraId="43440C3D" w14:textId="77777777" w:rsidTr="00B01176">
        <w:tc>
          <w:tcPr>
            <w:cnfStyle w:val="001000000000" w:firstRow="0" w:lastRow="0" w:firstColumn="1" w:lastColumn="0" w:oddVBand="0" w:evenVBand="0" w:oddHBand="0" w:evenHBand="0" w:firstRowFirstColumn="0" w:firstRowLastColumn="0" w:lastRowFirstColumn="0" w:lastRowLastColumn="0"/>
            <w:tcW w:w="1288" w:type="pct"/>
          </w:tcPr>
          <w:p w14:paraId="2F045B46" w14:textId="77777777" w:rsidR="003C3FC6" w:rsidRDefault="003C3FC6" w:rsidP="00590FEC">
            <w:pPr>
              <w:pStyle w:val="normalhere"/>
            </w:pPr>
            <w:r>
              <w:t>Sensibilidad</w:t>
            </w:r>
          </w:p>
        </w:tc>
        <w:tc>
          <w:tcPr>
            <w:tcW w:w="1237" w:type="pct"/>
          </w:tcPr>
          <w:p w14:paraId="552E4633" w14:textId="7340543E" w:rsidR="003C3FC6" w:rsidRDefault="003C3FC6" w:rsidP="00590FEC">
            <w:pPr>
              <w:pStyle w:val="normalhere"/>
              <w:cnfStyle w:val="000000000000" w:firstRow="0" w:lastRow="0" w:firstColumn="0" w:lastColumn="0" w:oddVBand="0" w:evenVBand="0" w:oddHBand="0" w:evenHBand="0" w:firstRowFirstColumn="0" w:firstRowLastColumn="0" w:lastRowFirstColumn="0" w:lastRowLastColumn="0"/>
            </w:pPr>
            <w:r>
              <w:t>15 mV/(º/s)</w:t>
            </w:r>
          </w:p>
        </w:tc>
        <w:tc>
          <w:tcPr>
            <w:tcW w:w="1237" w:type="pct"/>
          </w:tcPr>
          <w:p w14:paraId="6B47EE16" w14:textId="31D48C5E" w:rsidR="003C3FC6" w:rsidRDefault="003C3FC6" w:rsidP="00590FEC">
            <w:pPr>
              <w:pStyle w:val="normalhere"/>
              <w:cnfStyle w:val="000000000000" w:firstRow="0" w:lastRow="0" w:firstColumn="0" w:lastColumn="0" w:oddVBand="0" w:evenVBand="0" w:oddHBand="0" w:evenHBand="0" w:firstRowFirstColumn="0" w:firstRowLastColumn="0" w:lastRowFirstColumn="0" w:lastRowLastColumn="0"/>
            </w:pPr>
            <w:commentRangeStart w:id="398"/>
            <w:r>
              <w:t>16.4 LSB/(º/s)</w:t>
            </w:r>
          </w:p>
        </w:tc>
        <w:tc>
          <w:tcPr>
            <w:tcW w:w="1237" w:type="pct"/>
          </w:tcPr>
          <w:p w14:paraId="4185C0D9" w14:textId="43AD9163" w:rsidR="003C3FC6" w:rsidRDefault="00E53ED6" w:rsidP="00E53ED6">
            <w:pPr>
              <w:pStyle w:val="normalhere"/>
              <w:cnfStyle w:val="000000000000" w:firstRow="0" w:lastRow="0" w:firstColumn="0" w:lastColumn="0" w:oddVBand="0" w:evenVBand="0" w:oddHBand="0" w:evenHBand="0" w:firstRowFirstColumn="0" w:firstRowLastColumn="0" w:lastRowFirstColumn="0" w:lastRowLastColumn="0"/>
            </w:pPr>
            <w:r>
              <w:t>70 (mº/s)</w:t>
            </w:r>
            <w:r w:rsidR="003C3FC6">
              <w:t>/digit</w:t>
            </w:r>
            <w:commentRangeEnd w:id="398"/>
            <w:r w:rsidR="000E4311">
              <w:rPr>
                <w:rStyle w:val="Refdecomentario"/>
                <w:rFonts w:ascii="Times New Roman" w:hAnsi="Times New Roman"/>
              </w:rPr>
              <w:commentReference w:id="398"/>
            </w:r>
          </w:p>
        </w:tc>
      </w:tr>
      <w:tr w:rsidR="003C3FC6" w14:paraId="1C965F42"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4965DF9" w14:textId="77777777" w:rsidR="003C3FC6" w:rsidRDefault="003C3FC6" w:rsidP="00590FEC">
            <w:pPr>
              <w:pStyle w:val="normalhere"/>
            </w:pPr>
            <w:r>
              <w:t>Ejes</w:t>
            </w:r>
          </w:p>
        </w:tc>
        <w:tc>
          <w:tcPr>
            <w:tcW w:w="1237" w:type="pct"/>
          </w:tcPr>
          <w:p w14:paraId="379FDCD2" w14:textId="77777777"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0AE72315" w14:textId="77777777"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60399858" w14:textId="77777777"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3</w:t>
            </w:r>
          </w:p>
        </w:tc>
      </w:tr>
      <w:tr w:rsidR="003C3FC6" w14:paraId="1B799BE0" w14:textId="77777777" w:rsidTr="00B01176">
        <w:tc>
          <w:tcPr>
            <w:cnfStyle w:val="001000000000" w:firstRow="0" w:lastRow="0" w:firstColumn="1" w:lastColumn="0" w:oddVBand="0" w:evenVBand="0" w:oddHBand="0" w:evenHBand="0" w:firstRowFirstColumn="0" w:firstRowLastColumn="0" w:lastRowFirstColumn="0" w:lastRowLastColumn="0"/>
            <w:tcW w:w="1288" w:type="pct"/>
          </w:tcPr>
          <w:p w14:paraId="4FD1210C" w14:textId="77777777" w:rsidR="003C3FC6" w:rsidRDefault="003C3FC6" w:rsidP="00590FEC">
            <w:pPr>
              <w:pStyle w:val="normalhere"/>
            </w:pPr>
            <w:r>
              <w:t>Ancho de Banda</w:t>
            </w:r>
          </w:p>
        </w:tc>
        <w:tc>
          <w:tcPr>
            <w:tcW w:w="1237" w:type="pct"/>
          </w:tcPr>
          <w:p w14:paraId="24ED9A6F" w14:textId="4217EC00" w:rsidR="003C3FC6" w:rsidRDefault="003C3FC6" w:rsidP="003C3FC6">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4A4A5C54" w14:textId="7B317255" w:rsidR="003C3FC6" w:rsidRDefault="003C3FC6" w:rsidP="00590FEC">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21C4F1B6" w14:textId="42E0710B" w:rsidR="003C3FC6" w:rsidRDefault="001F10B6" w:rsidP="00590FEC">
            <w:pPr>
              <w:pStyle w:val="normalhere"/>
              <w:cnfStyle w:val="000000000000" w:firstRow="0" w:lastRow="0" w:firstColumn="0" w:lastColumn="0" w:oddVBand="0" w:evenVBand="0" w:oddHBand="0" w:evenHBand="0" w:firstRowFirstColumn="0" w:firstRowLastColumn="0" w:lastRowFirstColumn="0" w:lastRowLastColumn="0"/>
            </w:pPr>
            <w:r>
              <w:t>8</w:t>
            </w:r>
            <w:r w:rsidR="003C3FC6">
              <w:t>KHz</w:t>
            </w:r>
          </w:p>
        </w:tc>
      </w:tr>
      <w:tr w:rsidR="003C3FC6" w14:paraId="70776926"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35DA22A" w14:textId="77777777" w:rsidR="003C3FC6" w:rsidRDefault="003C3FC6" w:rsidP="00590FEC">
            <w:pPr>
              <w:pStyle w:val="normalhere"/>
            </w:pPr>
            <w:r>
              <w:t>Ruido</w:t>
            </w:r>
          </w:p>
        </w:tc>
        <w:tc>
          <w:tcPr>
            <w:tcW w:w="1237" w:type="pct"/>
          </w:tcPr>
          <w:p w14:paraId="5A22EB2A" w14:textId="3E11E4B5"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p>
        </w:tc>
        <w:tc>
          <w:tcPr>
            <w:tcW w:w="1237" w:type="pct"/>
          </w:tcPr>
          <w:p w14:paraId="08A49629" w14:textId="64940AD4" w:rsidR="003C3FC6" w:rsidRDefault="00E53ED6" w:rsidP="00590FEC">
            <w:pPr>
              <w:pStyle w:val="normalhere"/>
              <w:cnfStyle w:val="000000100000" w:firstRow="0" w:lastRow="0" w:firstColumn="0" w:lastColumn="0" w:oddVBand="0" w:evenVBand="0" w:oddHBand="1" w:evenHBand="0" w:firstRowFirstColumn="0" w:firstRowLastColumn="0" w:lastRowFirstColumn="0" w:lastRowLastColumn="0"/>
            </w:pPr>
            <w:r>
              <w:t xml:space="preserve">0.005 </w:t>
            </w:r>
            <w:r w:rsidR="003C3FC6">
              <w:t>(º/s</w:t>
            </w:r>
            <w:r>
              <w:t>)</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2D214596" w14:textId="77777777"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p>
        </w:tc>
      </w:tr>
      <w:tr w:rsidR="003C3FC6" w14:paraId="3A7687B8" w14:textId="77777777" w:rsidTr="00B01176">
        <w:tc>
          <w:tcPr>
            <w:cnfStyle w:val="001000000000" w:firstRow="0" w:lastRow="0" w:firstColumn="1" w:lastColumn="0" w:oddVBand="0" w:evenVBand="0" w:oddHBand="0" w:evenHBand="0" w:firstRowFirstColumn="0" w:firstRowLastColumn="0" w:lastRowFirstColumn="0" w:lastRowLastColumn="0"/>
            <w:tcW w:w="1288" w:type="pct"/>
          </w:tcPr>
          <w:p w14:paraId="0EC0D535" w14:textId="191AF773" w:rsidR="003C3FC6" w:rsidRDefault="003C3FC6" w:rsidP="00590FEC">
            <w:pPr>
              <w:pStyle w:val="normalhere"/>
            </w:pPr>
            <w:r>
              <w:t xml:space="preserve">Compensación </w:t>
            </w:r>
            <w:r>
              <w:lastRenderedPageBreak/>
              <w:t>temperatura</w:t>
            </w:r>
          </w:p>
        </w:tc>
        <w:tc>
          <w:tcPr>
            <w:tcW w:w="1237" w:type="pct"/>
          </w:tcPr>
          <w:p w14:paraId="16BFFCAB" w14:textId="55C228B8" w:rsidR="003C3FC6" w:rsidRDefault="00E53ED6" w:rsidP="00590FEC">
            <w:pPr>
              <w:pStyle w:val="normalhere"/>
              <w:cnfStyle w:val="000000000000" w:firstRow="0" w:lastRow="0" w:firstColumn="0" w:lastColumn="0" w:oddVBand="0" w:evenVBand="0" w:oddHBand="0" w:evenHBand="0" w:firstRowFirstColumn="0" w:firstRowLastColumn="0" w:lastRowFirstColumn="0" w:lastRowLastColumn="0"/>
            </w:pPr>
            <w:r>
              <w:lastRenderedPageBreak/>
              <w:t>Sí</w:t>
            </w:r>
          </w:p>
        </w:tc>
        <w:tc>
          <w:tcPr>
            <w:tcW w:w="1237" w:type="pct"/>
          </w:tcPr>
          <w:p w14:paraId="5E4CD841" w14:textId="14A0F369" w:rsidR="003C3FC6" w:rsidRDefault="00E53ED6" w:rsidP="00590FEC">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45110EEE" w14:textId="7DA6D171" w:rsidR="003C3FC6" w:rsidRDefault="00E53ED6" w:rsidP="00477E96">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3817D26A" w14:textId="6494EF4B" w:rsidR="003C3FC6" w:rsidRDefault="00477E96" w:rsidP="00A25AA0">
      <w:pPr>
        <w:pStyle w:val="fig"/>
        <w:rPr>
          <w:ins w:id="399" w:author="SSepulveda" w:date="2014-12-16T06:54:00Z"/>
        </w:rPr>
      </w:pPr>
      <w:r>
        <w:lastRenderedPageBreak/>
        <w:t xml:space="preserve">Tabla </w:t>
      </w:r>
      <w:r w:rsidR="00CD577A">
        <w:fldChar w:fldCharType="begin"/>
      </w:r>
      <w:r w:rsidR="00CD577A">
        <w:instrText xml:space="preserve"> SEQ Tabla \* ARABIC </w:instrText>
      </w:r>
      <w:r w:rsidR="00CD577A">
        <w:fldChar w:fldCharType="separate"/>
      </w:r>
      <w:r w:rsidR="00CA29B9">
        <w:rPr>
          <w:noProof/>
        </w:rPr>
        <w:t>5</w:t>
      </w:r>
      <w:r w:rsidR="00CD577A">
        <w:rPr>
          <w:noProof/>
        </w:rPr>
        <w:fldChar w:fldCharType="end"/>
      </w:r>
      <w:r w:rsidRPr="00F22F76">
        <w:t xml:space="preserve"> - </w:t>
      </w:r>
      <w:ins w:id="400" w:author="SSepulveda" w:date="2014-12-16T06:50:00Z">
        <w:r w:rsidR="00EE460E">
          <w:t xml:space="preserve">Comparación y características mínimas </w:t>
        </w:r>
      </w:ins>
      <w:del w:id="401" w:author="SSepulveda" w:date="2014-12-16T06:50:00Z">
        <w:r w:rsidRPr="00F22F76" w:rsidDel="00EE460E">
          <w:delText xml:space="preserve">Características mínimas y comparación </w:delText>
        </w:r>
      </w:del>
      <w:r w:rsidRPr="00F22F76">
        <w:t xml:space="preserve">de características de los </w:t>
      </w:r>
      <w:r>
        <w:t>giroscopios</w:t>
      </w:r>
      <w:r w:rsidRPr="00F22F76">
        <w:t xml:space="preserve"> utilizados</w:t>
      </w:r>
      <w:ins w:id="402" w:author="SSepulveda" w:date="2014-12-16T06:54:00Z">
        <w:r w:rsidR="00EE460E">
          <w:t>.</w:t>
        </w:r>
      </w:ins>
    </w:p>
    <w:p w14:paraId="23D27163" w14:textId="77777777" w:rsidR="00EE460E" w:rsidRDefault="00EE460E" w:rsidP="00A25AA0">
      <w:pPr>
        <w:pStyle w:val="fig"/>
      </w:pPr>
    </w:p>
    <w:tbl>
      <w:tblPr>
        <w:tblStyle w:val="Tablanormal2"/>
        <w:tblW w:w="5000" w:type="pct"/>
        <w:tblLook w:val="04A0" w:firstRow="1" w:lastRow="0" w:firstColumn="1" w:lastColumn="0" w:noHBand="0" w:noVBand="1"/>
      </w:tblPr>
      <w:tblGrid>
        <w:gridCol w:w="2752"/>
        <w:gridCol w:w="2754"/>
        <w:gridCol w:w="2754"/>
      </w:tblGrid>
      <w:tr w:rsidR="00477E96" w14:paraId="6AFF6BE5" w14:textId="77777777" w:rsidTr="00B01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F8F7EEC" w14:textId="77777777" w:rsidR="00477E96" w:rsidRDefault="00477E96" w:rsidP="00590FEC">
            <w:pPr>
              <w:pStyle w:val="normalhere"/>
            </w:pPr>
          </w:p>
        </w:tc>
        <w:tc>
          <w:tcPr>
            <w:tcW w:w="1667" w:type="pct"/>
          </w:tcPr>
          <w:p w14:paraId="0BF9D3AA" w14:textId="77777777" w:rsidR="00477E96" w:rsidRDefault="00477E96" w:rsidP="00590FEC">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0A39EB2A" w14:textId="77777777" w:rsidR="00477E96" w:rsidRDefault="00477E96" w:rsidP="00590FEC">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477E96" w14:paraId="5D2F81A5"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3DB0E86" w14:textId="77777777" w:rsidR="00477E96" w:rsidRDefault="00477E96" w:rsidP="00590FEC">
            <w:pPr>
              <w:pStyle w:val="normalhere"/>
            </w:pPr>
            <w:r>
              <w:t>Rango</w:t>
            </w:r>
          </w:p>
        </w:tc>
        <w:tc>
          <w:tcPr>
            <w:tcW w:w="1667" w:type="pct"/>
          </w:tcPr>
          <w:p w14:paraId="6FB30677" w14:textId="4F2D899C" w:rsidR="00477E96" w:rsidRDefault="00477E96" w:rsidP="00E53ED6">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200 uT (13 bits)</w:t>
            </w:r>
          </w:p>
        </w:tc>
        <w:tc>
          <w:tcPr>
            <w:tcW w:w="1667" w:type="pct"/>
          </w:tcPr>
          <w:p w14:paraId="420BE3D0" w14:textId="73ED6823" w:rsidR="00477E96" w:rsidRDefault="00477E96" w:rsidP="001F10B6">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477E96" w14:paraId="06182C21" w14:textId="77777777" w:rsidTr="00B01176">
        <w:tc>
          <w:tcPr>
            <w:cnfStyle w:val="001000000000" w:firstRow="0" w:lastRow="0" w:firstColumn="1" w:lastColumn="0" w:oddVBand="0" w:evenVBand="0" w:oddHBand="0" w:evenHBand="0" w:firstRowFirstColumn="0" w:firstRowLastColumn="0" w:lastRowFirstColumn="0" w:lastRowLastColumn="0"/>
            <w:tcW w:w="1666" w:type="pct"/>
          </w:tcPr>
          <w:p w14:paraId="028D840B" w14:textId="77777777" w:rsidR="00477E96" w:rsidRDefault="00477E96" w:rsidP="00590FEC">
            <w:pPr>
              <w:pStyle w:val="normalhere"/>
            </w:pPr>
            <w:r>
              <w:t>Sensibilidad</w:t>
            </w:r>
          </w:p>
        </w:tc>
        <w:tc>
          <w:tcPr>
            <w:tcW w:w="1667" w:type="pct"/>
          </w:tcPr>
          <w:p w14:paraId="050E0FD0" w14:textId="3CA3D2F1" w:rsidR="00477E96" w:rsidRDefault="00477E96" w:rsidP="00590FEC">
            <w:pPr>
              <w:pStyle w:val="normalhere"/>
              <w:cnfStyle w:val="000000000000" w:firstRow="0" w:lastRow="0" w:firstColumn="0" w:lastColumn="0" w:oddVBand="0" w:evenVBand="0" w:oddHBand="0" w:evenHBand="0" w:firstRowFirstColumn="0" w:firstRowLastColumn="0" w:lastRowFirstColumn="0" w:lastRowLastColumn="0"/>
            </w:pPr>
            <w:commentRangeStart w:id="403"/>
            <w:r>
              <w:t>0.3 uT</w:t>
            </w:r>
          </w:p>
        </w:tc>
        <w:tc>
          <w:tcPr>
            <w:tcW w:w="1667" w:type="pct"/>
          </w:tcPr>
          <w:p w14:paraId="07814A9D" w14:textId="51D25C84" w:rsidR="00477E96" w:rsidRDefault="00477E96" w:rsidP="00590FEC">
            <w:pPr>
              <w:pStyle w:val="normalhere"/>
              <w:cnfStyle w:val="000000000000" w:firstRow="0" w:lastRow="0" w:firstColumn="0" w:lastColumn="0" w:oddVBand="0" w:evenVBand="0" w:oddHBand="0" w:evenHBand="0" w:firstRowFirstColumn="0" w:firstRowLastColumn="0" w:lastRowFirstColumn="0" w:lastRowLastColumn="0"/>
            </w:pPr>
            <w:r>
              <w:t>0.48 mGs/LSB</w:t>
            </w:r>
            <w:commentRangeEnd w:id="403"/>
            <w:r w:rsidR="000E4311">
              <w:rPr>
                <w:rStyle w:val="Refdecomentario"/>
                <w:rFonts w:ascii="Times New Roman" w:hAnsi="Times New Roman"/>
              </w:rPr>
              <w:commentReference w:id="403"/>
            </w:r>
          </w:p>
        </w:tc>
      </w:tr>
      <w:tr w:rsidR="00477E96" w14:paraId="36AE2827"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8619850" w14:textId="77777777" w:rsidR="00477E96" w:rsidRDefault="00477E96" w:rsidP="00590FEC">
            <w:pPr>
              <w:pStyle w:val="normalhere"/>
            </w:pPr>
            <w:r>
              <w:t>Ejes</w:t>
            </w:r>
          </w:p>
        </w:tc>
        <w:tc>
          <w:tcPr>
            <w:tcW w:w="1667" w:type="pct"/>
          </w:tcPr>
          <w:p w14:paraId="0E22EA6C" w14:textId="77777777" w:rsidR="00477E96" w:rsidRDefault="00477E96" w:rsidP="00590FEC">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6C87F425" w14:textId="77777777" w:rsidR="00477E96" w:rsidRDefault="00477E96" w:rsidP="00590FEC">
            <w:pPr>
              <w:pStyle w:val="normalhere"/>
              <w:cnfStyle w:val="000000100000" w:firstRow="0" w:lastRow="0" w:firstColumn="0" w:lastColumn="0" w:oddVBand="0" w:evenVBand="0" w:oddHBand="1" w:evenHBand="0" w:firstRowFirstColumn="0" w:firstRowLastColumn="0" w:lastRowFirstColumn="0" w:lastRowLastColumn="0"/>
            </w:pPr>
            <w:r>
              <w:t>3</w:t>
            </w:r>
          </w:p>
        </w:tc>
      </w:tr>
      <w:tr w:rsidR="00477E96" w14:paraId="6D6FF17B" w14:textId="77777777" w:rsidTr="00B01176">
        <w:tc>
          <w:tcPr>
            <w:cnfStyle w:val="001000000000" w:firstRow="0" w:lastRow="0" w:firstColumn="1" w:lastColumn="0" w:oddVBand="0" w:evenVBand="0" w:oddHBand="0" w:evenHBand="0" w:firstRowFirstColumn="0" w:firstRowLastColumn="0" w:lastRowFirstColumn="0" w:lastRowLastColumn="0"/>
            <w:tcW w:w="1666" w:type="pct"/>
          </w:tcPr>
          <w:p w14:paraId="52472B9F" w14:textId="77777777" w:rsidR="00477E96" w:rsidRDefault="00477E96" w:rsidP="00590FEC">
            <w:pPr>
              <w:pStyle w:val="normalhere"/>
            </w:pPr>
            <w:r>
              <w:t>Ancho de Banda</w:t>
            </w:r>
          </w:p>
        </w:tc>
        <w:tc>
          <w:tcPr>
            <w:tcW w:w="1667" w:type="pct"/>
          </w:tcPr>
          <w:p w14:paraId="22432770" w14:textId="05594368" w:rsidR="00477E96" w:rsidRPr="00477E96" w:rsidRDefault="00477E96" w:rsidP="00590FEC">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054CC6B6" w14:textId="5BAE704F" w:rsidR="00477E96" w:rsidRDefault="00477E96" w:rsidP="00477E96">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04F00933" w14:textId="40AD0A28" w:rsidR="003C3FC6" w:rsidRDefault="00477E96" w:rsidP="00A25AA0">
      <w:pPr>
        <w:pStyle w:val="fig"/>
      </w:pPr>
      <w:r>
        <w:t xml:space="preserve">Tabla </w:t>
      </w:r>
      <w:r w:rsidR="00CD577A">
        <w:fldChar w:fldCharType="begin"/>
      </w:r>
      <w:r w:rsidR="00CD577A">
        <w:instrText xml:space="preserve"> SEQ Tabla \* ARABIC </w:instrText>
      </w:r>
      <w:r w:rsidR="00CD577A">
        <w:fldChar w:fldCharType="separate"/>
      </w:r>
      <w:r w:rsidR="00CA29B9">
        <w:rPr>
          <w:noProof/>
        </w:rPr>
        <w:t>6</w:t>
      </w:r>
      <w:r w:rsidR="00CD577A">
        <w:rPr>
          <w:noProof/>
        </w:rPr>
        <w:fldChar w:fldCharType="end"/>
      </w:r>
      <w:r w:rsidRPr="00764215">
        <w:t xml:space="preserve"> - </w:t>
      </w:r>
      <w:r>
        <w:t>C</w:t>
      </w:r>
      <w:r w:rsidRPr="00764215">
        <w:t xml:space="preserve">omparación de características de los </w:t>
      </w:r>
      <w:r>
        <w:t>magnetómetros</w:t>
      </w:r>
      <w:r w:rsidRPr="00764215">
        <w:t xml:space="preserve"> utilizados</w:t>
      </w:r>
      <w:ins w:id="404" w:author="SSepulveda" w:date="2014-12-16T06:54:00Z">
        <w:r w:rsidR="00EE460E">
          <w:t>.</w:t>
        </w:r>
      </w:ins>
    </w:p>
    <w:p w14:paraId="457682CD" w14:textId="635F29EB" w:rsidR="003B46AF" w:rsidRDefault="003B46AF" w:rsidP="00F94BED">
      <w:pPr>
        <w:pStyle w:val="normalhere"/>
      </w:pPr>
      <w:r>
        <w:t xml:space="preserve">Ambos sensores cumplen con los requisitos mínimos, y en una primera </w:t>
      </w:r>
      <w:del w:id="405" w:author="SSepulveda" w:date="2014-12-16T07:05:00Z">
        <w:r w:rsidDel="000E4311">
          <w:delText>pasada</w:delText>
        </w:r>
      </w:del>
      <w:ins w:id="406" w:author="SSepulveda" w:date="2014-12-16T07:05:00Z">
        <w:r w:rsidR="000E4311">
          <w:t>revisión</w:t>
        </w:r>
      </w:ins>
      <w:r>
        <w:t xml:space="preserve">, ambos son bastante similares. A </w:t>
      </w:r>
      <w:commentRangeStart w:id="407"/>
      <w:r>
        <w:t>nivel de silicio</w:t>
      </w:r>
      <w:commentRangeEnd w:id="407"/>
      <w:r w:rsidR="00051FBA">
        <w:rPr>
          <w:rStyle w:val="Refdecomentario"/>
          <w:rFonts w:ascii="Times New Roman" w:hAnsi="Times New Roman"/>
        </w:rPr>
        <w:commentReference w:id="407"/>
      </w:r>
      <w:r>
        <w:t xml:space="preserve">, el MPU-9150 está compuesto por un MPU-6050 (Acelerómetro y giroscopio integrados) y un magnetómetro </w:t>
      </w:r>
      <w:r w:rsidRPr="003B46AF">
        <w:t>AKM AK8975</w:t>
      </w:r>
      <w:r>
        <w:t xml:space="preserve">. La comunicación es únicamente a través de I2C, cada uno de los componentes del silicio tiene una dirección I2C. Adicionalmente, el MPU-9150 posee un DMP (componente integrado propietario de Invensense, </w:t>
      </w:r>
      <w:r w:rsidRPr="003B46AF">
        <w:rPr>
          <w:i/>
        </w:rPr>
        <w:t>Digital Motion Processor</w:t>
      </w:r>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del w:id="408" w:author="SSepulveda" w:date="2014-12-16T07:12:00Z">
        <w:r w:rsidDel="00051FBA">
          <w:delText xml:space="preserve">en bits </w:delText>
        </w:r>
      </w:del>
      <w:ins w:id="409" w:author="SSepulveda" w:date="2014-12-16T07:12:00Z">
        <w:r w:rsidR="00051FBA">
          <w:t xml:space="preserve">espacial y temporal </w:t>
        </w:r>
      </w:ins>
      <w:r>
        <w:t>que sus pares y sus competidores, como se observa en la Tabla 6.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commentRangeStart w:id="410"/>
      <w:r w:rsidR="0008735B">
        <w:t>1KHz</w:t>
      </w:r>
      <w:commentRangeEnd w:id="410"/>
      <w:r w:rsidR="00051FBA">
        <w:rPr>
          <w:rStyle w:val="Refdecomentario"/>
          <w:rFonts w:ascii="Times New Roman" w:hAnsi="Times New Roman"/>
        </w:rPr>
        <w:commentReference w:id="410"/>
      </w:r>
      <w:r w:rsidR="0008735B">
        <w:t xml:space="preserve">, siempre y cuando se desactive el magnetómetro y el DMP </w:t>
      </w:r>
      <w:r w:rsidR="0008735B">
        <w:fldChar w:fldCharType="begin"/>
      </w:r>
      <w:r w:rsidR="0008735B">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67FAF609" w14:textId="0F33636D" w:rsidR="0008735B" w:rsidRDefault="0008735B" w:rsidP="00F94BED">
      <w:pPr>
        <w:pStyle w:val="normalhere"/>
      </w:pPr>
      <w:r>
        <w:t>Al momento de realizar la fusión de sensores, esto generaría un cuello de botella en el magnetómetro, limitando la frecuencia de muestreo del algoritmo completo.</w:t>
      </w:r>
    </w:p>
    <w:p w14:paraId="43E2FB02" w14:textId="77777777" w:rsidR="0008735B" w:rsidRDefault="0008735B" w:rsidP="00F94BED">
      <w:pPr>
        <w:pStyle w:val="normalhere"/>
      </w:pPr>
    </w:p>
    <w:p w14:paraId="0721F837" w14:textId="05AFE7E8" w:rsidR="0008735B" w:rsidRDefault="0008735B" w:rsidP="00F94BED">
      <w:pPr>
        <w:pStyle w:val="normalhere"/>
      </w:pPr>
      <w:r>
        <w:t>A diferencia del MPU-9150, el LSM9DS0 a nivel de silicio asocia el magnetómetro con el acelerómetro, y luego adiciona un giroscopio, por el mismo motivo, para comunicarse con todos los sensores se deben utilizar dos direcciones I2C. Una ventaja</w:t>
      </w:r>
      <w:del w:id="411" w:author="SSepulveda" w:date="2014-12-16T07:29:00Z">
        <w:r w:rsidDel="002F3ECD">
          <w:delText xml:space="preserve"> que </w:delText>
        </w:r>
      </w:del>
      <w:r>
        <w:t>relativa que ofrece el LSM9DS0 es que puede comunicarse tanto por I2C como por SPI.</w:t>
      </w:r>
    </w:p>
    <w:p w14:paraId="2979A0F8" w14:textId="59DEF452" w:rsidR="0008735B" w:rsidRDefault="0008735B" w:rsidP="00F94BED">
      <w:pPr>
        <w:pStyle w:val="normalhere"/>
      </w:pPr>
      <w:r>
        <w:t xml:space="preserve">Tampoco integra un procesador para realizar la fusión, sin embargo, logra menor consumo de corriente, junto con entregar un mejor magnetómetro. La frecuencia de muestreo del magnetómetro llega hasta los </w:t>
      </w:r>
      <w:commentRangeStart w:id="412"/>
      <w:r>
        <w:t>100Hz</w:t>
      </w:r>
      <w:commentRangeEnd w:id="412"/>
      <w:r w:rsidR="00051FBA">
        <w:rPr>
          <w:rStyle w:val="Refdecomentario"/>
          <w:rFonts w:ascii="Times New Roman" w:hAnsi="Times New Roman"/>
        </w:rPr>
        <w:commentReference w:id="412"/>
      </w:r>
      <w:r>
        <w:t>, volviéndose un cuello de botella apropiado para la aplicación en que se desea utilizar.</w:t>
      </w:r>
    </w:p>
    <w:p w14:paraId="77B029F5" w14:textId="2047A9E1" w:rsidR="003B46AF" w:rsidRDefault="003B46AF" w:rsidP="003B46AF">
      <w:pPr>
        <w:pStyle w:val="normalhere"/>
        <w:tabs>
          <w:tab w:val="left" w:pos="3506"/>
        </w:tabs>
      </w:pPr>
      <w:r>
        <w:tab/>
      </w:r>
    </w:p>
    <w:p w14:paraId="7E16C27C" w14:textId="713342FE" w:rsidR="007757D5" w:rsidRDefault="001C567E" w:rsidP="00F94BED">
      <w:pPr>
        <w:pStyle w:val="normalhere"/>
      </w:pPr>
      <w:r>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413" w:name="_Toc404230842"/>
      <w:r>
        <w:t>Selección de protocolo de comunicación</w:t>
      </w:r>
      <w:bookmarkEnd w:id="413"/>
    </w:p>
    <w:p w14:paraId="1F3D5FDD" w14:textId="3A814552" w:rsidR="00F94BED" w:rsidRDefault="00F94BED">
      <w:pPr>
        <w:pStyle w:val="normalhere"/>
      </w:pPr>
      <w:r>
        <w:t xml:space="preserve">El sensor LSM9DS0 puede comunicarse a través de los protocolos seriales I2C o SPI. Si bien el protocolo SPI es más apropiado para la aplicación por permitir velocidades de transferencia </w:t>
      </w:r>
      <w:r>
        <w:lastRenderedPageBreak/>
        <w:t xml:space="preserve">superiores al protocolo I2C, se necesitan mayor cantidad de cables para poder utilizarse: </w:t>
      </w:r>
      <w:r w:rsidR="00270C1B">
        <w:t xml:space="preserve">dos </w:t>
      </w:r>
      <w:ins w:id="414" w:author="SSepulveda" w:date="2014-12-16T07:29:00Z">
        <w:r w:rsidR="002F3ECD">
          <w:t xml:space="preserve">cables adicionales para realizar la </w:t>
        </w:r>
      </w:ins>
      <w:ins w:id="415" w:author="SSepulveda" w:date="2014-12-16T07:30:00Z">
        <w:r w:rsidR="002F3ECD">
          <w:t>selección</w:t>
        </w:r>
      </w:ins>
      <w:ins w:id="416" w:author="SSepulveda" w:date="2014-12-16T07:29:00Z">
        <w:r w:rsidR="002F3ECD">
          <w:t xml:space="preserve"> </w:t>
        </w:r>
      </w:ins>
      <w:ins w:id="417" w:author="SSepulveda" w:date="2014-12-16T07:30:00Z">
        <w:r w:rsidR="002F3ECD">
          <w:t xml:space="preserve">del dispositivo, </w:t>
        </w:r>
      </w:ins>
      <w:r w:rsidR="00270C1B">
        <w:t>para cada IMU. Esto debido a que, a nivel de silicio, el IMU está compuesto por dos integrados, una unidad tiene el acelerómetro y magnetómetro, mientras la otra tiene sólo el giroscopio. Esto significa que, para cada IMU, serán necesarios 6 cables</w:t>
      </w:r>
      <w:ins w:id="418" w:author="SSepulveda" w:date="2014-12-16T07:30:00Z">
        <w:r w:rsidR="002F3ECD">
          <w:t xml:space="preserve"> en total: 2 para alimentación, 2 para selección de dispositivo y 2 para comunicación</w:t>
        </w:r>
      </w:ins>
      <w:r w:rsidR="00270C1B">
        <w:t>.</w:t>
      </w:r>
    </w:p>
    <w:p w14:paraId="5831F580" w14:textId="518806BA" w:rsidR="00270C1B" w:rsidRDefault="00270C1B">
      <w:pPr>
        <w:pStyle w:val="normalhere"/>
      </w:pPr>
      <w:r>
        <w:t>El protocolo I2C utiliza menos cables</w:t>
      </w:r>
      <w:ins w:id="419" w:author="SSepulveda" w:date="2014-12-16T07:31:00Z">
        <w:r w:rsidR="002F3ECD">
          <w:t xml:space="preserve"> para la comunicación y la selección del dispositivo</w:t>
        </w:r>
      </w:ins>
      <w:r>
        <w:t>, a costa de una velocidad menor. Adicionalmente, los desarrolladores de integrados sólo proveen dos direcciones I2C, permitiendo conectar un máximo de dos LSM9DS0 a un mismo canal I2C.</w:t>
      </w:r>
    </w:p>
    <w:p w14:paraId="569DF592" w14:textId="77777777" w:rsidR="001C567E" w:rsidRDefault="001C567E">
      <w:pPr>
        <w:pStyle w:val="normalhere"/>
      </w:pPr>
    </w:p>
    <w:p w14:paraId="30873A5A" w14:textId="703B483F" w:rsidR="001C567E" w:rsidRDefault="001C567E">
      <w:pPr>
        <w:pStyle w:val="normalhere"/>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ins w:id="420" w:author="SSepulveda" w:date="2014-12-16T07:35:00Z">
        <w:r w:rsidR="00507C12">
          <w:t>n</w:t>
        </w:r>
      </w:ins>
      <w:r>
        <w:t xml:space="preserve"> sobre las zonas de transición, </w:t>
      </w:r>
      <w:del w:id="421" w:author="SSepulveda" w:date="2014-12-16T07:35:00Z">
        <w:r w:rsidDel="00507C12">
          <w:delText xml:space="preserve">sobrecargar </w:delText>
        </w:r>
      </w:del>
      <w:ins w:id="422" w:author="SSepulveda" w:date="2014-12-16T07:35:00Z">
        <w:r w:rsidR="00507C12">
          <w:t>energizar los sensores con voltajes superiores a los sugeridos por el fabricante</w:t>
        </w:r>
      </w:ins>
      <w:del w:id="423" w:author="SSepulveda" w:date="2014-12-16T07:36:00Z">
        <w:r w:rsidDel="00507C12">
          <w:delText>los sensores</w:delText>
        </w:r>
      </w:del>
      <w:r>
        <w:t xml:space="preserve"> podría reducir su vida útil. Sería apropiado utilizar un conversor de niveles lógicos tanto para SPI como para I2C, a fin de asegurar una correcta comunicación entre los dispositivos.</w:t>
      </w:r>
    </w:p>
    <w:p w14:paraId="41D55769" w14:textId="77777777" w:rsidR="001C567E" w:rsidRDefault="001C567E">
      <w:pPr>
        <w:pStyle w:val="normalhere"/>
      </w:pPr>
    </w:p>
    <w:p w14:paraId="01CF0510" w14:textId="17B5317D" w:rsidR="00270C1B" w:rsidRDefault="001C567E">
      <w:pPr>
        <w:pStyle w:val="normalhere"/>
      </w:pPr>
      <w:r>
        <w:t xml:space="preserve">En consideración de ambas problemáticas, </w:t>
      </w:r>
      <w:r w:rsidR="00270C1B">
        <w:t>se utilizó un multiplexor I2C de 8 canales, PCA9547 de NXP Semiconductors, que permitiría conectar hasta 16 IMUs con un multiplexor (es posible conectar un máximo de 8 multiplexores, logrando 128 IMUs).</w:t>
      </w:r>
    </w:p>
    <w:p w14:paraId="5D6161A1" w14:textId="20BADC60" w:rsidR="00F94BED" w:rsidRDefault="001C567E" w:rsidP="001C567E">
      <w:pPr>
        <w:pStyle w:val="normalhere"/>
      </w:pPr>
      <w:r>
        <w:t xml:space="preserve">Este multiplexor ayuda además a </w:t>
      </w:r>
      <w:del w:id="424" w:author="SSepulveda" w:date="2014-12-16T07:36:00Z">
        <w:r w:rsidDel="00507C12">
          <w:delText xml:space="preserve">manejar </w:delText>
        </w:r>
      </w:del>
      <w:ins w:id="425" w:author="SSepulveda" w:date="2014-12-16T07:36:00Z">
        <w:r w:rsidR="00507C12">
          <w:t xml:space="preserve">compensar </w:t>
        </w:r>
      </w:ins>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47003FC4" w14:textId="77777777" w:rsidR="001C567E" w:rsidRDefault="001C567E" w:rsidP="001C567E">
      <w:pPr>
        <w:pStyle w:val="normalhere"/>
      </w:pPr>
    </w:p>
    <w:p w14:paraId="6F9B2E06" w14:textId="417D83FD" w:rsidR="001C567E" w:rsidRDefault="001C567E" w:rsidP="001C567E">
      <w:pPr>
        <w:pStyle w:val="normalhere"/>
      </w:pPr>
      <w:r>
        <w:t xml:space="preserve">El cableado debe realizarse con precaución para distancias </w:t>
      </w:r>
      <w:del w:id="426" w:author="SSepulveda" w:date="2014-12-16T07:36:00Z">
        <w:r w:rsidDel="00507C12">
          <w:delText>amplias</w:delText>
        </w:r>
      </w:del>
      <w:ins w:id="427" w:author="SSepulveda" w:date="2014-12-16T07:36:00Z">
        <w:r w:rsidR="00507C12">
          <w:t>mayores a 2 metros</w:t>
        </w:r>
      </w:ins>
      <w:r>
        <w:t xml:space="preserve">. Se espera tener más de un metro de cable por cada sensor, por tanto, es importante cumplir con las especificaciones del estándar I2C. Los cables más apropiados para la comunicación son el cable </w:t>
      </w:r>
      <w:del w:id="428" w:author="SSepulveda" w:date="2014-12-16T07:37:00Z">
        <w:r w:rsidDel="00507C12">
          <w:delText>CAT-5 y el cable Plano</w:delText>
        </w:r>
      </w:del>
      <w:ins w:id="429" w:author="SSepulveda" w:date="2014-12-16T07:37:00Z">
        <w:r w:rsidR="00507C12">
          <w:t>mutifilar apantallado AWG 24 y AWG 32</w:t>
        </w:r>
      </w:ins>
      <w:r>
        <w:t xml:space="preserve">. En consideración de las características de movilidad del dispositivo, el cable plano es más flexible, permitiendo mayor comodidad a la hora de realizar </w:t>
      </w:r>
      <w:r w:rsidR="00123592">
        <w:t>movimientos</w:t>
      </w:r>
      <w:r>
        <w:t>.</w:t>
      </w:r>
    </w:p>
    <w:p w14:paraId="48DEECB2" w14:textId="77777777" w:rsidR="001C567E" w:rsidRPr="001C567E" w:rsidRDefault="001C567E" w:rsidP="001C567E">
      <w:pPr>
        <w:pStyle w:val="normalhere"/>
        <w:rPr>
          <w:u w:val="single"/>
        </w:rPr>
      </w:pPr>
    </w:p>
    <w:p w14:paraId="6742F0D7" w14:textId="5846F5BF" w:rsidR="005130B7" w:rsidRDefault="005130B7" w:rsidP="00F94BED">
      <w:pPr>
        <w:pStyle w:val="Ttulo3"/>
      </w:pPr>
      <w:bookmarkStart w:id="430" w:name="_Toc404230843"/>
      <w:r>
        <w:t>Selección de la plataforma de desarrollo</w:t>
      </w:r>
      <w:bookmarkEnd w:id="430"/>
    </w:p>
    <w:p w14:paraId="3BC27DFD" w14:textId="60217491" w:rsidR="00F61690" w:rsidRDefault="00F61690" w:rsidP="000A3420">
      <w:pPr>
        <w:pStyle w:val="normalhere"/>
      </w:pPr>
      <w:r>
        <w:t>Una vez seleccionado el sensor, se realizó la selección de las plataformas que cumplan de mejor manera los requisitos especificados. Los dispositivos con los que se realizaron pruebas para adquirir, procesar y registrar los datos son:</w:t>
      </w:r>
    </w:p>
    <w:p w14:paraId="1139767C" w14:textId="3415A76C" w:rsidR="006F452E" w:rsidRDefault="006F452E" w:rsidP="00CD216C">
      <w:pPr>
        <w:pStyle w:val="normalhere"/>
        <w:numPr>
          <w:ilvl w:val="0"/>
          <w:numId w:val="8"/>
        </w:numPr>
      </w:pPr>
      <w:r>
        <w:t>Arduino Yún</w:t>
      </w:r>
      <w:r w:rsidR="005F05B1">
        <w:t>: provee un sistema de prototipo rápido junto por medio de un MCU AVR ATmega 32u4</w:t>
      </w:r>
      <w:r w:rsidR="00C712BB">
        <w:t xml:space="preserve"> de 8 bits</w:t>
      </w:r>
      <w:r w:rsidR="005F05B1">
        <w:t xml:space="preserve">, </w:t>
      </w:r>
      <w:del w:id="431" w:author="SSepulveda" w:date="2014-12-16T07:38:00Z">
        <w:r w:rsidR="005F05B1" w:rsidDel="00507C12">
          <w:delText>que se</w:delText>
        </w:r>
      </w:del>
      <w:ins w:id="432" w:author="SSepulveda" w:date="2014-12-16T07:38:00Z">
        <w:r w:rsidR="00507C12">
          <w:t>comunicándose</w:t>
        </w:r>
      </w:ins>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Atheros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r w:rsidR="005F05B1" w:rsidRPr="00BA0922">
        <w:rPr>
          <w:i/>
        </w:rPr>
        <w:t>routers</w:t>
      </w:r>
      <w:r w:rsidR="005F05B1">
        <w:t>. A través del kernel Linux, es posible montar tarjetas microSD para almacenar información, y el gestor de paquetes de OpenWrt permite instalar utilidades como Python</w:t>
      </w:r>
      <w:r w:rsidR="001F3C0F">
        <w:t>. Esta plataforma, pensa</w:t>
      </w:r>
      <w:r w:rsidR="00211340">
        <w:t>d</w:t>
      </w:r>
      <w:r w:rsidR="001F3C0F">
        <w:t>a para actuar con el IoT</w:t>
      </w:r>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Internet of Things</w:t>
      </w:r>
      <w:r w:rsidR="001F3C0F">
        <w:t>) permite desarrollar proyectos que pueda</w:t>
      </w:r>
      <w:r w:rsidR="003C37B4">
        <w:t>n</w:t>
      </w:r>
      <w:r w:rsidR="001F3C0F">
        <w:t xml:space="preserve"> interactuar directamente en forma inalámbrica con internet o redes locales.</w:t>
      </w:r>
    </w:p>
    <w:p w14:paraId="3D2FA2B2" w14:textId="67D63840" w:rsidR="00A33763" w:rsidRDefault="00A33763" w:rsidP="00A33763">
      <w:pPr>
        <w:pStyle w:val="normalhere"/>
        <w:ind w:left="720"/>
      </w:pPr>
    </w:p>
    <w:p w14:paraId="2038E424" w14:textId="6419FEE2" w:rsidR="00A33763" w:rsidRDefault="00A33763" w:rsidP="00A33763">
      <w:pPr>
        <w:pStyle w:val="normalhere"/>
        <w:ind w:left="720"/>
      </w:pPr>
      <w:r>
        <w:t>En el firmware de Arduino, se cargó la librería RTIMULib</w:t>
      </w:r>
      <w:r w:rsidR="0074377E">
        <w:t xml:space="preserve"> para Arduino </w:t>
      </w:r>
      <w:r w:rsidR="0074377E">
        <w:fldChar w:fldCharType="begin"/>
      </w:r>
      <w:r w:rsidR="0074377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schema":"https://github.com/citation-style-language/schema/raw/master/csl-citation.json"} </w:instrText>
      </w:r>
      <w:r w:rsidR="0074377E">
        <w:fldChar w:fldCharType="separate"/>
      </w:r>
      <w:r w:rsidR="0074377E" w:rsidRPr="0074377E">
        <w:t>(Barnett, 2014)</w:t>
      </w:r>
      <w:r w:rsidR="0074377E">
        <w:fldChar w:fldCharType="end"/>
      </w:r>
      <w:r w:rsidR="0074377E">
        <w:t xml:space="preserve">, la que permite utilizar indistintamente sensores MPU-9150 o LSM9DS0. Se comprobó la </w:t>
      </w:r>
      <w:r w:rsidR="0074377E">
        <w:lastRenderedPageBreak/>
        <w:t>transferencia por medio de un puerto serial virtual para verificar el funcionamiento de la adquisición.</w:t>
      </w:r>
    </w:p>
    <w:p w14:paraId="48BBB4F5" w14:textId="14DCCBD2" w:rsidR="0074377E" w:rsidRDefault="0074377E" w:rsidP="00A33763">
      <w:pPr>
        <w:pStyle w:val="normalhere"/>
        <w:ind w:left="720"/>
      </w:pPr>
      <w:r>
        <w:t xml:space="preserve">Para el almacenamiento, Arduino </w:t>
      </w:r>
      <w:r w:rsidR="002D05EE">
        <w:t>Yún</w:t>
      </w:r>
      <w:r>
        <w:t xml:space="preserve"> posee acceso a una memoria micro SD que es manejada a través del </w:t>
      </w:r>
      <w:del w:id="433" w:author="SSepulveda" w:date="2014-12-16T07:39:00Z">
        <w:r w:rsidDel="008153E4">
          <w:delText xml:space="preserve">router </w:delText>
        </w:r>
      </w:del>
      <w:r>
        <w:t>Atheros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6E801CEA" w14:textId="77777777" w:rsidR="0081264A" w:rsidRDefault="0074377E" w:rsidP="00A33763">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331F6283" w14:textId="77777777" w:rsidR="0081264A" w:rsidRDefault="0081264A" w:rsidP="00A33763">
      <w:pPr>
        <w:pStyle w:val="normalhere"/>
        <w:ind w:left="720"/>
      </w:pPr>
    </w:p>
    <w:p w14:paraId="6CB508AC" w14:textId="7F88AA11" w:rsidR="0081264A" w:rsidRDefault="0081264A" w:rsidP="00A33763">
      <w:pPr>
        <w:pStyle w:val="normalhere"/>
        <w:ind w:left="720"/>
      </w:pPr>
      <w:commentRangeStart w:id="434"/>
      <w:r>
        <w:t xml:space="preserve">Autobahn </w:t>
      </w:r>
      <w:commentRangeEnd w:id="434"/>
      <w:r w:rsidR="001F5985">
        <w:rPr>
          <w:rStyle w:val="Refdecomentario"/>
          <w:rFonts w:ascii="Times New Roman" w:hAnsi="Times New Roman"/>
        </w:rPr>
        <w:commentReference w:id="434"/>
      </w:r>
      <w:r>
        <w:t>es un</w:t>
      </w:r>
      <w:del w:id="435" w:author="SSepulveda" w:date="2014-12-16T07:40:00Z">
        <w:r w:rsidDel="001F5985">
          <w:delText>a</w:delText>
        </w:r>
      </w:del>
      <w:r>
        <w:t xml:space="preserve"> proyecto </w:t>
      </w:r>
      <w:r w:rsidRPr="0081264A">
        <w:rPr>
          <w:i/>
        </w:rPr>
        <w:t>open source</w:t>
      </w:r>
      <w:r>
        <w:t xml:space="preserve"> que provee implementaciones de los protocolos WebSocket y WAMP </w:t>
      </w:r>
      <w:r w:rsidR="003C37B4">
        <w:t>(</w:t>
      </w:r>
      <w:r w:rsidR="003C37B4" w:rsidRPr="003C37B4">
        <w:rPr>
          <w:i/>
        </w:rPr>
        <w:t>Web Application Messaging Protocol</w:t>
      </w:r>
      <w:r w:rsidR="003C37B4">
        <w:t xml:space="preserve">) </w:t>
      </w:r>
      <w:r>
        <w:t xml:space="preserve">en Python, JavaScript, Android y C++. Gracias a este </w:t>
      </w:r>
      <w:r w:rsidRPr="002D05EE">
        <w:rPr>
          <w:i/>
        </w:rPr>
        <w:t>framework</w:t>
      </w:r>
      <w:r>
        <w:t>, es posible montar una página web que permita controlar el dispositivo a través de la red y capturar los datos y almacenarlos en forma local o remota. Las posibilidades de contar con el protocolo WebSocket operativo permiten una gran cantidad de aplicaciones basadas en IoT, con actualizaciones en tiempo real.</w:t>
      </w:r>
    </w:p>
    <w:p w14:paraId="4670920B" w14:textId="21A27BB4" w:rsidR="0081264A" w:rsidRPr="0081264A" w:rsidRDefault="0081264A" w:rsidP="00A33763">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59E2CBE5" w14:textId="77777777" w:rsidR="0081264A" w:rsidRDefault="0081264A" w:rsidP="00A33763">
      <w:pPr>
        <w:pStyle w:val="normalhere"/>
        <w:ind w:left="720"/>
      </w:pP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r w:rsidRPr="0063093F">
        <w:rPr>
          <w:i/>
        </w:rPr>
        <w:t>Openssh-sftp-server</w:t>
      </w:r>
      <w:r>
        <w:t>, un servidor de sistemas SFTP (</w:t>
      </w:r>
      <w:r w:rsidRPr="0063093F">
        <w:rPr>
          <w:i/>
        </w:rPr>
        <w:t>Secure File Transfer Protocol</w:t>
      </w:r>
      <w:r>
        <w:t>)</w:t>
      </w:r>
    </w:p>
    <w:p w14:paraId="60A1EFD9" w14:textId="2979423E" w:rsidR="0063093F" w:rsidRDefault="0063093F" w:rsidP="00BC4B5E">
      <w:pPr>
        <w:pStyle w:val="normalhere"/>
        <w:numPr>
          <w:ilvl w:val="0"/>
          <w:numId w:val="12"/>
        </w:numPr>
      </w:pPr>
      <w:r w:rsidRPr="0063093F">
        <w:rPr>
          <w:i/>
        </w:rPr>
        <w:t>Bzip, unzip tar</w:t>
      </w:r>
      <w:r>
        <w:t>, aplicaciones para descomprimir archivos.</w:t>
      </w:r>
    </w:p>
    <w:p w14:paraId="7858CDF5" w14:textId="33001D70" w:rsidR="0063093F" w:rsidRDefault="0063093F" w:rsidP="00BC4B5E">
      <w:pPr>
        <w:pStyle w:val="normalhere"/>
        <w:numPr>
          <w:ilvl w:val="0"/>
          <w:numId w:val="12"/>
        </w:numPr>
      </w:pPr>
      <w:r>
        <w:rPr>
          <w:i/>
        </w:rPr>
        <w:t>Wget</w:t>
      </w:r>
      <w:r>
        <w:t>, aplicación para descargar archivos por línea de comandos.</w:t>
      </w:r>
    </w:p>
    <w:p w14:paraId="78997A92" w14:textId="6F19FC5A" w:rsidR="0063093F" w:rsidRDefault="0063093F" w:rsidP="00BC4B5E">
      <w:pPr>
        <w:pStyle w:val="normalhere"/>
        <w:numPr>
          <w:ilvl w:val="0"/>
          <w:numId w:val="12"/>
        </w:numPr>
      </w:pPr>
      <w:r>
        <w:rPr>
          <w:i/>
        </w:rPr>
        <w:t>Fdisk, e2fsprogs</w:t>
      </w:r>
      <w:r>
        <w:t>, aplicaciones para manejar sistema de ficheros.</w:t>
      </w:r>
    </w:p>
    <w:p w14:paraId="392CE3DF" w14:textId="062851A9" w:rsidR="003C37B4" w:rsidRDefault="0063093F" w:rsidP="00BC4B5E">
      <w:pPr>
        <w:pStyle w:val="normalhere"/>
        <w:numPr>
          <w:ilvl w:val="0"/>
          <w:numId w:val="12"/>
        </w:numPr>
      </w:pPr>
      <w:r w:rsidRPr="0063093F">
        <w:rPr>
          <w:i/>
        </w:rPr>
        <w:t>Python, pyopenssl, python-openssl, python-crypto, python-bzip2, python-sqlite3, python-ncurses</w:t>
      </w:r>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r>
        <w:rPr>
          <w:i/>
        </w:rPr>
        <w:t>Setuptools</w:t>
      </w:r>
      <w:r>
        <w:t xml:space="preserve">, una herramienta de Python que ofrece un repositorio para instalar librerías de Python, entre ellas, Autobahn y sus dependencias: </w:t>
      </w:r>
      <w:r>
        <w:rPr>
          <w:i/>
        </w:rPr>
        <w:t xml:space="preserve">zope.interface </w:t>
      </w:r>
      <w:r>
        <w:t xml:space="preserve">y </w:t>
      </w:r>
      <w:r>
        <w:rPr>
          <w:i/>
        </w:rPr>
        <w:t>twisted</w:t>
      </w:r>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r>
        <w:rPr>
          <w:i/>
        </w:rPr>
        <w:t>PySerial</w:t>
      </w:r>
      <w:r>
        <w:t>, librería de Python para acceder al puerto serial (UART).</w:t>
      </w:r>
    </w:p>
    <w:p w14:paraId="06D028AB" w14:textId="77777777" w:rsidR="003C37B4" w:rsidRDefault="003C37B4" w:rsidP="003C37B4">
      <w:pPr>
        <w:pStyle w:val="normalhere"/>
        <w:ind w:left="720"/>
      </w:pPr>
    </w:p>
    <w:p w14:paraId="04DE0AD7" w14:textId="6955B24B" w:rsidR="003C37B4" w:rsidRDefault="003C37B4" w:rsidP="003C37B4">
      <w:pPr>
        <w:pStyle w:val="normalhere"/>
        <w:ind w:left="720"/>
      </w:pPr>
      <w:r>
        <w:t xml:space="preserve">Una vez compilados e instalados los programas, es necesario desactivar la librería Bridge de Arduino para liberar el puerto serial. Esto se consigue modificando el archivo </w:t>
      </w:r>
      <w:r w:rsidRPr="003C37B4">
        <w:rPr>
          <w:i/>
        </w:rPr>
        <w:t>/etc/inttab</w:t>
      </w:r>
      <w:r>
        <w:t>, donde se puede encontrar la línea que registra un intérprete de comandos ASH al puerto serial del router (</w:t>
      </w:r>
      <w:r w:rsidRPr="003C37B4">
        <w:rPr>
          <w:i/>
        </w:rPr>
        <w:t>/dev/ttyATH0</w:t>
      </w:r>
      <w:r>
        <w:t>).</w:t>
      </w:r>
    </w:p>
    <w:p w14:paraId="54769E41" w14:textId="77777777" w:rsidR="00314F66" w:rsidRDefault="00314F66" w:rsidP="003C37B4">
      <w:pPr>
        <w:pStyle w:val="normalhere"/>
        <w:ind w:left="720"/>
      </w:pPr>
    </w:p>
    <w:p w14:paraId="65A1F668" w14:textId="509FB745" w:rsidR="00314F66" w:rsidRDefault="00314F66" w:rsidP="003C37B4">
      <w:pPr>
        <w:pStyle w:val="normalhere"/>
        <w:ind w:left="720"/>
      </w:pPr>
      <w:r>
        <w:t xml:space="preserve">Autobahn ofrece una documentación detallada y ejemplos en su repositorio, entre ellos, el ejemplo ubicado en </w:t>
      </w:r>
      <w:r w:rsidRPr="00314F66">
        <w:rPr>
          <w:i/>
        </w:rPr>
        <w:t>/examples/twisted/wamp/app/serial2ws</w:t>
      </w:r>
      <w:r>
        <w:t xml:space="preserve"> ejemplifica como utilizar el servidor WAMP y WebSockets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ebSocket a medida que el micro controlador los envía hacia una página cliente, montada en el mismo servidor. Iniciado el servidor, basta con entrar a la dirección </w:t>
      </w:r>
      <w:hyperlink r:id="rId20"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3C9D4BAD" w14:textId="77777777" w:rsidR="00D0454E" w:rsidRDefault="00D0454E" w:rsidP="003C37B4">
      <w:pPr>
        <w:pStyle w:val="normalhere"/>
        <w:ind w:left="720"/>
      </w:pPr>
    </w:p>
    <w:p w14:paraId="796D0156" w14:textId="4364A615" w:rsidR="00D0454E" w:rsidRDefault="00D0454E" w:rsidP="003C37B4">
      <w:pPr>
        <w:pStyle w:val="normalhere"/>
        <w:ind w:left="720"/>
      </w:pPr>
      <w:r>
        <w:t xml:space="preserve">Tras tener operacional el sistema, </w:t>
      </w:r>
      <w:r w:rsidR="003775CA">
        <w:t>se realizan adquisiciones con un sensor, luego con varios sensores y se registran los datos obtenidos en un archivo CSV (</w:t>
      </w:r>
      <w:r w:rsidR="003775CA" w:rsidRPr="003775CA">
        <w:rPr>
          <w:i/>
        </w:rPr>
        <w:t>Comma Separated Values</w:t>
      </w:r>
      <w:r w:rsidR="003775CA">
        <w:t>) junto con el tiempo en que se realizó cada adquisición (</w:t>
      </w:r>
      <w:r w:rsidR="003775CA" w:rsidRPr="003775CA">
        <w:rPr>
          <w:i/>
        </w:rPr>
        <w:t>time stamp</w:t>
      </w:r>
      <w:r w:rsidR="003775CA">
        <w:t>).</w:t>
      </w:r>
    </w:p>
    <w:p w14:paraId="07443EA3" w14:textId="77777777" w:rsidR="003775CA" w:rsidRDefault="003775CA" w:rsidP="003C37B4">
      <w:pPr>
        <w:pStyle w:val="normalhere"/>
        <w:ind w:left="720"/>
      </w:pPr>
    </w:p>
    <w:p w14:paraId="60239FDF" w14:textId="1F582AF7" w:rsidR="003775CA" w:rsidRDefault="003775CA" w:rsidP="003C37B4">
      <w:pPr>
        <w:pStyle w:val="normalhere"/>
        <w:ind w:left="720"/>
      </w:pPr>
      <w:r>
        <w:t>Las pruebas mostraron que la frecuencia de muestro obtenida rondaba los 20Hz con un solo sensor. Sin embargo, al agregar más sensores, el ancho de banda se repartía entre los diferentes sensores, llegando a frecuencias de 4Hz cuando 5 IMUs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295BABA2" w14:textId="44175E15" w:rsidR="00320D12" w:rsidRDefault="001F3C0F" w:rsidP="00CD216C">
      <w:pPr>
        <w:pStyle w:val="normalhere"/>
        <w:numPr>
          <w:ilvl w:val="0"/>
          <w:numId w:val="8"/>
        </w:numPr>
      </w:pPr>
      <w:r>
        <w:t xml:space="preserve">Nucleo F401RE: con un MCU ARM </w:t>
      </w:r>
      <w:r w:rsidRPr="001F3C0F">
        <w:t>STM32F401RE</w:t>
      </w:r>
      <w:r w:rsidR="00C712BB">
        <w:t xml:space="preserve"> de 32 bits</w:t>
      </w:r>
      <w:r>
        <w:t>, y compatibilidad con dispositivos creados para Arduino</w:t>
      </w:r>
      <w:r w:rsidR="003775CA">
        <w:t xml:space="preserve"> (</w:t>
      </w:r>
      <w:r w:rsidR="003775CA" w:rsidRPr="003775CA">
        <w:rPr>
          <w:i/>
        </w:rPr>
        <w:t>Shields</w:t>
      </w:r>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4F811788" w14:textId="77777777" w:rsidR="00320D12" w:rsidRDefault="00320D12" w:rsidP="00320D12">
      <w:pPr>
        <w:pStyle w:val="normalhere"/>
        <w:ind w:left="720"/>
      </w:pPr>
    </w:p>
    <w:p w14:paraId="24B4A48E" w14:textId="1ACEE2C8" w:rsidR="00320D12" w:rsidRDefault="00320D12" w:rsidP="00320D12">
      <w:pPr>
        <w:pStyle w:val="normalhere"/>
        <w:ind w:left="720"/>
      </w:pPr>
      <w:r>
        <w:t>El framework Autobah result</w:t>
      </w:r>
      <w:ins w:id="436" w:author="SSepulveda" w:date="2014-12-16T07:41:00Z">
        <w:r w:rsidR="001F5985">
          <w:t>ó</w:t>
        </w:r>
      </w:ins>
      <w:del w:id="437" w:author="SSepulveda" w:date="2014-12-16T07:41:00Z">
        <w:r w:rsidDel="001F5985">
          <w:delText>o</w:delText>
        </w:r>
      </w:del>
      <w:r>
        <w:t xml:space="preserve"> ser una alternativa interesante, y provee la portabilidad para ser implementado</w:t>
      </w:r>
      <w:del w:id="438" w:author="SSepulveda" w:date="2014-12-16T07:41:00Z">
        <w:r w:rsidDel="001F5985">
          <w:delText>s</w:delText>
        </w:r>
      </w:del>
      <w:r>
        <w:t xml:space="preserve"> en diferentes arquitecturas. Tras implementar el </w:t>
      </w:r>
      <w:r w:rsidRPr="00320D12">
        <w:rPr>
          <w:i/>
        </w:rPr>
        <w:t>firmware</w:t>
      </w:r>
      <w:r>
        <w:t xml:space="preserve"> para adquirir datos de los sensores, la cantidad de periféricos no incluidos, respecto a la plataforma Arduino Yún</w:t>
      </w:r>
      <w:ins w:id="439" w:author="SSepulveda" w:date="2014-12-16T07:41:00Z">
        <w:r w:rsidR="001F5985">
          <w:t>,</w:t>
        </w:r>
      </w:ins>
      <w:r>
        <w:t xml:space="preserve"> generaría un aumento en el tiempo de desarrollo. A diferencia de la plataforma Arduino Yún, la plataforma Nucleo F401RE no cuenta con almacenamiento directo a una memoria externa, ni un sistema de comunicación inalámbrica.</w:t>
      </w:r>
    </w:p>
    <w:p w14:paraId="22764A76" w14:textId="77777777" w:rsidR="00B67EAE" w:rsidRDefault="00B67EAE" w:rsidP="00320D12">
      <w:pPr>
        <w:pStyle w:val="normalhere"/>
        <w:ind w:left="720"/>
      </w:pPr>
    </w:p>
    <w:p w14:paraId="2F134DDC" w14:textId="6811F334" w:rsidR="00B67EAE" w:rsidRDefault="00B67EAE" w:rsidP="00320D12">
      <w:pPr>
        <w:pStyle w:val="normalhere"/>
        <w:ind w:left="720"/>
      </w:pPr>
      <w:r>
        <w:t>En vista de las problemáticas presentadas, se decide continuar con la siguiente plataforma, debido a que la cantidad de</w:t>
      </w:r>
      <w:ins w:id="440" w:author="SSepulveda" w:date="2014-12-16T07:45:00Z">
        <w:r w:rsidR="009A017E">
          <w:t xml:space="preserve"> componentes</w:t>
        </w:r>
      </w:ins>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5CF048CC" w14:textId="33CE2BEA" w:rsidR="009B2B56" w:rsidRDefault="006F452E" w:rsidP="00CD216C">
      <w:pPr>
        <w:pStyle w:val="normalhere"/>
        <w:numPr>
          <w:ilvl w:val="0"/>
          <w:numId w:val="8"/>
        </w:numPr>
      </w:pPr>
      <w:r>
        <w:t>Raspberry Pi (</w:t>
      </w:r>
      <w:r w:rsidR="001F3C0F">
        <w:t>Modelo B revisión 2</w:t>
      </w:r>
      <w:r>
        <w:t>)</w:t>
      </w:r>
      <w:r w:rsidR="001F3C0F">
        <w:t>: provee un sistema de Linux embebido sobre un procesador ARM1176JZF-S (ARMv6k), junto a un procesador de gráficos Broadcom VideoCore IV, entregan grandes capacidades de procesamiento y almacenamiento. Dispone de GPIO que permiten establecer comunicación UART, I</w:t>
      </w:r>
      <w:r w:rsidR="00C712BB">
        <w:t xml:space="preserve">2C y SPI con otros dispositivos, además de correr distribuciones como GNU/Linux </w:t>
      </w:r>
      <w:r w:rsidR="00211340">
        <w:t>Debían</w:t>
      </w:r>
      <w:r w:rsidR="00C712BB">
        <w:t xml:space="preserve"> para ARM, permite conexión a otros dispositivos a través de Ethernet o USB.</w:t>
      </w:r>
    </w:p>
    <w:p w14:paraId="077777B8" w14:textId="77777777" w:rsidR="009B2B56" w:rsidRDefault="009B2B56" w:rsidP="009B2B56">
      <w:pPr>
        <w:pStyle w:val="normalhere"/>
        <w:ind w:left="720"/>
      </w:pPr>
    </w:p>
    <w:p w14:paraId="0D387ACE" w14:textId="7FCDEBEE" w:rsidR="009B2B56" w:rsidRDefault="009B2B56" w:rsidP="009B2B56">
      <w:pPr>
        <w:pStyle w:val="normalhere"/>
        <w:ind w:left="720"/>
      </w:pPr>
      <w:r>
        <w:t>La plataforma de desarrollo RPi (Raspberry Pi) provee una mezcla entre la cantidad de periféricos embebidos en el sistema junto con la posibilidad de actuar como un punto de acceso WiFi por medio de sus puertos USB.</w:t>
      </w:r>
    </w:p>
    <w:p w14:paraId="19E1179A" w14:textId="77777777" w:rsidR="009B2B56" w:rsidRDefault="009B2B56" w:rsidP="009B2B56">
      <w:pPr>
        <w:pStyle w:val="normalhere"/>
        <w:ind w:left="720"/>
      </w:pPr>
    </w:p>
    <w:p w14:paraId="0A56A429" w14:textId="250E03FD" w:rsidR="00734E06" w:rsidRDefault="00DE672A" w:rsidP="00DE672A">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iendo los archivos y modificándolos para volverlos accesibles a Python</w:t>
      </w:r>
      <w:r>
        <w:t>. Es necesario portar el controlador del multiplexor PCA9547 a Python, tras lo cual se pueden realizar las pruebas de funcionamiento.</w:t>
      </w:r>
    </w:p>
    <w:p w14:paraId="0E279D49" w14:textId="77777777" w:rsidR="00DE672A" w:rsidRDefault="00DE672A" w:rsidP="00DE672A">
      <w:pPr>
        <w:pStyle w:val="normalhere"/>
        <w:ind w:left="720"/>
      </w:pPr>
    </w:p>
    <w:p w14:paraId="2D27BF1B" w14:textId="2DE161AE" w:rsidR="00DE672A" w:rsidRDefault="00DE672A" w:rsidP="00DE672A">
      <w:pPr>
        <w:pStyle w:val="normalhere"/>
        <w:ind w:left="720"/>
      </w:pPr>
      <w:r>
        <w:t>Con la configuración implementada</w:t>
      </w:r>
      <w:r w:rsidR="00D075B9">
        <w:t xml:space="preserve">, donde es importante señalar la habilitación de las velocidades </w:t>
      </w:r>
      <w:r w:rsidR="00D075B9" w:rsidRPr="00D075B9">
        <w:rPr>
          <w:i/>
        </w:rPr>
        <w:t>fastboot</w:t>
      </w:r>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IMUs multiplexados, logrando la máxima configuración esperada para el procesamiento de los datos.</w:t>
      </w:r>
    </w:p>
    <w:p w14:paraId="25B6FFA5" w14:textId="77777777" w:rsidR="00DE672A" w:rsidRDefault="00DE672A" w:rsidP="00DE672A">
      <w:pPr>
        <w:pStyle w:val="normalhere"/>
        <w:ind w:left="720"/>
      </w:pP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ins w:id="441" w:author="SSepulveda" w:date="2014-12-16T07:46:00Z">
        <w:r w:rsidR="009A017E">
          <w:t xml:space="preserve">, debido a que varios de sus componentes son </w:t>
        </w:r>
      </w:ins>
      <w:ins w:id="442" w:author="SSepulveda" w:date="2014-12-16T07:47:00Z">
        <w:r w:rsidR="009A017E">
          <w:t>difíciles</w:t>
        </w:r>
      </w:ins>
      <w:ins w:id="443" w:author="SSepulveda" w:date="2014-12-16T07:46:00Z">
        <w:r w:rsidR="009A017E">
          <w:t xml:space="preserve"> de encontrar en el mercado, junto con soluciones de soldadura avanzada. Sin embargo, la arquitectura ARM permite portabilidad hacia otras plataformas, manteniendo</w:t>
        </w:r>
      </w:ins>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748DFCC" w:rsidR="00D72EB1" w:rsidRDefault="00D72EB1" w:rsidP="00D72EB1">
      <w:pPr>
        <w:pStyle w:val="normalhere"/>
        <w:ind w:left="720"/>
      </w:pPr>
    </w:p>
    <w:p w14:paraId="6FA89836" w14:textId="0385AB4F" w:rsidR="009D06C0" w:rsidRPr="009D06C0" w:rsidRDefault="00582042" w:rsidP="009D06C0">
      <w:pPr>
        <w:pStyle w:val="Ttulo3"/>
      </w:pPr>
      <w:bookmarkStart w:id="444" w:name="_Toc404230844"/>
      <w:r>
        <w:t>Hardware del dispositivo</w:t>
      </w:r>
      <w:bookmarkEnd w:id="444"/>
    </w:p>
    <w:p w14:paraId="02FE91D0" w14:textId="0DB84098" w:rsidR="009D06C0" w:rsidRDefault="00CD577A" w:rsidP="00FB52CD">
      <w:pPr>
        <w:pStyle w:val="normalhere"/>
      </w:pPr>
      <w:r>
        <w:rPr>
          <w:noProof/>
        </w:rPr>
        <w:pict w14:anchorId="5EDF4AA9">
          <v:shape id="_x0000_s1046" type="#_x0000_t202" style="position:absolute;left:0;text-align:left;margin-left:.6pt;margin-top:278.95pt;width:402.1pt;height:.05pt;z-index:251668992;mso-position-horizontal-relative:text;mso-position-vertical-relative:text" stroked="f">
            <v:textbox style="mso-next-textbox:#_x0000_s1046;mso-fit-shape-to-text:t" inset="0,0,0,0">
              <w:txbxContent>
                <w:p w14:paraId="37402BEF" w14:textId="47DF2EED" w:rsidR="0075155C" w:rsidRPr="003B1449" w:rsidRDefault="0075155C" w:rsidP="00A25AA0">
                  <w:pPr>
                    <w:pStyle w:val="fig"/>
                    <w:rPr>
                      <w:rFonts w:ascii="Apple Garamond Light" w:hAnsi="Apple Garamond Light"/>
                      <w:noProof/>
                      <w:sz w:val="24"/>
                      <w:szCs w:val="24"/>
                    </w:rPr>
                  </w:pPr>
                  <w:bookmarkStart w:id="445" w:name="_Ref404152229"/>
                  <w:r>
                    <w:t xml:space="preserve">Figura </w:t>
                  </w:r>
                  <w:r w:rsidR="00CD577A">
                    <w:fldChar w:fldCharType="begin"/>
                  </w:r>
                  <w:r w:rsidR="00CD577A">
                    <w:instrText xml:space="preserve"> SEQ Figura \* ARABIC </w:instrText>
                  </w:r>
                  <w:r w:rsidR="00CD577A">
                    <w:fldChar w:fldCharType="separate"/>
                  </w:r>
                  <w:r>
                    <w:rPr>
                      <w:noProof/>
                    </w:rPr>
                    <w:t>8</w:t>
                  </w:r>
                  <w:r w:rsidR="00CD577A">
                    <w:rPr>
                      <w:noProof/>
                    </w:rPr>
                    <w:fldChar w:fldCharType="end"/>
                  </w:r>
                  <w:bookmarkEnd w:id="445"/>
                  <w:r>
                    <w:t>- Diagrama de conexión básica de la plataforma Raspberry Pi</w:t>
                  </w:r>
                </w:p>
              </w:txbxContent>
            </v:textbox>
            <w10:wrap type="topAndBottom"/>
          </v:shape>
        </w:pict>
      </w:r>
      <w:r w:rsidR="00002742">
        <w:rPr>
          <w:noProof/>
          <w:lang w:val="en-US" w:eastAsia="en-US"/>
        </w:rPr>
        <w:drawing>
          <wp:anchor distT="0" distB="0" distL="114300" distR="114300" simplePos="0" relativeHeight="251653632" behindDoc="0" locked="0" layoutInCell="1" allowOverlap="1" wp14:anchorId="71F73820" wp14:editId="39BF0CA4">
            <wp:simplePos x="0" y="0"/>
            <wp:positionH relativeFrom="column">
              <wp:posOffset>7620</wp:posOffset>
            </wp:positionH>
            <wp:positionV relativeFrom="paragraph">
              <wp:posOffset>772202</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r w:rsidR="009D06C0">
        <w:t xml:space="preserve">El objetivo de utilizar una plataforma de desarrollo es realizar los prototipos con la menor cantidad de desarrollo de Hardware. </w:t>
      </w:r>
      <w:r w:rsidR="00002742">
        <w:t>En l</w:t>
      </w:r>
      <w:r w:rsidR="009D06C0">
        <w:t xml:space="preserve">a </w:t>
      </w:r>
      <w:r w:rsidR="00002742">
        <w:fldChar w:fldCharType="begin"/>
      </w:r>
      <w:r w:rsidR="00002742">
        <w:instrText xml:space="preserve"> REF _Ref404152229 \h </w:instrText>
      </w:r>
      <w:r w:rsidR="00002742">
        <w:fldChar w:fldCharType="separate"/>
      </w:r>
      <w:r w:rsidR="00CA29B9">
        <w:t xml:space="preserve">Figura </w:t>
      </w:r>
      <w:r w:rsidR="00CA29B9">
        <w:rPr>
          <w:noProof/>
        </w:rPr>
        <w:t>8</w:t>
      </w:r>
      <w:r w:rsidR="00002742">
        <w:fldChar w:fldCharType="end"/>
      </w:r>
      <w:r w:rsidR="009D06C0">
        <w:t xml:space="preserve"> </w:t>
      </w:r>
      <w:r w:rsidR="00002742">
        <w:t xml:space="preserve">se observan </w:t>
      </w:r>
      <w:r w:rsidR="009D06C0">
        <w:t>los componentes de la plataform</w:t>
      </w:r>
      <w:r w:rsidR="00002742">
        <w:t>a, junto con las conexiones básicas para hacer funcionar la plataforma</w:t>
      </w:r>
      <w:r w:rsidR="009D06C0">
        <w:t>.</w:t>
      </w:r>
      <w:r w:rsidR="00002742">
        <w:t xml:space="preserve"> En uno de los puertos USB se conecta el WiFi, y en los terminales SDA y SCL las conexiones al multiplexor I2C y los sensores IMU</w:t>
      </w:r>
    </w:p>
    <w:p w14:paraId="519681D8" w14:textId="1A706900" w:rsidR="009D06C0" w:rsidRDefault="00093B1A" w:rsidP="00FB52CD">
      <w:pPr>
        <w:pStyle w:val="normalhere"/>
      </w:pPr>
      <w:r>
        <w:lastRenderedPageBreak/>
        <w:t xml:space="preserve">Fue necesario desarrollar un </w:t>
      </w:r>
      <w:r w:rsidRPr="00093B1A">
        <w:rPr>
          <w:i/>
        </w:rPr>
        <w:t>breakout board</w:t>
      </w:r>
      <w:r>
        <w:t xml:space="preserve"> para el multiplexor PCA9547, debido a que su 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r w:rsidR="00002742" w:rsidRPr="00002742">
        <w:rPr>
          <w:i/>
        </w:rPr>
        <w:t>headers</w:t>
      </w:r>
      <w:r w:rsidR="00002742">
        <w:t>) para conectores IDC de cable plano, de 5x2 pines. Esto permite realizar la conexión de los sensores en forma reversible, por tanto el usuario no puede conectar en forma errónea el dispositivo.</w:t>
      </w:r>
    </w:p>
    <w:p w14:paraId="04C79143" w14:textId="4E86DC5F" w:rsidR="00002742" w:rsidRDefault="00002742" w:rsidP="00FB52CD">
      <w:pPr>
        <w:pStyle w:val="normalhere"/>
      </w:pPr>
    </w:p>
    <w:p w14:paraId="70B7F6DB" w14:textId="7320DE5A" w:rsidR="00431330" w:rsidRDefault="00481CD2" w:rsidP="00FB52CD">
      <w:pPr>
        <w:pStyle w:val="normalhere"/>
      </w:pPr>
      <w:r>
        <w:t xml:space="preserve">A pesar de no tener la misma topología que los </w:t>
      </w:r>
      <w:r>
        <w:rPr>
          <w:i/>
        </w:rPr>
        <w:t>S</w:t>
      </w:r>
      <w:r w:rsidRPr="00481CD2">
        <w:rPr>
          <w:i/>
        </w:rPr>
        <w:t>hield</w:t>
      </w:r>
      <w:r>
        <w:t xml:space="preserve"> R3 de Arduino, en el diseño se consideró mantener las dimensiones dentro del área de prototipo de los </w:t>
      </w:r>
      <w:r w:rsidRPr="00481CD2">
        <w:rPr>
          <w:i/>
        </w:rPr>
        <w:t>Shields</w:t>
      </w:r>
      <w:r>
        <w:t>. Esto permitirá portabilidad a las plataformas de desarrollo ya utilizadas, específicamente la plataforma Nucleo F401RE, que se postula como el mejor candidato para una solución final embebida.</w:t>
      </w:r>
    </w:p>
    <w:p w14:paraId="2D67626B" w14:textId="77777777" w:rsidR="00431330" w:rsidRDefault="00431330" w:rsidP="00FB52CD">
      <w:pPr>
        <w:pStyle w:val="normalhere"/>
      </w:pPr>
    </w:p>
    <w:p w14:paraId="0DCB2E1A" w14:textId="139DB346" w:rsidR="00C41DE4" w:rsidRPr="00FB52CD" w:rsidRDefault="000072D2" w:rsidP="00FB52CD">
      <w:pPr>
        <w:pStyle w:val="normalhere"/>
      </w:pPr>
      <w:r>
        <w:t>Para energizar la plataforma de desarrollo, se utilizó una batería recargable externa de 2800m</w:t>
      </w:r>
      <w:del w:id="446" w:author="SSepulveda" w:date="2014-12-16T07:49:00Z">
        <w:r w:rsidDel="009A017E">
          <w:delText>h</w:delText>
        </w:r>
      </w:del>
      <w:r>
        <w:t>A</w:t>
      </w:r>
      <w:ins w:id="447" w:author="SSepulveda" w:date="2014-12-16T07:49:00Z">
        <w:r w:rsidR="009A017E">
          <w:t>h</w:t>
        </w:r>
      </w:ins>
      <w:r>
        <w:t>, con la cual se logró hasta 2 horas de adquisición continua, sin implementar ningún tipo de ahorro energético.</w:t>
      </w:r>
    </w:p>
    <w:p w14:paraId="0F03F071" w14:textId="77777777" w:rsidR="00C41DE4" w:rsidRDefault="00C41DE4" w:rsidP="000A3420">
      <w:pPr>
        <w:pStyle w:val="normalhere"/>
      </w:pPr>
    </w:p>
    <w:p w14:paraId="04E9545C" w14:textId="05DDD998" w:rsidR="00FF087D" w:rsidRDefault="00CD577A" w:rsidP="000A3420">
      <w:pPr>
        <w:pStyle w:val="normalhere"/>
      </w:pPr>
      <w:r>
        <w:rPr>
          <w:noProof/>
        </w:rPr>
        <w:pict w14:anchorId="2DD318BE">
          <v:shape id="_x0000_s1033" type="#_x0000_t202" style="position:absolute;left:0;text-align:left;margin-left:29.15pt;margin-top:272.15pt;width:345.75pt;height:.05pt;z-index:251660800;mso-position-horizontal-relative:text;mso-position-vertical-relative:text" stroked="f">
            <v:textbox style="mso-next-textbox:#_x0000_s1033;mso-fit-shape-to-text:t" inset="0,0,0,0">
              <w:txbxContent>
                <w:p w14:paraId="1668FCC7" w14:textId="7AB0B135" w:rsidR="0075155C" w:rsidRPr="0089694B" w:rsidRDefault="0075155C" w:rsidP="00775A97">
                  <w:pPr>
                    <w:pStyle w:val="fig"/>
                    <w:rPr>
                      <w:noProof/>
                    </w:rPr>
                  </w:pPr>
                  <w:bookmarkStart w:id="448" w:name="_Ref404156053"/>
                  <w:r>
                    <w:t xml:space="preserve">Figura </w:t>
                  </w:r>
                  <w:r w:rsidR="00CD577A">
                    <w:fldChar w:fldCharType="begin"/>
                  </w:r>
                  <w:r w:rsidR="00CD577A">
                    <w:instrText xml:space="preserve"> SEQ Figura \* ARABIC </w:instrText>
                  </w:r>
                  <w:r w:rsidR="00CD577A">
                    <w:fldChar w:fldCharType="separate"/>
                  </w:r>
                  <w:r>
                    <w:rPr>
                      <w:noProof/>
                    </w:rPr>
                    <w:t>9</w:t>
                  </w:r>
                  <w:r w:rsidR="00CD577A">
                    <w:rPr>
                      <w:noProof/>
                    </w:rPr>
                    <w:fldChar w:fldCharType="end"/>
                  </w:r>
                  <w:bookmarkEnd w:id="448"/>
                  <w:r>
                    <w:t xml:space="preserve"> - Representación del diseño del enclosure para LSM9DS0</w:t>
                  </w:r>
                </w:p>
              </w:txbxContent>
            </v:textbox>
            <w10:wrap type="topAndBottom"/>
          </v:shape>
        </w:pict>
      </w:r>
      <w:r w:rsidR="0005441C">
        <w:rPr>
          <w:noProof/>
          <w:lang w:val="en-US" w:eastAsia="en-US"/>
        </w:rPr>
        <w:drawing>
          <wp:anchor distT="0" distB="0" distL="114300" distR="114300" simplePos="0" relativeHeight="251644416" behindDoc="0" locked="0" layoutInCell="1" allowOverlap="1" wp14:anchorId="4882228C" wp14:editId="7154C7C4">
            <wp:simplePos x="0" y="0"/>
            <wp:positionH relativeFrom="column">
              <wp:posOffset>370561</wp:posOffset>
            </wp:positionH>
            <wp:positionV relativeFrom="paragraph">
              <wp:posOffset>1077950</wp:posOffset>
            </wp:positionV>
            <wp:extent cx="4391025" cy="232156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22">
                      <a:extLst>
                        <a:ext uri="{28A0092B-C50C-407E-A947-70E740481C1C}">
                          <a14:useLocalDpi xmlns:a14="http://schemas.microsoft.com/office/drawing/2010/main" val="0"/>
                        </a:ext>
                      </a:extLst>
                    </a:blip>
                    <a:stretch>
                      <a:fillRect/>
                    </a:stretch>
                  </pic:blipFill>
                  <pic:spPr>
                    <a:xfrm>
                      <a:off x="0" y="0"/>
                      <a:ext cx="4391025" cy="2321560"/>
                    </a:xfrm>
                    <a:prstGeom prst="rect">
                      <a:avLst/>
                    </a:prstGeom>
                  </pic:spPr>
                </pic:pic>
              </a:graphicData>
            </a:graphic>
            <wp14:sizeRelH relativeFrom="page">
              <wp14:pctWidth>0</wp14:pctWidth>
            </wp14:sizeRelH>
            <wp14:sizeRelV relativeFrom="page">
              <wp14:pctHeight>0</wp14:pctHeight>
            </wp14:sizeRelV>
          </wp:anchor>
        </w:drawing>
      </w:r>
      <w:r w:rsidR="007E0A99">
        <w:t xml:space="preserve">Para proteger la electrónica, se utilizó un </w:t>
      </w:r>
      <w:r w:rsidR="007E0A99" w:rsidRPr="00FB52CD">
        <w:rPr>
          <w:i/>
        </w:rPr>
        <w:t>enclosure</w:t>
      </w:r>
      <w:r w:rsidR="007E0A99">
        <w:t xml:space="preserve"> acrílico para la plataforma RPi, mientras que para cada uno de los sensores se fabricó una caja que permitiera proteger al </w:t>
      </w:r>
      <w:r w:rsidR="000072D2">
        <w:rPr>
          <w:i/>
        </w:rPr>
        <w:t>break</w:t>
      </w:r>
      <w:r w:rsidR="00A1007C" w:rsidRPr="00FB52CD">
        <w:rPr>
          <w:i/>
        </w:rPr>
        <w:t>out</w:t>
      </w:r>
      <w:r w:rsidR="000072D2">
        <w:rPr>
          <w:i/>
        </w:rPr>
        <w:t xml:space="preserve"> board</w:t>
      </w:r>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072D2">
        <w:fldChar w:fldCharType="begin"/>
      </w:r>
      <w:r w:rsidR="000072D2">
        <w:instrText xml:space="preserve"> REF _Ref404156053 \h </w:instrText>
      </w:r>
      <w:r w:rsidR="000072D2">
        <w:fldChar w:fldCharType="separate"/>
      </w:r>
      <w:r w:rsidR="00CA29B9">
        <w:t xml:space="preserve">Figura </w:t>
      </w:r>
      <w:r w:rsidR="00CA29B9">
        <w:rPr>
          <w:noProof/>
        </w:rPr>
        <w:t>9</w:t>
      </w:r>
      <w:r w:rsidR="000072D2">
        <w:fldChar w:fldCharType="end"/>
      </w:r>
      <w:r w:rsidR="000072D2">
        <w:t xml:space="preserve">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MCube</w:t>
      </w:r>
      <w:r w:rsidR="006335A2">
        <w:t xml:space="preserve"> 2,</w:t>
      </w:r>
      <w:r w:rsidR="00A219E4">
        <w:t xml:space="preserve"> </w:t>
      </w:r>
      <w:r w:rsidR="006335A2">
        <w:t xml:space="preserve">utilizando como </w:t>
      </w:r>
      <w:r w:rsidR="00A219E4">
        <w:t>material PLA.</w:t>
      </w:r>
    </w:p>
    <w:p w14:paraId="0655F2F7" w14:textId="09EB63FC" w:rsidR="00FF087D" w:rsidRDefault="00FF087D" w:rsidP="00FB52CD">
      <w:pPr>
        <w:pStyle w:val="Ttulo3"/>
      </w:pPr>
      <w:bookmarkStart w:id="449" w:name="_Toc404230845"/>
      <w:r>
        <w:t>Firmware del dispositivo</w:t>
      </w:r>
      <w:bookmarkEnd w:id="449"/>
    </w:p>
    <w:p w14:paraId="7B22E3AC" w14:textId="35C260F6" w:rsidR="00D075B9" w:rsidRDefault="00D075B9" w:rsidP="00D075B9">
      <w:pPr>
        <w:pStyle w:val="normalhere"/>
        <w:ind w:left="720"/>
      </w:pPr>
      <w:r>
        <w:t xml:space="preserve">Como firmware de la plataforma de desarrollo RPi, se instaló la distribución Debian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del w:id="450" w:author="SSepulveda" w:date="2014-12-16T07:48:00Z">
        <w:r w:rsidR="00115415" w:rsidDel="009A017E">
          <w:delText>libería</w:delText>
        </w:r>
      </w:del>
      <w:ins w:id="451" w:author="SSepulveda" w:date="2014-12-16T07:48:00Z">
        <w:r w:rsidR="009A017E">
          <w:t>librería</w:t>
        </w:r>
      </w:ins>
      <w:r w:rsidR="00115415">
        <w:t>:</w:t>
      </w:r>
    </w:p>
    <w:p w14:paraId="04853633" w14:textId="77777777" w:rsidR="00D075B9" w:rsidRDefault="00D075B9" w:rsidP="00BC4B5E">
      <w:pPr>
        <w:pStyle w:val="normalhere"/>
        <w:numPr>
          <w:ilvl w:val="0"/>
          <w:numId w:val="13"/>
        </w:numPr>
      </w:pPr>
      <w:r>
        <w:t xml:space="preserve">Se debe habilitar el puerto I2C agregando los módulos del kernel </w:t>
      </w:r>
      <w:r w:rsidRPr="00C1040C">
        <w:rPr>
          <w:i/>
        </w:rPr>
        <w:t>i2c-bcm2708</w:t>
      </w:r>
      <w:r>
        <w:t xml:space="preserve"> e </w:t>
      </w:r>
      <w:r w:rsidRPr="00C1040C">
        <w:rPr>
          <w:i/>
        </w:rPr>
        <w:t>i2c-dev</w:t>
      </w:r>
      <w:r>
        <w:t xml:space="preserve"> en el archivo de configuración </w:t>
      </w:r>
      <w:r w:rsidRPr="00C1040C">
        <w:rPr>
          <w:i/>
        </w:rPr>
        <w:t>/etc/modules</w:t>
      </w:r>
      <w:r>
        <w:t>.</w:t>
      </w: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Debian.</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apt-get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r w:rsidRPr="004D7012">
        <w:rPr>
          <w:i/>
        </w:rPr>
        <w:t>udev</w:t>
      </w:r>
      <w:r>
        <w:t xml:space="preserve"> con la línea</w:t>
      </w:r>
      <w:ins w:id="452" w:author="SSepulveda" w:date="2014-12-16T07:48:00Z">
        <w:r w:rsidR="009A017E">
          <w:t>.</w:t>
        </w:r>
      </w:ins>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KERNEL=="i2c-[0-7]",MODE="0666"</w:t>
      </w:r>
    </w:p>
    <w:p w14:paraId="30DEF9DF" w14:textId="77777777" w:rsidR="00D075B9" w:rsidRDefault="00D075B9" w:rsidP="00D075B9">
      <w:pPr>
        <w:pStyle w:val="normalhere"/>
        <w:ind w:left="1440"/>
      </w:pPr>
    </w:p>
    <w:p w14:paraId="7524AFE2" w14:textId="34895564" w:rsidR="00D075B9" w:rsidRDefault="00D075B9" w:rsidP="00BC4B5E">
      <w:pPr>
        <w:pStyle w:val="normalhere"/>
        <w:numPr>
          <w:ilvl w:val="0"/>
          <w:numId w:val="13"/>
        </w:numPr>
      </w:pPr>
      <w:r>
        <w:t xml:space="preserve">Para habilitar la máxima velocidad del canal I2C, se debe agregar la siguiente configuración al archivo </w:t>
      </w:r>
      <w:r w:rsidRPr="004D7012">
        <w:rPr>
          <w:i/>
        </w:rPr>
        <w:t>/e</w:t>
      </w:r>
      <w:r w:rsidRPr="004D7012">
        <w:rPr>
          <w:i/>
        </w:rPr>
        <w:tab/>
        <w:t>tc/modprobe.d/i2c.conf</w:t>
      </w:r>
      <w:r>
        <w:t xml:space="preserve"> para configurar el m</w:t>
      </w:r>
      <w:ins w:id="453" w:author="SSepulveda" w:date="2014-12-16T07:48:00Z">
        <w:r w:rsidR="009A017E">
          <w:t>ó</w:t>
        </w:r>
      </w:ins>
      <w:del w:id="454" w:author="SSepulveda" w:date="2014-12-16T07:48:00Z">
        <w:r w:rsidDel="009A017E">
          <w:delText>o</w:delText>
        </w:r>
      </w:del>
      <w:r>
        <w:t xml:space="preserve">dulo del kernel en </w:t>
      </w:r>
      <w:r w:rsidRPr="00C1040C">
        <w:rPr>
          <w:i/>
        </w:rPr>
        <w:t>fastmode</w:t>
      </w:r>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options i2c_bcm2708 baudrate=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Clonar el repositorio git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git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make</w:t>
      </w:r>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sudo make install</w:t>
      </w:r>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que entrega los enlaces de la librería compilada en C a Cython, para ser utilizada en Python.</w:t>
      </w:r>
    </w:p>
    <w:p w14:paraId="628ECA2E" w14:textId="404C1CE5" w:rsidR="00D075B9" w:rsidRDefault="00D075B9" w:rsidP="00BC4B5E">
      <w:pPr>
        <w:pStyle w:val="normalhere"/>
        <w:numPr>
          <w:ilvl w:val="0"/>
          <w:numId w:val="13"/>
        </w:numPr>
      </w:pPr>
      <w:r>
        <w:t>Posteriormente</w:t>
      </w:r>
      <w:ins w:id="455" w:author="SSepulveda" w:date="2014-12-16T07:50:00Z">
        <w:r w:rsidR="009A017E">
          <w:t>,</w:t>
        </w:r>
      </w:ins>
      <w:r>
        <w:t xml:space="preserve"> se configura el RPi como punto de acceso WiFi. Para ello</w:t>
      </w:r>
      <w:del w:id="456" w:author="SSepulveda" w:date="2014-12-16T07:50:00Z">
        <w:r w:rsidDel="009A017E">
          <w:delText>s</w:delText>
        </w:r>
      </w:del>
      <w:ins w:id="457" w:author="SSepulveda" w:date="2014-12-16T07:50:00Z">
        <w:r w:rsidR="009A017E">
          <w:t>,</w:t>
        </w:r>
      </w:ins>
      <w:r>
        <w:t xml:space="preserve"> se debe conectar el dispositivo USB WiFi e instalar y configurar los servicios </w:t>
      </w:r>
      <w:r w:rsidRPr="00704B7C">
        <w:rPr>
          <w:i/>
        </w:rPr>
        <w:t>hostapd</w:t>
      </w:r>
      <w:r>
        <w:t xml:space="preserve"> y </w:t>
      </w:r>
      <w:r w:rsidRPr="00704B7C">
        <w:rPr>
          <w:i/>
        </w:rPr>
        <w:t>udchpd</w:t>
      </w:r>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DE672A">
        <w:rPr>
          <w:rFonts w:ascii="Consolas" w:hAnsi="Consolas" w:cs="Consolas"/>
          <w:sz w:val="18"/>
          <w:szCs w:val="18"/>
        </w:rPr>
        <w:t>apt-get install hostapd udhcpd</w:t>
      </w:r>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5B736232" w14:textId="33C7BB7F" w:rsidR="00FF087D" w:rsidRDefault="00582042">
      <w:pPr>
        <w:pStyle w:val="Ttulo3"/>
      </w:pPr>
      <w:bookmarkStart w:id="458" w:name="_Toc404230846"/>
      <w:r>
        <w:t>Software del dispositivo</w:t>
      </w:r>
      <w:bookmarkEnd w:id="458"/>
    </w:p>
    <w:p w14:paraId="7FE97E92" w14:textId="520A2E32" w:rsidR="00415484" w:rsidRDefault="00415484" w:rsidP="00FB52CD">
      <w:pPr>
        <w:pStyle w:val="normalhere"/>
      </w:pPr>
      <w:r>
        <w:t xml:space="preserve">Para probar los algoritmos de fusión y </w:t>
      </w:r>
      <w:del w:id="459" w:author="SSepulveda" w:date="2014-12-16T07:50:00Z">
        <w:r w:rsidDel="009A017E">
          <w:delText xml:space="preserve">de </w:delText>
        </w:r>
      </w:del>
      <w:r>
        <w:t>verificar las velocidades de transferencia de información, se desarrolló un software que fuera capaz de graficar en tiempo real datos recibidos a través de un puerto serial y registrarla junto con el tiempo de arribo</w:t>
      </w:r>
      <w:ins w:id="460" w:author="SSepulveda" w:date="2014-12-16T07:51:00Z">
        <w:r w:rsidR="008E3A96">
          <w:t xml:space="preserve"> al registro</w:t>
        </w:r>
      </w:ins>
      <w:ins w:id="461" w:author="SSepulveda" w:date="2014-12-16T07:50:00Z">
        <w:r w:rsidR="00087FE9">
          <w:t xml:space="preserve"> (</w:t>
        </w:r>
        <w:r w:rsidR="00087FE9" w:rsidRPr="00087FE9">
          <w:rPr>
            <w:i/>
            <w:rPrChange w:id="462" w:author="SSepulveda" w:date="2014-12-16T07:50:00Z">
              <w:rPr/>
            </w:rPrChange>
          </w:rPr>
          <w:t>time</w:t>
        </w:r>
      </w:ins>
      <w:ins w:id="463" w:author="SSepulveda" w:date="2014-12-16T07:51:00Z">
        <w:r w:rsidR="00087FE9">
          <w:rPr>
            <w:i/>
          </w:rPr>
          <w:t xml:space="preserve"> </w:t>
        </w:r>
      </w:ins>
      <w:ins w:id="464" w:author="SSepulveda" w:date="2014-12-16T07:50:00Z">
        <w:r w:rsidR="00087FE9" w:rsidRPr="00087FE9">
          <w:rPr>
            <w:i/>
            <w:rPrChange w:id="465" w:author="SSepulveda" w:date="2014-12-16T07:50:00Z">
              <w:rPr/>
            </w:rPrChange>
          </w:rPr>
          <w:t>stamp</w:t>
        </w:r>
        <w:r w:rsidR="00087FE9">
          <w:t>)</w:t>
        </w:r>
      </w:ins>
      <w:r>
        <w:t>.</w:t>
      </w:r>
    </w:p>
    <w:p w14:paraId="151CECC7" w14:textId="77777777" w:rsidR="00753C36" w:rsidRDefault="00753C36" w:rsidP="00FB52CD">
      <w:pPr>
        <w:pStyle w:val="normalhere"/>
      </w:pPr>
    </w:p>
    <w:p w14:paraId="1118A733" w14:textId="0818451F" w:rsidR="00753C36" w:rsidRDefault="00753C36" w:rsidP="00FB52CD">
      <w:pPr>
        <w:pStyle w:val="normalhere"/>
      </w:pPr>
      <w:r>
        <w:lastRenderedPageBreak/>
        <w:t xml:space="preserve">En busca de portabilidad y facilidad de desarrollo, se desarrolló en Python una aplicación capaz de cumplir estos requisitos. En primera instancia, se revisaron las diferentes alternativas mediante librerías o </w:t>
      </w:r>
      <w:r w:rsidRPr="00753C36">
        <w:rPr>
          <w:i/>
        </w:rPr>
        <w:t>frameworks</w:t>
      </w:r>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Una vez seleccionado Qt</w:t>
      </w:r>
      <w:r w:rsidR="004008F7">
        <w:t>4</w:t>
      </w:r>
      <w:r>
        <w:t xml:space="preserve"> como gestor de la interfaz, se buscaron alternativas para graficar en tiempo real. Entre ellas:</w:t>
      </w:r>
    </w:p>
    <w:p w14:paraId="613CD334" w14:textId="040FF40B" w:rsidR="00753C36" w:rsidRDefault="00753C36" w:rsidP="00BC4B5E">
      <w:pPr>
        <w:pStyle w:val="normalhere"/>
        <w:numPr>
          <w:ilvl w:val="0"/>
          <w:numId w:val="14"/>
        </w:numPr>
      </w:pPr>
      <w:r>
        <w:t>Matplotlib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4834E653" w:rsidR="004008F7" w:rsidRDefault="004008F7" w:rsidP="00BC4B5E">
      <w:pPr>
        <w:pStyle w:val="normalhere"/>
        <w:numPr>
          <w:ilvl w:val="0"/>
          <w:numId w:val="14"/>
        </w:numPr>
      </w:pPr>
      <w:r>
        <w:t>PyQwt es una librería liviana que permite realizar gráficos en tiempo real. Sin embargo, el proyecto se encuentra sin soporte ni mantenedores.</w:t>
      </w:r>
    </w:p>
    <w:p w14:paraId="0FE33AD7" w14:textId="79254959" w:rsidR="004008F7" w:rsidRDefault="004008F7" w:rsidP="00BC4B5E">
      <w:pPr>
        <w:pStyle w:val="normalhere"/>
        <w:numPr>
          <w:ilvl w:val="0"/>
          <w:numId w:val="14"/>
        </w:numPr>
      </w:pPr>
      <w:r>
        <w:t xml:space="preserve">Chaco es un </w:t>
      </w:r>
      <w:r w:rsidR="00D205F8">
        <w:t>proyecto</w:t>
      </w:r>
      <w:r>
        <w:t xml:space="preserve"> que permite crear gráficos de calidad y en tiempo real, sin embargo, no es sencillo integrarlo a una interfaz ni plataforma determinada.</w:t>
      </w:r>
    </w:p>
    <w:p w14:paraId="107DE132" w14:textId="6091D7B0" w:rsidR="004008F7" w:rsidRDefault="004008F7" w:rsidP="00BC4B5E">
      <w:pPr>
        <w:pStyle w:val="normalhere"/>
        <w:numPr>
          <w:ilvl w:val="0"/>
          <w:numId w:val="14"/>
        </w:numPr>
      </w:pPr>
      <w:commentRangeStart w:id="466"/>
      <w:r>
        <w:t>PyQtGraph</w:t>
      </w:r>
      <w:commentRangeEnd w:id="466"/>
      <w:r w:rsidR="008E3A96">
        <w:rPr>
          <w:rStyle w:val="Refdecomentario"/>
          <w:rFonts w:ascii="Times New Roman" w:hAnsi="Times New Roman"/>
        </w:rPr>
        <w:commentReference w:id="466"/>
      </w:r>
      <w:r>
        <w:t xml:space="preserve"> es una librería que puede ser implementada para procesamiento en tiempo real, crea gráficos de calidad y está desarrollada para compatibilizar con Qt4 y, por sobre todo, con QtDesigner,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692651D6" w:rsidR="00693B8B" w:rsidRDefault="004008F7" w:rsidP="00FB52CD">
      <w:pPr>
        <w:pStyle w:val="normalhere"/>
      </w:pPr>
      <w:r>
        <w:t xml:space="preserve">Por las razones </w:t>
      </w:r>
      <w:del w:id="467" w:author="SSepulveda" w:date="2014-12-16T07:52:00Z">
        <w:r w:rsidDel="008E3A96">
          <w:delText>definidas</w:delText>
        </w:r>
      </w:del>
      <w:ins w:id="468" w:author="SSepulveda" w:date="2014-12-16T07:52:00Z">
        <w:r w:rsidR="008E3A96">
          <w:t>expuestas</w:t>
        </w:r>
      </w:ins>
      <w:r>
        <w:t>,</w:t>
      </w:r>
      <w:r w:rsidR="00FF087D">
        <w:t xml:space="preserve"> se utilizó la librería PyQtGraph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r w:rsidR="00FF087D" w:rsidRPr="00FB52CD">
        <w:rPr>
          <w:i/>
        </w:rPr>
        <w:t>threads</w:t>
      </w:r>
      <w:r>
        <w:rPr>
          <w:i/>
        </w:rPr>
        <w:t xml:space="preserve"> </w:t>
      </w:r>
      <w:r>
        <w:t xml:space="preserve">y </w:t>
      </w:r>
      <w:r>
        <w:rPr>
          <w:i/>
        </w:rPr>
        <w:t>QtThreads</w:t>
      </w:r>
      <w:r w:rsidR="008F3E9B">
        <w:t xml:space="preserve">. Python posee cierta limitación para manejar correctamente </w:t>
      </w:r>
      <w:r w:rsidR="008F3E9B" w:rsidRPr="00FB52CD">
        <w:rPr>
          <w:i/>
        </w:rPr>
        <w:t>threads</w:t>
      </w:r>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r w:rsidR="008F3E9B" w:rsidRPr="00FB52CD">
        <w:rPr>
          <w:i/>
        </w:rPr>
        <w:t>threads</w:t>
      </w:r>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Además, el usuario puede elegir exportar los datos a un archivo CSV. La implementación espera datos en formato CSV a través del puerto serial y los gráfica, mientras que la librería PyQtGraph provee acciones con el mouse para auto escalado o realizar la transformada de Fourier en tiempo real, si</w:t>
      </w:r>
      <w:ins w:id="469" w:author="SSepulveda" w:date="2014-12-16T07:55:00Z">
        <w:r w:rsidR="008E3A96">
          <w:t>n</w:t>
        </w:r>
      </w:ins>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796781">
        <w:fldChar w:fldCharType="begin"/>
      </w:r>
      <w:r w:rsidR="00796781">
        <w:instrText xml:space="preserve"> REF _Ref404230632 \h </w:instrText>
      </w:r>
      <w:r w:rsidR="00796781">
        <w:fldChar w:fldCharType="separate"/>
      </w:r>
      <w:r w:rsidR="00CA29B9">
        <w:t xml:space="preserve">Figura </w:t>
      </w:r>
      <w:r w:rsidR="00CA29B9">
        <w:rPr>
          <w:noProof/>
        </w:rPr>
        <w:t>10</w:t>
      </w:r>
      <w:r w:rsidR="00796781">
        <w:fldChar w:fldCharType="end"/>
      </w:r>
      <w:r w:rsidR="00796781">
        <w:t xml:space="preserve"> muestra la interfaz gráfica y la adquisición de datos.</w:t>
      </w:r>
    </w:p>
    <w:p w14:paraId="6F5B9B60" w14:textId="50808510" w:rsidR="00FF087D" w:rsidRDefault="005671F6" w:rsidP="00FB52CD">
      <w:pPr>
        <w:pStyle w:val="normalhere"/>
      </w:pPr>
      <w:r>
        <w:t>La aplicación se utilizó para probar otros dispositivos con éxito, e incluso, en otros proyectos, por lo que se distribuye libremente a través del repositor</w:t>
      </w:r>
      <w:r w:rsidR="000C1BC7">
        <w:t xml:space="preserve">io </w:t>
      </w:r>
      <w:hyperlink r:id="rId23"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56AE092C" w14:textId="77777777" w:rsidR="00796781" w:rsidRDefault="00796781" w:rsidP="00FB52CD">
      <w:pPr>
        <w:pStyle w:val="normalhere"/>
      </w:pPr>
    </w:p>
    <w:p w14:paraId="7333A91F" w14:textId="750C04F0" w:rsidR="00796781" w:rsidRDefault="005671F6" w:rsidP="00796781">
      <w:pPr>
        <w:pStyle w:val="normalhere"/>
      </w:pPr>
      <w:r>
        <w:t>Posteriormente</w:t>
      </w:r>
      <w:ins w:id="470" w:author="SSepulveda" w:date="2014-12-16T07:54:00Z">
        <w:r w:rsidR="008E3A96">
          <w:t>, tras visualizar</w:t>
        </w:r>
      </w:ins>
      <w:del w:id="471" w:author="SSepulveda" w:date="2014-12-16T07:54:00Z">
        <w:r w:rsidDel="008E3A96">
          <w:delText xml:space="preserve"> a </w:delText>
        </w:r>
      </w:del>
      <w:ins w:id="472" w:author="SSepulveda" w:date="2014-12-16T07:54:00Z">
        <w:r w:rsidR="008E3A96">
          <w:t xml:space="preserve"> </w:t>
        </w:r>
      </w:ins>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1FEBFC01" w:rsidR="005671F6" w:rsidRDefault="005671F6" w:rsidP="00796781">
      <w:pPr>
        <w:pStyle w:val="normalhere"/>
        <w:numPr>
          <w:ilvl w:val="0"/>
          <w:numId w:val="20"/>
        </w:numPr>
      </w:pPr>
      <w:r>
        <w:t>Blender, que puede ejecutar scripts de Python para realizar acciones en forma programática sobre modelos 3D. Sin embargo, los tiempos de respuesta no resultaron óptimos, además de generar problemas de compatibilidad por utilizar Python 3.2 como lenguaje base.</w:t>
      </w:r>
    </w:p>
    <w:p w14:paraId="0DB180B3" w14:textId="181336E6" w:rsidR="005671F6" w:rsidRDefault="005671F6" w:rsidP="00BC4B5E">
      <w:pPr>
        <w:pStyle w:val="normalhere"/>
        <w:numPr>
          <w:ilvl w:val="0"/>
          <w:numId w:val="15"/>
        </w:numPr>
      </w:pPr>
      <w:r>
        <w:lastRenderedPageBreak/>
        <w:t xml:space="preserve">OpenGL es una de las bases para cualquier aplicación en 3D. Sin embargo, la curva de aprendizaje sobre cómo se debe ejecutar los movimientos, y las acciones sobre las matrices de estado pueden volver la programación confusa. Utilizando herramientas como GLUT, </w:t>
      </w:r>
      <w:r w:rsidR="00670753">
        <w:t>fue posible crear y unir cubos que representaban los segmentos del cuerpo, moviéndose en tiempo real.</w:t>
      </w:r>
    </w:p>
    <w:p w14:paraId="705B11F7" w14:textId="47813B24" w:rsidR="00670753" w:rsidRDefault="00670753" w:rsidP="00670753">
      <w:pPr>
        <w:pStyle w:val="normalhere"/>
      </w:pPr>
    </w:p>
    <w:p w14:paraId="6649609E" w14:textId="5DD4A2A8" w:rsidR="00670753" w:rsidRDefault="00CD577A" w:rsidP="00670753">
      <w:pPr>
        <w:pStyle w:val="normalhere"/>
      </w:pPr>
      <w:r>
        <w:rPr>
          <w:noProof/>
        </w:rPr>
        <w:pict w14:anchorId="50F7760D">
          <v:shape id="_x0000_s1053" type="#_x0000_t202" style="position:absolute;left:0;text-align:left;margin-left:3.4pt;margin-top:249.8pt;width:401.5pt;height:.05pt;z-index:251674112;mso-position-horizontal-relative:text;mso-position-vertical-relative:text" stroked="f">
            <v:textbox style="mso-fit-shape-to-text:t" inset="0,0,0,0">
              <w:txbxContent>
                <w:p w14:paraId="4078A2C5" w14:textId="4F48B359" w:rsidR="0075155C" w:rsidRPr="00796781" w:rsidRDefault="0075155C" w:rsidP="00A25AA0">
                  <w:pPr>
                    <w:pStyle w:val="fig"/>
                    <w:rPr>
                      <w:rFonts w:ascii="Apple Garamond Light" w:hAnsi="Apple Garamond Light"/>
                      <w:noProof/>
                      <w:sz w:val="24"/>
                      <w:szCs w:val="24"/>
                      <w:u w:val="single"/>
                    </w:rPr>
                  </w:pPr>
                  <w:bookmarkStart w:id="473" w:name="_Ref404230632"/>
                  <w:r>
                    <w:t xml:space="preserve">Figura </w:t>
                  </w:r>
                  <w:r w:rsidR="00CD577A">
                    <w:fldChar w:fldCharType="begin"/>
                  </w:r>
                  <w:r w:rsidR="00CD577A">
                    <w:instrText xml:space="preserve"> SEQ Figura \* ARABIC </w:instrText>
                  </w:r>
                  <w:r w:rsidR="00CD577A">
                    <w:fldChar w:fldCharType="separate"/>
                  </w:r>
                  <w:r>
                    <w:rPr>
                      <w:noProof/>
                    </w:rPr>
                    <w:t>10</w:t>
                  </w:r>
                  <w:r w:rsidR="00CD577A">
                    <w:rPr>
                      <w:noProof/>
                    </w:rPr>
                    <w:fldChar w:fldCharType="end"/>
                  </w:r>
                  <w:bookmarkEnd w:id="473"/>
                  <w:r>
                    <w:t>- Interfaz gráfica de RTGraph modificada para graficar aceleración, velocidad angular, flujo magnético, fusión de sensores y aceleración lineal.</w:t>
                  </w:r>
                </w:p>
              </w:txbxContent>
            </v:textbox>
            <w10:wrap type="topAndBottom"/>
          </v:shape>
        </w:pict>
      </w:r>
      <w:r w:rsidR="00796781">
        <w:rPr>
          <w:noProof/>
          <w:lang w:val="en-US" w:eastAsia="en-US"/>
        </w:rPr>
        <w:drawing>
          <wp:anchor distT="0" distB="0" distL="114300" distR="114300" simplePos="0" relativeHeight="251656704" behindDoc="0" locked="0" layoutInCell="1" allowOverlap="1" wp14:anchorId="22AFD9EC" wp14:editId="5C80A263">
            <wp:simplePos x="0" y="0"/>
            <wp:positionH relativeFrom="column">
              <wp:posOffset>43180</wp:posOffset>
            </wp:positionH>
            <wp:positionV relativeFrom="paragraph">
              <wp:posOffset>-12954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670753">
        <w:t xml:space="preserve">Se desarrolló, entonces, un agregado al programa para graficar en 2D y poder cambiar a una interfaz 3D al mismo tiempo que se mantenían los gráficos 2D en tiempo real. El uso de </w:t>
      </w:r>
      <w:r w:rsidR="00670753" w:rsidRPr="00670753">
        <w:rPr>
          <w:i/>
        </w:rPr>
        <w:t>multiprocessing</w:t>
      </w:r>
      <w:r w:rsidR="00670753">
        <w:t xml:space="preserve"> es </w:t>
      </w:r>
      <w:del w:id="474" w:author="SSepulveda" w:date="2014-12-16T07:53:00Z">
        <w:r w:rsidR="00670753" w:rsidDel="008E3A96">
          <w:delText xml:space="preserve">elemental </w:delText>
        </w:r>
      </w:del>
      <w:ins w:id="475" w:author="SSepulveda" w:date="2014-12-16T07:53:00Z">
        <w:r w:rsidR="008E3A96">
          <w:t xml:space="preserve">fundamental </w:t>
        </w:r>
      </w:ins>
      <w:r w:rsidR="00670753">
        <w:t>en esta tarea, ya que de otra forma las interfaces</w:t>
      </w:r>
      <w:r w:rsidR="000C1BC7">
        <w:t xml:space="preserve"> de usuario</w:t>
      </w:r>
      <w:r w:rsidR="00670753">
        <w:t xml:space="preserve"> y el procesamiento se volvían inestables. En este aspecto, la comunicación de los datos entre diferentes procesos no es trivial, y para poder mantenerlos accesibles desde diferentes procesos se implementaron </w:t>
      </w:r>
      <w:r w:rsidR="00670753" w:rsidRPr="00670753">
        <w:rPr>
          <w:i/>
        </w:rPr>
        <w:t>queues</w:t>
      </w:r>
      <w:r w:rsidR="00670753">
        <w:t xml:space="preserve">, que son también proporcionados por la librería </w:t>
      </w:r>
      <w:r w:rsidR="00670753" w:rsidRPr="00670753">
        <w:rPr>
          <w:i/>
        </w:rPr>
        <w:t>multiprocessing</w:t>
      </w:r>
      <w:r w:rsidR="00670753">
        <w:t>.</w:t>
      </w:r>
    </w:p>
    <w:p w14:paraId="04F058E2" w14:textId="721E6569" w:rsidR="000C1BC7" w:rsidRDefault="000C1BC7" w:rsidP="00670753">
      <w:pPr>
        <w:pStyle w:val="normalhere"/>
      </w:pPr>
      <w:r>
        <w:t>Los resultados obtenidos permiten observar cómo se comportan las variables en diferentes instancias, y permite modelar el sistema segmento</w:t>
      </w:r>
      <w:del w:id="476" w:author="SSepulveda" w:date="2014-12-16T07:56:00Z">
        <w:r w:rsidDel="008E3A96">
          <w:delText>,</w:delText>
        </w:r>
      </w:del>
      <w:r>
        <w:t xml:space="preserve"> articulación</w:t>
      </w:r>
      <w:del w:id="477" w:author="SSepulveda" w:date="2014-12-16T07:56:00Z">
        <w:r w:rsidDel="008E3A96">
          <w:delText xml:space="preserve"> segmento</w:delText>
        </w:r>
      </w:del>
      <w:ins w:id="478" w:author="SSepulveda" w:date="2014-12-16T07:56:00Z">
        <w:r w:rsidR="008E3A96">
          <w:t>,</w:t>
        </w:r>
      </w:ins>
      <w:r>
        <w:t xml:space="preserve"> para visualizar como se manifiesta el movimiento. La </w:t>
      </w:r>
      <w:r w:rsidR="00796781">
        <w:fldChar w:fldCharType="begin"/>
      </w:r>
      <w:r w:rsidR="00796781">
        <w:instrText xml:space="preserve"> REF _Ref404230740 \h </w:instrText>
      </w:r>
      <w:r w:rsidR="00796781">
        <w:fldChar w:fldCharType="separate"/>
      </w:r>
      <w:r w:rsidR="00CA29B9">
        <w:t xml:space="preserve">Figura </w:t>
      </w:r>
      <w:r w:rsidR="00CA29B9">
        <w:rPr>
          <w:noProof/>
        </w:rPr>
        <w:t>11</w:t>
      </w:r>
      <w:r w:rsidR="00796781">
        <w:fldChar w:fldCharType="end"/>
      </w:r>
      <w:r w:rsidR="00796781">
        <w:t xml:space="preserve"> </w:t>
      </w:r>
      <w:r>
        <w:t xml:space="preserve">muestra la ventana de </w:t>
      </w:r>
      <w:r w:rsidR="00D075B9">
        <w:t>adquisición</w:t>
      </w:r>
      <w:r>
        <w:t xml:space="preserve"> con algunos movimientos.</w:t>
      </w:r>
    </w:p>
    <w:p w14:paraId="5F8183DF" w14:textId="7AD26F9F" w:rsidR="00115415" w:rsidRPr="00115415" w:rsidRDefault="00115415" w:rsidP="00670753">
      <w:pPr>
        <w:pStyle w:val="normalhere"/>
        <w:rPr>
          <w:u w:val="single"/>
        </w:rPr>
      </w:pPr>
    </w:p>
    <w:p w14:paraId="2E2AFAA7" w14:textId="3D2423CF" w:rsidR="000C73EC" w:rsidRDefault="00D075B9" w:rsidP="00FB52CD">
      <w:pPr>
        <w:pStyle w:val="normalhere"/>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00852FCA" w14:textId="0DA77BA5" w:rsidR="000C73EC" w:rsidRDefault="000C73EC" w:rsidP="000C73EC">
      <w:pPr>
        <w:pStyle w:val="normalhere"/>
      </w:pPr>
      <w:r>
        <w:t xml:space="preserve">Siguiendo lo implementado en la plataforma de desarrollo Arduino Yún, se porta el </w:t>
      </w:r>
      <w:r w:rsidRPr="000B1281">
        <w:rPr>
          <w:i/>
        </w:rPr>
        <w:t>framework</w:t>
      </w:r>
      <w:r>
        <w:t xml:space="preserve"> Autobahn para hacer manejar los protocolos WebSocket y WAMP, a través de los cuales se pueda interactuar a bajo nivel con la plataforma RPi </w:t>
      </w:r>
      <w:r w:rsidR="000B1281">
        <w:t>y los sensores.</w:t>
      </w:r>
    </w:p>
    <w:p w14:paraId="4CBCB033" w14:textId="6A3356F9" w:rsidR="000B1281" w:rsidRDefault="000B1281" w:rsidP="000C73EC">
      <w:pPr>
        <w:pStyle w:val="normalhere"/>
      </w:pPr>
      <w:r>
        <w:lastRenderedPageBreak/>
        <w:t>Co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r w:rsidR="001E669E" w:rsidRPr="001E669E">
        <w:rPr>
          <w:i/>
        </w:rPr>
        <w:t>mutiprocessing</w:t>
      </w:r>
      <w:r w:rsidR="001E669E">
        <w:t xml:space="preserve"> para adquirir y procesar los datos, se crean procesos que permiten manejar los datos y la publicación a través del protocolo WebSocket de la información. El anexo</w:t>
      </w:r>
      <w:r w:rsidR="00463EC6">
        <w:t xml:space="preserve"> </w:t>
      </w:r>
      <w:r w:rsidR="00861B77">
        <w:t>9.4</w:t>
      </w:r>
      <w:r w:rsidR="00693B8B">
        <w:t xml:space="preserve"> presenta la document</w:t>
      </w:r>
      <w:r w:rsidR="00F4310A">
        <w:t>ación del servidor implementado en Python para Autobahn.</w:t>
      </w:r>
    </w:p>
    <w:p w14:paraId="26C664DF" w14:textId="47FD8012" w:rsidR="000C73EC" w:rsidRDefault="000C73EC" w:rsidP="000C73EC">
      <w:pPr>
        <w:pStyle w:val="normalhere"/>
      </w:pPr>
    </w:p>
    <w:p w14:paraId="2418884B" w14:textId="735495FF" w:rsidR="000C73EC" w:rsidRDefault="00CD577A" w:rsidP="000C73EC">
      <w:pPr>
        <w:pStyle w:val="normalhere"/>
      </w:pPr>
      <w:r>
        <w:rPr>
          <w:noProof/>
        </w:rPr>
        <w:pict w14:anchorId="401AAD9A">
          <v:shape id="_x0000_s1054" type="#_x0000_t202" style="position:absolute;left:0;text-align:left;margin-left:106.8pt;margin-top:165.8pt;width:190.5pt;height:.05pt;z-index:251675136;mso-position-horizontal-relative:text;mso-position-vertical-relative:text" stroked="f">
            <v:textbox style="mso-fit-shape-to-text:t" inset="0,0,0,0">
              <w:txbxContent>
                <w:p w14:paraId="5A82C117" w14:textId="485D13E0" w:rsidR="0075155C" w:rsidRPr="004B695C" w:rsidRDefault="0075155C" w:rsidP="00A25AA0">
                  <w:pPr>
                    <w:pStyle w:val="fig"/>
                    <w:rPr>
                      <w:rFonts w:ascii="Apple Garamond Light" w:hAnsi="Apple Garamond Light"/>
                      <w:noProof/>
                      <w:sz w:val="24"/>
                      <w:szCs w:val="24"/>
                    </w:rPr>
                  </w:pPr>
                  <w:bookmarkStart w:id="479" w:name="_Ref404230740"/>
                  <w:r>
                    <w:t xml:space="preserve">Figura </w:t>
                  </w:r>
                  <w:r w:rsidR="00CD577A">
                    <w:fldChar w:fldCharType="begin"/>
                  </w:r>
                  <w:r w:rsidR="00CD577A">
                    <w:instrText xml:space="preserve"> SEQ Figura \* ARABIC </w:instrText>
                  </w:r>
                  <w:r w:rsidR="00CD577A">
                    <w:fldChar w:fldCharType="separate"/>
                  </w:r>
                  <w:r>
                    <w:rPr>
                      <w:noProof/>
                    </w:rPr>
                    <w:t>11</w:t>
                  </w:r>
                  <w:r w:rsidR="00CD577A">
                    <w:rPr>
                      <w:noProof/>
                    </w:rPr>
                    <w:fldChar w:fldCharType="end"/>
                  </w:r>
                  <w:bookmarkEnd w:id="479"/>
                  <w:r>
                    <w:t>- Modelo br</w:t>
                  </w:r>
                  <w:ins w:id="480" w:author="SSepulveda" w:date="2014-12-16T07:57:00Z">
                    <w:r w:rsidR="008E3A96">
                      <w:t>a</w:t>
                    </w:r>
                  </w:ins>
                  <w:r>
                    <w:t>zo y antebrazo creado en OpenGL. Las esferas sim</w:t>
                  </w:r>
                  <w:ins w:id="481" w:author="SSepulveda" w:date="2014-12-16T07:57:00Z">
                    <w:r w:rsidR="008E3A96">
                      <w:t>u</w:t>
                    </w:r>
                  </w:ins>
                  <w:r>
                    <w:t>lan las articulaciones de hombro y codo</w:t>
                  </w:r>
                  <w:ins w:id="482" w:author="SSepulveda" w:date="2014-12-16T07:57:00Z">
                    <w:r w:rsidR="008E3A96">
                      <w:t>.</w:t>
                    </w:r>
                  </w:ins>
                </w:p>
              </w:txbxContent>
            </v:textbox>
            <w10:wrap type="topAndBottom"/>
          </v:shape>
        </w:pict>
      </w:r>
      <w:r w:rsidR="00796781">
        <w:rPr>
          <w:noProof/>
          <w:lang w:val="en-US" w:eastAsia="en-US"/>
        </w:rPr>
        <w:drawing>
          <wp:anchor distT="0" distB="0" distL="114300" distR="114300" simplePos="0" relativeHeight="251657728" behindDoc="0" locked="0" layoutInCell="1" allowOverlap="1" wp14:anchorId="47FAFA45" wp14:editId="4DE2974A">
            <wp:simplePos x="0" y="0"/>
            <wp:positionH relativeFrom="column">
              <wp:posOffset>1356360</wp:posOffset>
            </wp:positionH>
            <wp:positionV relativeFrom="paragraph">
              <wp:posOffset>-129540</wp:posOffset>
            </wp:positionV>
            <wp:extent cx="2419350" cy="217805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19350" cy="2178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310A">
        <w:t xml:space="preserve">Resuelto el servidor y la comunicación con los datos, sólo queda entregar una interfaz de usuario amigable. El framework Bootstrap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00F4310A" w:rsidRPr="00F4310A">
        <w:rPr>
          <w:i/>
        </w:rPr>
        <w:t>look and feel</w:t>
      </w:r>
      <w:r w:rsidR="00F4310A">
        <w:t xml:space="preserve"> amigable.</w:t>
      </w:r>
    </w:p>
    <w:p w14:paraId="28E9AEF2" w14:textId="40AE159B" w:rsidR="00582042" w:rsidRDefault="00582042">
      <w:pPr>
        <w:pStyle w:val="normalhere"/>
      </w:pPr>
    </w:p>
    <w:p w14:paraId="71E3A0AA" w14:textId="1B187735" w:rsidR="00C2742B" w:rsidRDefault="00C2742B">
      <w:pPr>
        <w:pStyle w:val="normalhere"/>
      </w:pPr>
      <w:r>
        <w:t xml:space="preserve">Una de las principales características que ofrece está plataforma es la posibilidad de auto adaptar el tamaño de la página web y la configuración y organización de sus elementos al tamaño de la pantalla. La </w:t>
      </w:r>
      <w:r w:rsidR="005644D2">
        <w:fldChar w:fldCharType="begin"/>
      </w:r>
      <w:r w:rsidR="005644D2">
        <w:instrText xml:space="preserve"> REF _Ref404224102 \h </w:instrText>
      </w:r>
      <w:r w:rsidR="005644D2">
        <w:fldChar w:fldCharType="separate"/>
      </w:r>
      <w:r w:rsidR="00CA29B9">
        <w:t xml:space="preserve">Figura </w:t>
      </w:r>
      <w:r w:rsidR="00CA29B9">
        <w:rPr>
          <w:noProof/>
        </w:rPr>
        <w:t>13</w:t>
      </w:r>
      <w:r w:rsidR="005644D2">
        <w:fldChar w:fldCharType="end"/>
      </w:r>
      <w:r>
        <w:t xml:space="preserve"> muestra la visualización de la página web con un tamaño de ventana que permite visualizar todos los elementos, mientras que la </w:t>
      </w:r>
      <w:r w:rsidR="005644D2">
        <w:fldChar w:fldCharType="begin"/>
      </w:r>
      <w:r w:rsidR="005644D2">
        <w:instrText xml:space="preserve"> REF _Ref404224114 \h </w:instrText>
      </w:r>
      <w:r w:rsidR="005644D2">
        <w:fldChar w:fldCharType="separate"/>
      </w:r>
      <w:r w:rsidR="00CA29B9">
        <w:t xml:space="preserve">Figura </w:t>
      </w:r>
      <w:r w:rsidR="00CA29B9">
        <w:rPr>
          <w:noProof/>
        </w:rPr>
        <w:t>12</w:t>
      </w:r>
      <w:r w:rsidR="005644D2">
        <w:fldChar w:fldCharType="end"/>
      </w:r>
      <w:r>
        <w:t xml:space="preserve"> 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al se realiza la visualización.</w:t>
      </w:r>
    </w:p>
    <w:p w14:paraId="1B4085F9" w14:textId="77777777" w:rsidR="00C2742B" w:rsidRDefault="00C2742B">
      <w:pPr>
        <w:pStyle w:val="normalhere"/>
      </w:pPr>
    </w:p>
    <w:p w14:paraId="193F9C78" w14:textId="0B61B212" w:rsidR="007E57A6" w:rsidRDefault="007E57A6">
      <w:pPr>
        <w:pStyle w:val="normalhere"/>
      </w:pPr>
      <w:r>
        <w:t xml:space="preserve">La página web permite, desde cualquier navegador que soporte JavaScript (prácticamente todos los navegadores, incluidos aquellos de dispositivos móviles como </w:t>
      </w:r>
      <w:r w:rsidRPr="007E57A6">
        <w:rPr>
          <w:i/>
        </w:rPr>
        <w:t>Smartphones</w:t>
      </w:r>
      <w:r>
        <w:t xml:space="preserve"> y </w:t>
      </w:r>
      <w:r w:rsidRPr="007E57A6">
        <w:rPr>
          <w:i/>
        </w:rPr>
        <w:t>Tablets</w:t>
      </w:r>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r w:rsidRPr="007E57A6">
        <w:rPr>
          <w:i/>
        </w:rPr>
        <w:t>Remote Proccesudre Call</w:t>
      </w:r>
      <w:r>
        <w:t>) notificar al cliente (el navegador web) que existe nueva información disponible, y este actualiza sólo el campo que ha sido modificado. Al iniciar la carga de la página, todos sus componentes son descargados al navegador, por tanto, toda la tarea de mostrar los resultados queda para el cliente, mientras que el servidor solo notifica los nuevos estados de la información.</w:t>
      </w:r>
    </w:p>
    <w:p w14:paraId="5D13173B" w14:textId="7C4D24B4" w:rsidR="00104BFD" w:rsidRDefault="00104BFD">
      <w:pPr>
        <w:pStyle w:val="normalhere"/>
      </w:pPr>
      <w:r>
        <w:lastRenderedPageBreak/>
        <w:t>Esta aproximación es crucial para soluciones pensadas en IoT, descargando al servidor del procesamiento de la página web y, así mismo, disminuyendo el ancho de banda y el consumo de datos de la página.</w:t>
      </w:r>
    </w:p>
    <w:p w14:paraId="133DE544" w14:textId="32CA29B4" w:rsidR="00181304" w:rsidRPr="007E57A6" w:rsidRDefault="00CD577A">
      <w:pPr>
        <w:pStyle w:val="normalhere"/>
        <w:rPr>
          <w:noProof/>
          <w:lang w:val="es-ES" w:eastAsia="en-US"/>
        </w:rPr>
      </w:pPr>
      <w:r>
        <w:rPr>
          <w:noProof/>
        </w:rPr>
        <w:lastRenderedPageBreak/>
        <w:pict w14:anchorId="764148A0">
          <v:shape id="_x0000_s1050" type="#_x0000_t202" style="position:absolute;left:0;text-align:left;margin-left:9.6pt;margin-top:592.65pt;width:401.5pt;height:30.7pt;z-index:251671040;mso-position-horizontal-relative:text;mso-position-vertical-relative:text" stroked="f">
            <v:textbox style="mso-next-textbox:#_x0000_s1050;mso-fit-shape-to-text:t" inset="0,0,0,0">
              <w:txbxContent>
                <w:p w14:paraId="418C173D" w14:textId="25A70739" w:rsidR="0075155C" w:rsidRPr="00513538" w:rsidRDefault="0075155C" w:rsidP="00A25AA0">
                  <w:pPr>
                    <w:pStyle w:val="fig"/>
                    <w:rPr>
                      <w:rFonts w:ascii="Apple Garamond Light" w:hAnsi="Apple Garamond Light"/>
                      <w:noProof/>
                      <w:sz w:val="24"/>
                      <w:szCs w:val="24"/>
                    </w:rPr>
                  </w:pPr>
                  <w:bookmarkStart w:id="483" w:name="_Ref404224114"/>
                  <w:r>
                    <w:t xml:space="preserve">Figura </w:t>
                  </w:r>
                  <w:r w:rsidR="00CD577A">
                    <w:fldChar w:fldCharType="begin"/>
                  </w:r>
                  <w:r w:rsidR="00CD577A">
                    <w:instrText xml:space="preserve"> SEQ Figura \* ARABIC </w:instrText>
                  </w:r>
                  <w:r w:rsidR="00CD577A">
                    <w:fldChar w:fldCharType="separate"/>
                  </w:r>
                  <w:r>
                    <w:rPr>
                      <w:noProof/>
                    </w:rPr>
                    <w:t>12</w:t>
                  </w:r>
                  <w:r w:rsidR="00CD577A">
                    <w:rPr>
                      <w:noProof/>
                    </w:rPr>
                    <w:fldChar w:fldCharType="end"/>
                  </w:r>
                  <w:bookmarkEnd w:id="483"/>
                  <w:r>
                    <w:t>- Tamaño de página reducido para la misma página de la figura 10. A la izquierda, la página con el menú sin abrir, a la derecha, la página con el menú desplegado.</w:t>
                  </w:r>
                </w:p>
              </w:txbxContent>
            </v:textbox>
            <w10:wrap type="topAndBottom"/>
          </v:shape>
        </w:pict>
      </w:r>
      <w:r w:rsidR="00861B77">
        <w:rPr>
          <w:noProof/>
          <w:lang w:val="en-US" w:eastAsia="en-US"/>
        </w:rPr>
        <w:drawing>
          <wp:anchor distT="0" distB="0" distL="114300" distR="114300" simplePos="0" relativeHeight="251655680" behindDoc="0" locked="0" layoutInCell="1" allowOverlap="1" wp14:anchorId="31594C28" wp14:editId="08D2DE3C">
            <wp:simplePos x="0" y="0"/>
            <wp:positionH relativeFrom="column">
              <wp:posOffset>70995</wp:posOffset>
            </wp:positionH>
            <wp:positionV relativeFrom="paragraph">
              <wp:posOffset>4446270</wp:posOffset>
            </wp:positionV>
            <wp:extent cx="5070475" cy="298958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550" r="-1" b="31669"/>
                    <a:stretch/>
                  </pic:blipFill>
                  <pic:spPr bwMode="auto">
                    <a:xfrm>
                      <a:off x="0" y="0"/>
                      <a:ext cx="5070475" cy="2989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pict w14:anchorId="2C2370AA">
          <v:shape id="_x0000_s1049" type="#_x0000_t202" style="position:absolute;left:0;text-align:left;margin-left:1.35pt;margin-top:300.65pt;width:401.5pt;height:30.7pt;z-index:251670016;mso-position-horizontal-relative:text;mso-position-vertical-relative:text" stroked="f">
            <v:textbox style="mso-next-textbox:#_x0000_s1049;mso-fit-shape-to-text:t" inset="0,0,0,0">
              <w:txbxContent>
                <w:p w14:paraId="66A5EE77" w14:textId="0D192610" w:rsidR="0075155C" w:rsidRPr="007E57A6" w:rsidRDefault="0075155C" w:rsidP="00A25AA0">
                  <w:pPr>
                    <w:pStyle w:val="fig"/>
                    <w:rPr>
                      <w:rFonts w:ascii="Apple Garamond Light" w:hAnsi="Apple Garamond Light"/>
                      <w:noProof/>
                      <w:sz w:val="24"/>
                      <w:szCs w:val="24"/>
                      <w:u w:val="single"/>
                    </w:rPr>
                  </w:pPr>
                  <w:bookmarkStart w:id="484" w:name="_Ref404224102"/>
                  <w:r>
                    <w:t xml:space="preserve">Figura </w:t>
                  </w:r>
                  <w:r w:rsidR="00CD577A">
                    <w:fldChar w:fldCharType="begin"/>
                  </w:r>
                  <w:r w:rsidR="00CD577A">
                    <w:instrText xml:space="preserve"> SEQ Figura \* ARABIC </w:instrText>
                  </w:r>
                  <w:r w:rsidR="00CD577A">
                    <w:fldChar w:fldCharType="separate"/>
                  </w:r>
                  <w:r>
                    <w:rPr>
                      <w:noProof/>
                    </w:rPr>
                    <w:t>13</w:t>
                  </w:r>
                  <w:r w:rsidR="00CD577A">
                    <w:rPr>
                      <w:noProof/>
                    </w:rPr>
                    <w:fldChar w:fldCharType="end"/>
                  </w:r>
                  <w:bookmarkEnd w:id="484"/>
                  <w:r>
                    <w:t xml:space="preserve">- </w:t>
                  </w:r>
                  <w:r w:rsidRPr="009C115F">
                    <w:t xml:space="preserve">Pagina </w:t>
                  </w:r>
                  <w:r>
                    <w:t>w</w:t>
                  </w:r>
                  <w:r w:rsidRPr="009C115F">
                    <w:t>eb que entrega el disposi</w:t>
                  </w:r>
                  <w:r>
                    <w:t>ti</w:t>
                  </w:r>
                  <w:r w:rsidRPr="009C115F">
                    <w:t>vo al conectarse en forma inalámbrica a la dirección configurada (http://192.168.240.1:8080) dentro de la red WiFi “IMU_MONITOR_UV”.</w:t>
                  </w:r>
                </w:p>
              </w:txbxContent>
            </v:textbox>
            <w10:wrap type="topAndBottom"/>
          </v:shape>
        </w:pict>
      </w:r>
      <w:r w:rsidR="00104BFD">
        <w:rPr>
          <w:noProof/>
          <w:lang w:val="en-US" w:eastAsia="en-US"/>
        </w:rPr>
        <w:drawing>
          <wp:anchor distT="0" distB="0" distL="114300" distR="114300" simplePos="0" relativeHeight="251654656" behindDoc="0" locked="0" layoutInCell="1" allowOverlap="1" wp14:anchorId="0CF4D29F" wp14:editId="1CA449F0">
            <wp:simplePos x="0" y="0"/>
            <wp:positionH relativeFrom="column">
              <wp:posOffset>46355</wp:posOffset>
            </wp:positionH>
            <wp:positionV relativeFrom="paragraph">
              <wp:posOffset>-70193</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p>
    <w:p w14:paraId="015DD551" w14:textId="019E0C23" w:rsidR="007E57A6" w:rsidRPr="007E57A6" w:rsidRDefault="007E57A6">
      <w:pPr>
        <w:pStyle w:val="normalhere"/>
        <w:rPr>
          <w:noProof/>
          <w:lang w:val="es-ES" w:eastAsia="en-US"/>
        </w:rPr>
      </w:pPr>
    </w:p>
    <w:p w14:paraId="2804C86B" w14:textId="1F931722" w:rsidR="001A5881" w:rsidRDefault="001A5881" w:rsidP="008422E2">
      <w:pPr>
        <w:pStyle w:val="Ttulo1"/>
      </w:pPr>
      <w:bookmarkStart w:id="485" w:name="_Toc404230847"/>
      <w:r>
        <w:t>Resultados</w:t>
      </w:r>
      <w:bookmarkEnd w:id="485"/>
    </w:p>
    <w:p w14:paraId="025B419A" w14:textId="101E4D5B" w:rsidR="00104BFD" w:rsidRDefault="00104BFD" w:rsidP="00C82865">
      <w:pPr>
        <w:pStyle w:val="normalhere"/>
      </w:pPr>
      <w:r>
        <w:t>Los resultados de este trabajo se pueden separar en la misma secuencia que se utilizó para la implementación de la propuesta.</w:t>
      </w:r>
    </w:p>
    <w:p w14:paraId="7EF2ED46" w14:textId="35D06074" w:rsidR="00104BFD" w:rsidRDefault="00104BFD" w:rsidP="00C82865">
      <w:pPr>
        <w:pStyle w:val="normalhere"/>
      </w:pPr>
      <w:r>
        <w:t xml:space="preserve">Respecto a la selección de sensores IMUs, se logró seleccionar el dispositivo más apropiado, tanto </w:t>
      </w:r>
      <w:del w:id="486" w:author="SSepulveda" w:date="2014-12-16T08:00:00Z">
        <w:r w:rsidDel="008E3A96">
          <w:delText xml:space="preserve">como </w:delText>
        </w:r>
      </w:del>
      <w:r>
        <w:t>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B50EAB4" w:rsidR="00104BFD" w:rsidRDefault="00104BFD" w:rsidP="00C82865">
      <w:pPr>
        <w:pStyle w:val="normalhere"/>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r w:rsidR="00BB369A" w:rsidRPr="00BB369A">
        <w:rPr>
          <w:i/>
        </w:rPr>
        <w:t>wearable</w:t>
      </w:r>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ins w:id="487" w:author="SSepulveda" w:date="2014-12-16T08:02:00Z">
        <w:r w:rsidR="002976CE">
          <w:t>, para cada uno de los sensores IMU</w:t>
        </w:r>
      </w:ins>
      <w:r w:rsidR="00BB369A">
        <w:t>. Esta velocidad corresponde a la más baja entregada por el magnetómetro, por tanto, no se producen cuellos de botella por la utilización del protocolo I2C.</w:t>
      </w:r>
    </w:p>
    <w:p w14:paraId="71990972" w14:textId="0A48CDAA" w:rsidR="00BB369A" w:rsidRDefault="00BB369A" w:rsidP="00C82865">
      <w:pPr>
        <w:pStyle w:val="normalhere"/>
      </w:pPr>
      <w:r>
        <w:t>Respecto a la plataforma de desarrollo, la más apropiada para el desarrollo result</w:t>
      </w:r>
      <w:ins w:id="488" w:author="SSepulveda" w:date="2014-12-16T08:01:00Z">
        <w:r w:rsidR="002976CE">
          <w:t>ó</w:t>
        </w:r>
      </w:ins>
      <w:del w:id="489" w:author="SSepulveda" w:date="2014-12-16T08:01:00Z">
        <w:r w:rsidDel="002976CE">
          <w:delText>o</w:delText>
        </w:r>
      </w:del>
      <w:r>
        <w:t xml:space="preserve"> ser la mezcla entre las capacidades embebidas de Arduino Yún y el poder de procesamiento de la arquitectura ARM de Nucleo F401RE. La plataforma Raspberry Pi entrega un control de alto nivel que puede interactuar con componentes de bajo nivel, simplificando el proceso de desarrollo de protocolos y software. Si bien la plataforma Raspberry Pi ya es una solución final, las pruebas realizadas descartan micro procesadores de 8 bits para desempeñar la tarea de manejar múltiples sensores. 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w:t>
      </w:r>
      <w:del w:id="490" w:author="SSepulveda" w:date="2014-12-16T08:05:00Z">
        <w:r w:rsidDel="00F340EF">
          <w:delText>s</w:delText>
        </w:r>
      </w:del>
      <w:r>
        <w:t xml:space="preserve"> de fallas en las conexiones de los sensores.</w:t>
      </w:r>
    </w:p>
    <w:p w14:paraId="215D824C" w14:textId="272E2DE9" w:rsidR="00010BCE" w:rsidRDefault="00010BCE" w:rsidP="00C82865">
      <w:pPr>
        <w:pStyle w:val="normalhere"/>
      </w:pPr>
      <w:r>
        <w:t>Respecto al firmware, la utilización de un kernel Linux entrega soluciones de alto nivel para el manejo de hilos y eventos. En una solución final</w:t>
      </w:r>
      <w:del w:id="491" w:author="SSepulveda" w:date="2014-12-16T08:05:00Z">
        <w:r w:rsidDel="0010470B">
          <w:delText>, sin embargo</w:delText>
        </w:r>
      </w:del>
      <w:r>
        <w:t>, es poco probable contar con las capacidades para instalar un kernel completo de Linux, sin embargo, existen alternativas que permiten lograr un manejo similar de eventos y tareas, y están especialmente diseñadas para arquitecturas ARM, conocidos como sistemas RTOS (</w:t>
      </w:r>
      <w:r w:rsidRPr="00010BCE">
        <w:rPr>
          <w:i/>
        </w:rPr>
        <w:t>Real Time Operative System</w:t>
      </w:r>
      <w:r>
        <w:t>).</w:t>
      </w:r>
    </w:p>
    <w:p w14:paraId="0CBB8A19" w14:textId="77777777" w:rsidR="008E4546" w:rsidRDefault="00010BCE" w:rsidP="008E4546">
      <w:pPr>
        <w:pStyle w:val="normalhere"/>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r w:rsidRPr="00010BCE">
        <w:rPr>
          <w:i/>
        </w:rPr>
        <w:t>threads</w:t>
      </w:r>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open source</w:t>
      </w:r>
      <w:r w:rsidR="008E4546">
        <w:t xml:space="preserve">, la aplicación, la documentación y los requisitos de instalación están disponibles en </w:t>
      </w:r>
      <w:hyperlink r:id="rId28" w:history="1">
        <w:r w:rsidR="008E4546" w:rsidRPr="00463EC6">
          <w:rPr>
            <w:rStyle w:val="Hipervnculo"/>
            <w:color w:val="auto"/>
            <w:u w:val="none"/>
          </w:rPr>
          <w:t>https://github.com/ssepulveda/RTGraph</w:t>
        </w:r>
      </w:hyperlink>
      <w:r w:rsidR="008E4546" w:rsidRPr="00463EC6">
        <w:t xml:space="preserve"> </w:t>
      </w:r>
      <w:r w:rsidR="008E4546">
        <w:fldChar w:fldCharType="begin"/>
      </w:r>
      <w:r w:rsidR="008E4546">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8E4546">
        <w:t>.</w:t>
      </w:r>
    </w:p>
    <w:p w14:paraId="6898C238" w14:textId="03EF41CA" w:rsidR="00010BCE" w:rsidRDefault="00010BCE" w:rsidP="00C82865">
      <w:pPr>
        <w:pStyle w:val="normalhere"/>
      </w:pPr>
    </w:p>
    <w:p w14:paraId="091ED17F" w14:textId="09A588B5" w:rsidR="00DB3627" w:rsidRDefault="00B64AB5" w:rsidP="00C82865">
      <w:pPr>
        <w:pStyle w:val="normalhere"/>
      </w:pPr>
      <w:r>
        <w:t xml:space="preserve">En el contexto del desarrollo del prototipo, la metodología utilizada permitió determinar la mejor alternativa para desarrollar el prototipo, al mismo tiempo que predice la alternativa para </w:t>
      </w:r>
      <w:r w:rsidR="008E4546">
        <w:t xml:space="preserve">el </w:t>
      </w:r>
      <w:r>
        <w:lastRenderedPageBreak/>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ins w:id="492" w:author="SSepulveda" w:date="2014-12-16T08:06:00Z">
        <w:r w:rsidR="00027C2E">
          <w:t>,</w:t>
        </w:r>
      </w:ins>
      <w:r w:rsidR="008E4546">
        <w:t xml:space="preserve"> entregan robustez al sistema, enfatiza la modularidad y provee el acceso con la menor cantidad de recursos adicionales </w:t>
      </w:r>
      <w:ins w:id="493" w:author="SSepulveda" w:date="2014-12-16T08:06:00Z">
        <w:r w:rsidR="00027C2E">
          <w:t>par</w:t>
        </w:r>
      </w:ins>
      <w:r w:rsidR="008E4546">
        <w:t xml:space="preserve">a 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137E51E8" w14:textId="5F48E54C" w:rsidR="00B64AB5" w:rsidRPr="00C82865" w:rsidRDefault="00B64AB5" w:rsidP="00C82865">
      <w:pPr>
        <w:pStyle w:val="normalhere"/>
      </w:pPr>
    </w:p>
    <w:p w14:paraId="688520FF" w14:textId="2E7A3DDB" w:rsidR="00B64AB5" w:rsidRDefault="00B64AB5" w:rsidP="00C82865">
      <w:pPr>
        <w:pStyle w:val="normalhere"/>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figura 5 muestra el uso de la plataforma por un voluntario</w:t>
      </w:r>
      <w:r w:rsidR="008E4546">
        <w:t xml:space="preserve"> en Colombia</w:t>
      </w:r>
      <w:r w:rsidR="0062564A">
        <w:t>.</w:t>
      </w:r>
      <w:r w:rsidR="00B57365">
        <w:t xml:space="preserve"> Mientras el profesor Dr. Pablo Reyes realizaba las pruebas, pudo enviar los datos por internet en formato CSV. Cuando el dispositivo volvió a Chile, comprobamos que los datos aún estaban guardados en el dispositivo. La </w:t>
      </w:r>
      <w:r w:rsidR="002F55BA">
        <w:fldChar w:fldCharType="begin"/>
      </w:r>
      <w:r w:rsidR="002F55BA">
        <w:instrText xml:space="preserve"> REF _Ref404223477 \h </w:instrText>
      </w:r>
      <w:r w:rsidR="002F55BA">
        <w:fldChar w:fldCharType="separate"/>
      </w:r>
      <w:r w:rsidR="00CA29B9">
        <w:t xml:space="preserve">Figura </w:t>
      </w:r>
      <w:r w:rsidR="00CA29B9">
        <w:rPr>
          <w:noProof/>
        </w:rPr>
        <w:t>14</w:t>
      </w:r>
      <w:r w:rsidR="002F55BA">
        <w:fldChar w:fldCharType="end"/>
      </w:r>
      <w:r w:rsidR="00B57365">
        <w:t xml:space="preserve"> muestra la utilización del prototipo durante las pruebas. Se observa que, a pesar de utilizar ambos métodos de adquisición, el sistema es lo</w:t>
      </w:r>
      <w:del w:id="494" w:author="SSepulveda" w:date="2014-12-16T08:06:00Z">
        <w:r w:rsidR="00B57365" w:rsidDel="00027C2E">
          <w:delText>s</w:delText>
        </w:r>
      </w:del>
      <w:r w:rsidR="00B57365">
        <w:t xml:space="preserve">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w:t>
      </w:r>
      <w:commentRangeStart w:id="495"/>
      <w:r w:rsidR="002F55BA">
        <w:t>final</w:t>
      </w:r>
      <w:commentRangeEnd w:id="495"/>
      <w:r w:rsidR="00027C2E">
        <w:rPr>
          <w:rStyle w:val="Refdecomentario"/>
          <w:rFonts w:ascii="Times New Roman" w:hAnsi="Times New Roman"/>
        </w:rPr>
        <w:commentReference w:id="495"/>
      </w:r>
      <w:r w:rsidR="002F55BA">
        <w:t>.</w:t>
      </w:r>
    </w:p>
    <w:p w14:paraId="2C5151C6" w14:textId="6ADF8A2A" w:rsidR="00D9028E" w:rsidRDefault="00CD577A" w:rsidP="00C82865">
      <w:pPr>
        <w:pStyle w:val="normalhere"/>
      </w:pPr>
      <w:r>
        <w:rPr>
          <w:noProof/>
        </w:rPr>
        <w:pict w14:anchorId="4509BAAE">
          <v:shape id="_x0000_s1051" type="#_x0000_t202" style="position:absolute;left:0;text-align:left;margin-left:-1.2pt;margin-top:323.15pt;width:402.2pt;height:.05pt;z-index:251672064;mso-position-horizontal-relative:text;mso-position-vertical-relative:text" stroked="f">
            <v:textbox style="mso-next-textbox:#_x0000_s1051;mso-fit-shape-to-text:t" inset="0,0,0,0">
              <w:txbxContent>
                <w:p w14:paraId="214B8FFC" w14:textId="0E5EA1E0" w:rsidR="0075155C" w:rsidRPr="00CA71CA" w:rsidRDefault="0075155C" w:rsidP="00A25AA0">
                  <w:pPr>
                    <w:pStyle w:val="fig"/>
                    <w:rPr>
                      <w:rFonts w:ascii="Apple Garamond Light" w:hAnsi="Apple Garamond Light"/>
                      <w:noProof/>
                      <w:sz w:val="24"/>
                      <w:szCs w:val="24"/>
                    </w:rPr>
                  </w:pPr>
                  <w:bookmarkStart w:id="496" w:name="_Ref404223477"/>
                  <w:r>
                    <w:t xml:space="preserve">Figura </w:t>
                  </w:r>
                  <w:r w:rsidR="00CD577A">
                    <w:fldChar w:fldCharType="begin"/>
                  </w:r>
                  <w:r w:rsidR="00CD577A">
                    <w:instrText xml:space="preserve"> SEQ Figura \* ARABIC </w:instrText>
                  </w:r>
                  <w:r w:rsidR="00CD577A">
                    <w:fldChar w:fldCharType="separate"/>
                  </w:r>
                  <w:r>
                    <w:rPr>
                      <w:noProof/>
                    </w:rPr>
                    <w:t>14</w:t>
                  </w:r>
                  <w:r w:rsidR="00CD577A">
                    <w:rPr>
                      <w:noProof/>
                    </w:rPr>
                    <w:fldChar w:fldCharType="end"/>
                  </w:r>
                  <w:bookmarkEnd w:id="496"/>
                  <w:r>
                    <w:t>- 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v:textbox>
            <w10:wrap type="topAndBottom"/>
          </v:shape>
        </w:pict>
      </w:r>
      <w:r w:rsidR="00B57365">
        <w:rPr>
          <w:noProof/>
          <w:lang w:val="en-US" w:eastAsia="en-US"/>
        </w:rPr>
        <w:drawing>
          <wp:anchor distT="0" distB="0" distL="114300" distR="114300" simplePos="0" relativeHeight="251640320" behindDoc="0" locked="0" layoutInCell="1" allowOverlap="1" wp14:anchorId="13FC622E" wp14:editId="65B5411F">
            <wp:simplePos x="0" y="0"/>
            <wp:positionH relativeFrom="column">
              <wp:posOffset>-15240</wp:posOffset>
            </wp:positionH>
            <wp:positionV relativeFrom="paragraph">
              <wp:posOffset>225425</wp:posOffset>
            </wp:positionV>
            <wp:extent cx="5107940" cy="382143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1.png"/>
                    <pic:cNvPicPr/>
                  </pic:nvPicPr>
                  <pic:blipFill>
                    <a:blip r:embed="rId29">
                      <a:extLst>
                        <a:ext uri="{28A0092B-C50C-407E-A947-70E740481C1C}">
                          <a14:useLocalDpi xmlns:a14="http://schemas.microsoft.com/office/drawing/2010/main" val="0"/>
                        </a:ext>
                      </a:extLst>
                    </a:blip>
                    <a:stretch>
                      <a:fillRect/>
                    </a:stretch>
                  </pic:blipFill>
                  <pic:spPr>
                    <a:xfrm>
                      <a:off x="0" y="0"/>
                      <a:ext cx="5107940" cy="3821430"/>
                    </a:xfrm>
                    <a:prstGeom prst="rect">
                      <a:avLst/>
                    </a:prstGeom>
                  </pic:spPr>
                </pic:pic>
              </a:graphicData>
            </a:graphic>
            <wp14:sizeRelH relativeFrom="page">
              <wp14:pctWidth>0</wp14:pctWidth>
            </wp14:sizeRelH>
            <wp14:sizeRelV relativeFrom="page">
              <wp14:pctHeight>0</wp14:pctHeight>
            </wp14:sizeRelV>
          </wp:anchor>
        </w:drawing>
      </w:r>
    </w:p>
    <w:p w14:paraId="7A64204B" w14:textId="674F6E51" w:rsidR="00B64AB5" w:rsidRDefault="00B64AB5" w:rsidP="00B57365">
      <w:pPr>
        <w:pStyle w:val="normalhere"/>
      </w:pPr>
      <w:r>
        <w:t xml:space="preserve"> </w:t>
      </w:r>
    </w:p>
    <w:p w14:paraId="2CC2C656" w14:textId="7F85EB2B" w:rsidR="00545759" w:rsidRPr="00C82865" w:rsidRDefault="00545759" w:rsidP="00C82865">
      <w:pPr>
        <w:pStyle w:val="normalhere"/>
      </w:pPr>
      <w:r>
        <w:lastRenderedPageBreak/>
        <w:t xml:space="preserve">Finalmente, todos los códigos, esquemáticos y diseños creados se distribuyen en forma </w:t>
      </w:r>
      <w:r w:rsidRPr="00C82865">
        <w:rPr>
          <w:i/>
        </w:rPr>
        <w:t>open source</w:t>
      </w:r>
      <w:r>
        <w:t xml:space="preserve"> a través de un repositorio</w:t>
      </w:r>
      <w:r w:rsidRPr="00C82865">
        <w:t xml:space="preserve"> </w:t>
      </w:r>
      <w:hyperlink r:id="rId30"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p>
    <w:p w14:paraId="7780FF8D" w14:textId="1E6F9991" w:rsidR="005644D2" w:rsidRDefault="001A5881" w:rsidP="00C82865">
      <w:pPr>
        <w:pStyle w:val="Ttulo1"/>
      </w:pPr>
      <w:bookmarkStart w:id="497" w:name="_Toc402197190"/>
      <w:bookmarkStart w:id="498" w:name="_Toc402197248"/>
      <w:bookmarkStart w:id="499" w:name="_Toc402197356"/>
      <w:bookmarkStart w:id="500" w:name="_Toc402197408"/>
      <w:bookmarkStart w:id="501" w:name="_Toc402197500"/>
      <w:bookmarkStart w:id="502" w:name="_Toc402203644"/>
      <w:bookmarkStart w:id="503" w:name="_Toc402203747"/>
      <w:bookmarkStart w:id="504" w:name="_Toc402203805"/>
      <w:bookmarkStart w:id="505" w:name="_Toc402197191"/>
      <w:bookmarkStart w:id="506" w:name="_Toc402197249"/>
      <w:bookmarkStart w:id="507" w:name="_Toc402197357"/>
      <w:bookmarkStart w:id="508" w:name="_Toc402197409"/>
      <w:bookmarkStart w:id="509" w:name="_Toc402197501"/>
      <w:bookmarkStart w:id="510" w:name="_Toc402203645"/>
      <w:bookmarkStart w:id="511" w:name="_Toc402203748"/>
      <w:bookmarkStart w:id="512" w:name="_Toc402203806"/>
      <w:bookmarkStart w:id="513" w:name="_Toc402197192"/>
      <w:bookmarkStart w:id="514" w:name="_Toc402197250"/>
      <w:bookmarkStart w:id="515" w:name="_Toc402197358"/>
      <w:bookmarkStart w:id="516" w:name="_Toc402197410"/>
      <w:bookmarkStart w:id="517" w:name="_Toc402197502"/>
      <w:bookmarkStart w:id="518" w:name="_Toc402203646"/>
      <w:bookmarkStart w:id="519" w:name="_Toc402203749"/>
      <w:bookmarkStart w:id="520" w:name="_Toc402203807"/>
      <w:bookmarkStart w:id="521" w:name="_Toc404230848"/>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r>
        <w:t>Discusión</w:t>
      </w:r>
      <w:bookmarkEnd w:id="521"/>
    </w:p>
    <w:p w14:paraId="09FD4417" w14:textId="28968457" w:rsidR="00861B77" w:rsidRDefault="00861B77" w:rsidP="00861B77">
      <w:pPr>
        <w:pStyle w:val="normalhere"/>
        <w:ind w:firstLine="284"/>
      </w:pPr>
      <w:r>
        <w:t>Los sensores IMUs utilizados cumplen con las características técnicas mínimas establecidas en diferentes estudios de biomecánica y soluciones comerciales.</w:t>
      </w:r>
    </w:p>
    <w:p w14:paraId="315FB3B4" w14:textId="4DD16885" w:rsidR="00861B77" w:rsidRDefault="00861B77" w:rsidP="002D71CD">
      <w:pPr>
        <w:pStyle w:val="normalhere"/>
      </w:pPr>
      <w:r>
        <w:t>La plataforma utilizada no genera cuellos de botella para la adquisición y procesamiento de información, en tanto que los protocolos de comunicación seleccionados son apropiados para la aplicación.</w:t>
      </w:r>
    </w:p>
    <w:p w14:paraId="703F7752" w14:textId="75AAC2D9" w:rsidR="00861B77" w:rsidRDefault="00861B77" w:rsidP="002D71CD">
      <w:pPr>
        <w:pStyle w:val="normalhere"/>
      </w:pPr>
      <w:r>
        <w:t xml:space="preserve">El hardware implementado es modular y compatible con diferentes plataformas, permitiendo el uso de diferentes arquitecturas con los mismos sensores, respondiendo a los requisitos de modularidad </w:t>
      </w:r>
      <w:del w:id="522" w:author="SSepulveda" w:date="2014-12-16T08:09:00Z">
        <w:r w:rsidDel="00027C2E">
          <w:delText xml:space="preserve">propuestos </w:delText>
        </w:r>
      </w:del>
      <w:ins w:id="523" w:author="SSepulveda" w:date="2014-12-16T08:09:00Z">
        <w:r w:rsidR="00027C2E">
          <w:t xml:space="preserve">señalados </w:t>
        </w:r>
      </w:ins>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ins w:id="524" w:author="SSepulveda" w:date="2014-12-16T08:07:00Z">
        <w:r w:rsidR="00027C2E">
          <w:t>e</w:t>
        </w:r>
      </w:ins>
      <w:r>
        <w:t xml:space="preserve">o máxima de 120Hz, cumpliendo con los requisitos </w:t>
      </w:r>
      <w:del w:id="525" w:author="SSepulveda" w:date="2014-12-16T08:09:00Z">
        <w:r w:rsidDel="00027C2E">
          <w:delText xml:space="preserve">propuestos </w:delText>
        </w:r>
      </w:del>
      <w:ins w:id="526" w:author="SSepulveda" w:date="2014-12-16T08:09:00Z">
        <w:r w:rsidR="00027C2E">
          <w:t xml:space="preserve">señalados </w:t>
        </w:r>
      </w:ins>
      <w:r>
        <w:t>el diseño de la propuesta, respecto a los requerimientos de la plataforma.</w:t>
      </w:r>
    </w:p>
    <w:p w14:paraId="479E7303" w14:textId="6D93E2C8" w:rsidR="00861B77" w:rsidRDefault="00861B77" w:rsidP="002D71CD">
      <w:pPr>
        <w:pStyle w:val="normalhere"/>
      </w:pPr>
      <w:r>
        <w:t>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control y adquisición de datos.</w:t>
      </w:r>
    </w:p>
    <w:p w14:paraId="61A6ADCE" w14:textId="77777777" w:rsidR="009E1F03" w:rsidRDefault="009E1F03" w:rsidP="002D71CD">
      <w:pPr>
        <w:pStyle w:val="normalhere"/>
      </w:pPr>
    </w:p>
    <w:p w14:paraId="5266A288" w14:textId="0BC2AC1E" w:rsidR="009E1F03" w:rsidRDefault="009E1F03" w:rsidP="002D71CD">
      <w:pPr>
        <w:pStyle w:val="normalhere"/>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ataforma funcional y operativa.</w:t>
      </w:r>
    </w:p>
    <w:p w14:paraId="422B21F6" w14:textId="77777777" w:rsidR="009E1F03" w:rsidRDefault="009E1F03" w:rsidP="002D71CD">
      <w:pPr>
        <w:pStyle w:val="normalhere"/>
      </w:pPr>
    </w:p>
    <w:p w14:paraId="103673CB" w14:textId="33C627D7" w:rsidR="00861B77" w:rsidRPr="00C82865" w:rsidRDefault="009E1F03" w:rsidP="002D71CD">
      <w:pPr>
        <w:pStyle w:val="normalhere"/>
      </w:pPr>
      <w:r>
        <w:t>Adicionalmente, los códigos de fuente y esquemáticos están disponibles</w:t>
      </w:r>
      <w:ins w:id="527" w:author="SSepulveda" w:date="2014-12-16T08:07:00Z">
        <w:r w:rsidR="00027C2E">
          <w:t xml:space="preserve"> en el </w:t>
        </w:r>
      </w:ins>
      <w:ins w:id="528" w:author="SSepulveda" w:date="2014-12-16T08:08:00Z">
        <w:r w:rsidR="00027C2E">
          <w:t>repositorio</w:t>
        </w:r>
        <w:r w:rsidR="00027C2E" w:rsidRPr="00C82865">
          <w:t xml:space="preserve"> </w:t>
        </w:r>
        <w:r w:rsidR="00027C2E">
          <w:fldChar w:fldCharType="begin"/>
        </w:r>
        <w:r w:rsidR="00027C2E">
          <w:instrText xml:space="preserve"> HYPERLINK "https://github.com/ssepulveda/ICB_TT" </w:instrText>
        </w:r>
        <w:r w:rsidR="00027C2E">
          <w:fldChar w:fldCharType="separate"/>
        </w:r>
        <w:r w:rsidR="00027C2E" w:rsidRPr="00B57365">
          <w:rPr>
            <w:rStyle w:val="Hipervnculo"/>
            <w:color w:val="auto"/>
            <w:u w:val="none"/>
          </w:rPr>
          <w:t>https://github.com/ssepulveda/ICB_TT</w:t>
        </w:r>
        <w:r w:rsidR="00027C2E">
          <w:rPr>
            <w:rStyle w:val="Hipervnculo"/>
            <w:color w:val="auto"/>
            <w:u w:val="none"/>
          </w:rPr>
          <w:fldChar w:fldCharType="end"/>
        </w:r>
      </w:ins>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529" w:name="_Toc404230849"/>
      <w:r>
        <w:t>Conclusiones</w:t>
      </w:r>
      <w:bookmarkEnd w:id="529"/>
    </w:p>
    <w:p w14:paraId="10111C8B" w14:textId="53EC5117" w:rsidR="00323D62" w:rsidRDefault="00323D62" w:rsidP="00C82865">
      <w:pPr>
        <w:pStyle w:val="TTCuerpoIndentado"/>
      </w:pPr>
      <w:r>
        <w:t xml:space="preserve">El trabajo realizado entrega el prototipo de una plataforma funcional de captura de movimiento, disponible en forma </w:t>
      </w:r>
      <w:r w:rsidRPr="00C82865">
        <w:rPr>
          <w:i/>
        </w:rPr>
        <w:t>open source</w:t>
      </w:r>
      <w:r>
        <w:t xml:space="preserve"> para que cualquiera la pueda utilizar, modificar y r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49B22D21" w14:textId="791CE977" w:rsidR="00115415" w:rsidRDefault="00115415" w:rsidP="00C82865">
      <w:pPr>
        <w:pStyle w:val="TTCuerpoIndentado"/>
      </w:pPr>
      <w:r>
        <w:lastRenderedPageBreak/>
        <w:t xml:space="preserve">Desde </w:t>
      </w:r>
      <w:del w:id="530" w:author="SSepulveda" w:date="2014-12-16T08:09:00Z">
        <w:r w:rsidDel="00027C2E">
          <w:delText xml:space="preserve">el </w:delText>
        </w:r>
      </w:del>
      <w:r>
        <w:t xml:space="preserve">un punto de vista tecnológico, se realiza un aporte importante en la implementación de una plataforma con miras al </w:t>
      </w:r>
      <w:r w:rsidRPr="00115415">
        <w:rPr>
          <w:i/>
        </w:rPr>
        <w:t>Internet of Things</w:t>
      </w:r>
      <w:r>
        <w:t xml:space="preserve"> (IoT),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ambulatorio. En investigaciones futuras, el manejo de la seguridad y privacidad de los datos es un tema pendiente e importante que se debe asegurar en un dispositivo de utilización clínica.</w:t>
      </w:r>
    </w:p>
    <w:p w14:paraId="653565FA" w14:textId="77777777" w:rsidR="00115415" w:rsidRDefault="00115415" w:rsidP="00C82865">
      <w:pPr>
        <w:pStyle w:val="TTCuerpoIndentado"/>
      </w:pPr>
    </w:p>
    <w:p w14:paraId="4F9D588F" w14:textId="3301F12C" w:rsidR="00323D62" w:rsidRDefault="00323D62" w:rsidP="00C82865">
      <w:pPr>
        <w:pStyle w:val="TTCuerpoIndentado"/>
      </w:pPr>
      <w:r>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ins w:id="531" w:author="SSepulveda" w:date="2014-12-16T08:10:00Z">
        <w:r w:rsidR="00027C2E">
          <w:t>á</w:t>
        </w:r>
      </w:ins>
      <w:del w:id="532" w:author="SSepulveda" w:date="2014-12-16T08:10:00Z">
        <w:r w:rsidDel="00027C2E">
          <w:delText>a</w:delText>
        </w:r>
      </w:del>
      <w:r>
        <w:t xml:space="preserve"> un módulo para medir EMG en conjunto con la captura del movimiento.</w:t>
      </w:r>
    </w:p>
    <w:p w14:paraId="110D91D1" w14:textId="77777777" w:rsidR="00115415" w:rsidRPr="00115415" w:rsidRDefault="00115415" w:rsidP="00C82865">
      <w:pPr>
        <w:pStyle w:val="TTCuerpoIndentado"/>
        <w:rPr>
          <w:u w:val="single"/>
        </w:rPr>
      </w:pPr>
    </w:p>
    <w:p w14:paraId="64377CB2" w14:textId="27A5E64B" w:rsidR="00323D62" w:rsidRPr="00115415" w:rsidRDefault="00323D62" w:rsidP="00C82865">
      <w:pPr>
        <w:pStyle w:val="TTCuerpoIndentado"/>
      </w:pPr>
      <w:r>
        <w:t>Finalmente, una vez finalizada la tesis</w:t>
      </w:r>
      <w:ins w:id="533" w:author="SSepulveda" w:date="2014-12-16T08:13:00Z">
        <w:r w:rsidR="008662F3">
          <w:t xml:space="preserve"> de magister</w:t>
        </w:r>
      </w:ins>
      <w:r>
        <w:t xml:space="preserve">, la plataforma será comparada contra el </w:t>
      </w:r>
      <w:r w:rsidRPr="00C82865">
        <w:rPr>
          <w:i/>
        </w:rPr>
        <w:t>Gold-Standard</w:t>
      </w:r>
      <w:r>
        <w:t xml:space="preserve">, lo que pondría a disposición de la comunidad educativa y de </w:t>
      </w:r>
      <w:r w:rsidRPr="00C82865">
        <w:rPr>
          <w:i/>
        </w:rPr>
        <w:t>open source</w:t>
      </w:r>
      <w:r>
        <w:t xml:space="preserve"> u</w:t>
      </w:r>
      <w:r w:rsidR="00115415">
        <w:t xml:space="preserve">na plataforma realmente valiosa, que podría estar validada respecto a un </w:t>
      </w:r>
      <w:r w:rsidR="00115415" w:rsidRPr="00115415">
        <w:rPr>
          <w:i/>
        </w:rPr>
        <w:t>Gold-Standard</w:t>
      </w:r>
      <w:r w:rsidR="00115415">
        <w:t>, entregando un gran valor agreg</w:t>
      </w:r>
      <w:bookmarkStart w:id="534" w:name="_GoBack"/>
      <w:bookmarkEnd w:id="534"/>
      <w:r w:rsidR="00115415">
        <w:t>ado a la plataforma.</w:t>
      </w:r>
    </w:p>
    <w:p w14:paraId="4D5F10D9" w14:textId="7D05A702" w:rsidR="0034536B" w:rsidRDefault="0034536B" w:rsidP="00C82865">
      <w:pPr>
        <w:pStyle w:val="TTCuerpo"/>
      </w:pPr>
    </w:p>
    <w:p w14:paraId="24EE4F69" w14:textId="77777777" w:rsidR="004D7012" w:rsidRDefault="004D7012">
      <w:pPr>
        <w:rPr>
          <w:rFonts w:ascii="Apple Garamond" w:hAnsi="Apple Garamond"/>
          <w:b/>
        </w:rPr>
      </w:pPr>
      <w:bookmarkStart w:id="535" w:name="_Toc402197195"/>
      <w:bookmarkStart w:id="536" w:name="_Toc402197253"/>
      <w:bookmarkStart w:id="537" w:name="_Toc402197361"/>
      <w:bookmarkStart w:id="538" w:name="_Toc402197413"/>
      <w:bookmarkStart w:id="539" w:name="_Toc402197505"/>
      <w:bookmarkStart w:id="540" w:name="_Toc402203649"/>
      <w:bookmarkStart w:id="541" w:name="_Toc402203752"/>
      <w:bookmarkStart w:id="542" w:name="_Toc402203810"/>
      <w:bookmarkStart w:id="543" w:name="_Toc402197196"/>
      <w:bookmarkStart w:id="544" w:name="_Toc402197254"/>
      <w:bookmarkStart w:id="545" w:name="_Toc402197362"/>
      <w:bookmarkStart w:id="546" w:name="_Toc402197414"/>
      <w:bookmarkStart w:id="547" w:name="_Toc402197506"/>
      <w:bookmarkStart w:id="548" w:name="_Toc402203650"/>
      <w:bookmarkStart w:id="549" w:name="_Toc402203753"/>
      <w:bookmarkStart w:id="550" w:name="_Toc402203811"/>
      <w:bookmarkStart w:id="551" w:name="_Toc402197197"/>
      <w:bookmarkStart w:id="552" w:name="_Toc402197255"/>
      <w:bookmarkStart w:id="553" w:name="_Toc402197363"/>
      <w:bookmarkStart w:id="554" w:name="_Toc402197415"/>
      <w:bookmarkStart w:id="555" w:name="_Toc402197507"/>
      <w:bookmarkStart w:id="556" w:name="_Toc402203651"/>
      <w:bookmarkStart w:id="557" w:name="_Toc402203754"/>
      <w:bookmarkStart w:id="558" w:name="_Toc402203812"/>
      <w:bookmarkStart w:id="559" w:name="_Toc402197198"/>
      <w:bookmarkStart w:id="560" w:name="_Toc402197256"/>
      <w:bookmarkStart w:id="561" w:name="_Toc402197364"/>
      <w:bookmarkStart w:id="562" w:name="_Toc402197416"/>
      <w:bookmarkStart w:id="563" w:name="_Toc402197508"/>
      <w:bookmarkStart w:id="564" w:name="_Toc402203652"/>
      <w:bookmarkStart w:id="565" w:name="_Toc402203755"/>
      <w:bookmarkStart w:id="566" w:name="_Toc402203813"/>
      <w:bookmarkStart w:id="567" w:name="_Toc402197199"/>
      <w:bookmarkStart w:id="568" w:name="_Toc402197257"/>
      <w:bookmarkStart w:id="569" w:name="_Toc402197365"/>
      <w:bookmarkStart w:id="570" w:name="_Toc402197417"/>
      <w:bookmarkStart w:id="571" w:name="_Toc402197509"/>
      <w:bookmarkStart w:id="572" w:name="_Toc402203653"/>
      <w:bookmarkStart w:id="573" w:name="_Toc402203756"/>
      <w:bookmarkStart w:id="574" w:name="_Toc402203814"/>
      <w:bookmarkStart w:id="575" w:name="_Toc402197200"/>
      <w:bookmarkStart w:id="576" w:name="_Toc402197258"/>
      <w:bookmarkStart w:id="577" w:name="_Toc402197366"/>
      <w:bookmarkStart w:id="578" w:name="_Toc402197418"/>
      <w:bookmarkStart w:id="579" w:name="_Toc402197510"/>
      <w:bookmarkStart w:id="580" w:name="_Toc402203654"/>
      <w:bookmarkStart w:id="581" w:name="_Toc402203757"/>
      <w:bookmarkStart w:id="582" w:name="_Toc402203815"/>
      <w:bookmarkStart w:id="583" w:name="_Toc402197201"/>
      <w:bookmarkStart w:id="584" w:name="_Toc402197259"/>
      <w:bookmarkStart w:id="585" w:name="_Toc402197367"/>
      <w:bookmarkStart w:id="586" w:name="_Toc402197419"/>
      <w:bookmarkStart w:id="587" w:name="_Toc402197511"/>
      <w:bookmarkStart w:id="588" w:name="_Toc402203655"/>
      <w:bookmarkStart w:id="589" w:name="_Toc402203758"/>
      <w:bookmarkStart w:id="590" w:name="_Toc402203816"/>
      <w:bookmarkStart w:id="591" w:name="_Toc402197202"/>
      <w:bookmarkStart w:id="592" w:name="_Toc402197260"/>
      <w:bookmarkStart w:id="593" w:name="_Toc402197368"/>
      <w:bookmarkStart w:id="594" w:name="_Toc402197420"/>
      <w:bookmarkStart w:id="595" w:name="_Toc402197512"/>
      <w:bookmarkStart w:id="596" w:name="_Toc402203656"/>
      <w:bookmarkStart w:id="597" w:name="_Toc402203759"/>
      <w:bookmarkStart w:id="598" w:name="_Toc402203817"/>
      <w:bookmarkStart w:id="599" w:name="_Toc402197203"/>
      <w:bookmarkStart w:id="600" w:name="_Toc402197261"/>
      <w:bookmarkStart w:id="601" w:name="_Toc402197369"/>
      <w:bookmarkStart w:id="602" w:name="_Toc402197421"/>
      <w:bookmarkStart w:id="603" w:name="_Toc402197513"/>
      <w:bookmarkStart w:id="604" w:name="_Toc402203657"/>
      <w:bookmarkStart w:id="605" w:name="_Toc402203760"/>
      <w:bookmarkStart w:id="606" w:name="_Toc402203818"/>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r>
        <w:br w:type="page"/>
      </w:r>
    </w:p>
    <w:p w14:paraId="46A1E6C2" w14:textId="660690CF" w:rsidR="001A5881" w:rsidRDefault="001A5881">
      <w:pPr>
        <w:pStyle w:val="Ttulo1"/>
      </w:pPr>
      <w:bookmarkStart w:id="607" w:name="_Toc404230850"/>
      <w:r>
        <w:lastRenderedPageBreak/>
        <w:t>Referencias Bibliográficas</w:t>
      </w:r>
      <w:bookmarkEnd w:id="607"/>
    </w:p>
    <w:p w14:paraId="19687CA6" w14:textId="77777777" w:rsidR="00C92731" w:rsidRPr="00C92731" w:rsidRDefault="00C92731" w:rsidP="00C92731"/>
    <w:p w14:paraId="46E98837" w14:textId="77777777" w:rsidR="000C1BC7" w:rsidRPr="000C1BC7" w:rsidRDefault="00721551" w:rsidP="00D075B9">
      <w:pPr>
        <w:pStyle w:val="biblio"/>
      </w:pPr>
      <w:r>
        <w:fldChar w:fldCharType="begin"/>
      </w:r>
      <w:r w:rsidR="000C1BC7" w:rsidRPr="000C1BC7">
        <w:instrText xml:space="preserve"> ADDIN ZOTERO_BIBL {"custom":[]} CSL_BIBLIOGRAPHY </w:instrText>
      </w:r>
      <w:r>
        <w:fldChar w:fldCharType="separate"/>
      </w:r>
      <w:r w:rsidR="000C1BC7" w:rsidRPr="000C1BC7">
        <w:t>Ando, T., Watanabe, M., &amp; Fujie, M. G. (2009). Extraction of voluntary movement for an EMG controlled exoskeltal robot of tremor patients (pp. 120–123). Presented at the 4th International IEEE/EMBS Conference on Neural Engineering, 2009. NER ’09. doi:10.1109/NER.2009.5109249</w:t>
      </w:r>
    </w:p>
    <w:p w14:paraId="081B8166" w14:textId="77777777" w:rsidR="000C1BC7" w:rsidRPr="000C1BC7" w:rsidRDefault="000C1BC7" w:rsidP="00D075B9">
      <w:pPr>
        <w:pStyle w:val="biblio"/>
      </w:pPr>
      <w:r w:rsidRPr="000C1BC7">
        <w:t xml:space="preserve">Anliker, U., Beutel, J., Dyer, M., Enzler, R., Lukowicz, P., Thiele, L., &amp; Troster, G. (2004). A systematic approach to the design of distributed wearable systems. </w:t>
      </w:r>
      <w:r w:rsidRPr="000C1BC7">
        <w:rPr>
          <w:i/>
          <w:iCs/>
        </w:rPr>
        <w:t>IEEE Transactions on Computers</w:t>
      </w:r>
      <w:r w:rsidRPr="000C1BC7">
        <w:t xml:space="preserve">, </w:t>
      </w:r>
      <w:r w:rsidRPr="000C1BC7">
        <w:rPr>
          <w:i/>
          <w:iCs/>
        </w:rPr>
        <w:t>53</w:t>
      </w:r>
      <w:r w:rsidRPr="000C1BC7">
        <w:t>(8), 1017–1033. doi:10.1109/TC.2004.36</w:t>
      </w:r>
    </w:p>
    <w:p w14:paraId="223FCA3F" w14:textId="77777777" w:rsidR="000C1BC7" w:rsidRPr="000C1BC7" w:rsidRDefault="000C1BC7" w:rsidP="00D075B9">
      <w:pPr>
        <w:pStyle w:val="biblio"/>
      </w:pPr>
      <w:r w:rsidRPr="000C1BC7">
        <w:t xml:space="preserve">Aziz, O., Park, E. J., Mori, G., &amp; Robinovitch, S. N. (2014). Distinguishing the causes of falls in humans using an array of wearable tri-axial accelerometers. </w:t>
      </w:r>
      <w:r w:rsidRPr="000C1BC7">
        <w:rPr>
          <w:i/>
          <w:iCs/>
        </w:rPr>
        <w:t>Gait &amp; Posture</w:t>
      </w:r>
      <w:r w:rsidRPr="000C1BC7">
        <w:t xml:space="preserve">, </w:t>
      </w:r>
      <w:r w:rsidRPr="000C1BC7">
        <w:rPr>
          <w:i/>
          <w:iCs/>
        </w:rPr>
        <w:t>39</w:t>
      </w:r>
      <w:r w:rsidRPr="000C1BC7">
        <w:t>(1), 506–512. doi:10.1016/j.gaitpost.2013.08.034</w:t>
      </w:r>
    </w:p>
    <w:p w14:paraId="043EA277" w14:textId="77777777" w:rsidR="000C1BC7" w:rsidRPr="000C1BC7" w:rsidRDefault="000C1BC7" w:rsidP="00D075B9">
      <w:pPr>
        <w:pStyle w:val="biblio"/>
      </w:pPr>
      <w:r w:rsidRPr="000C1BC7">
        <w:t xml:space="preserve">Bagalà, F., Klenk, J., Chiari, L., Cappello, A., &amp; Becker, C. (2012). Accelerometer-based algorithms on real falls database. </w:t>
      </w:r>
      <w:r w:rsidRPr="000C1BC7">
        <w:rPr>
          <w:i/>
          <w:iCs/>
        </w:rPr>
        <w:t>Gait &amp; Posture</w:t>
      </w:r>
      <w:r w:rsidRPr="000C1BC7">
        <w:t xml:space="preserve">, </w:t>
      </w:r>
      <w:r w:rsidRPr="000C1BC7">
        <w:rPr>
          <w:i/>
          <w:iCs/>
        </w:rPr>
        <w:t>35, Supplement 1</w:t>
      </w:r>
      <w:r w:rsidRPr="000C1BC7">
        <w:t>, S28. doi:10.1016/j.gaitpost.2011.09.060</w:t>
      </w:r>
    </w:p>
    <w:p w14:paraId="71EB5EF5" w14:textId="77777777" w:rsidR="000C1BC7" w:rsidRPr="000C1BC7" w:rsidRDefault="000C1BC7" w:rsidP="00D075B9">
      <w:pPr>
        <w:pStyle w:val="biblio"/>
      </w:pPr>
      <w:r w:rsidRPr="000C1BC7">
        <w:t>Barnett, R. (2014). RTIMULib V3 – 9-dof IMU fusion with accelerometer and enhanced magnetometer calibration. Retrieved from http://richardstechnotes.wordpress.com/2014/10/13/rtimulib-v3-9-dof-imu-fusion-with-accelerometer-and-enhanced-magnetometer-calibration/</w:t>
      </w:r>
    </w:p>
    <w:p w14:paraId="6DA6D1E4" w14:textId="77777777" w:rsidR="000C1BC7" w:rsidRPr="000C1BC7" w:rsidRDefault="000C1BC7" w:rsidP="00D075B9">
      <w:pPr>
        <w:pStyle w:val="biblio"/>
      </w:pPr>
      <w:r w:rsidRPr="000C1BC7">
        <w:t xml:space="preserve">Bishop, G., &amp; Welch, G. (2001). An introduction to the kalman filter. </w:t>
      </w:r>
      <w:r w:rsidRPr="000C1BC7">
        <w:rPr>
          <w:i/>
          <w:iCs/>
        </w:rPr>
        <w:t>Proc of SIGGRAPH, Course</w:t>
      </w:r>
      <w:r w:rsidRPr="000C1BC7">
        <w:t xml:space="preserve">, </w:t>
      </w:r>
      <w:r w:rsidRPr="000C1BC7">
        <w:rPr>
          <w:i/>
          <w:iCs/>
        </w:rPr>
        <w:t>8</w:t>
      </w:r>
      <w:r w:rsidRPr="000C1BC7">
        <w:t>(27599-23175), 41.</w:t>
      </w:r>
    </w:p>
    <w:p w14:paraId="33CEFF74" w14:textId="77777777" w:rsidR="000C1BC7" w:rsidRPr="000C1BC7" w:rsidRDefault="000C1BC7" w:rsidP="00D075B9">
      <w:pPr>
        <w:pStyle w:val="biblio"/>
      </w:pPr>
      <w:r w:rsidRPr="000C1BC7">
        <w:t xml:space="preserve">Bouarfa, L., Atallah, L., Kwasnicki, R. M., Pettitt, C., Frost, G., &amp; Yang, G.-Z. (2014). Predicting Free-Living Energy Expenditure Using a Miniaturized Ear-Worn Sensor: An Evaluation Against Doubly Labeled Water. </w:t>
      </w:r>
      <w:r w:rsidRPr="000C1BC7">
        <w:rPr>
          <w:i/>
          <w:iCs/>
        </w:rPr>
        <w:t>IEEE Transactions on Biomedical Engineering</w:t>
      </w:r>
      <w:r w:rsidRPr="000C1BC7">
        <w:t xml:space="preserve">, </w:t>
      </w:r>
      <w:r w:rsidRPr="000C1BC7">
        <w:rPr>
          <w:i/>
          <w:iCs/>
        </w:rPr>
        <w:t>61</w:t>
      </w:r>
      <w:r w:rsidRPr="000C1BC7">
        <w:t>(2), 566–575. doi:10.1109/TBME.2013.2284069</w:t>
      </w:r>
    </w:p>
    <w:p w14:paraId="272AE713" w14:textId="77777777" w:rsidR="000C1BC7" w:rsidRPr="000C1BC7" w:rsidRDefault="000C1BC7" w:rsidP="00D075B9">
      <w:pPr>
        <w:pStyle w:val="biblio"/>
      </w:pPr>
      <w:r w:rsidRPr="000C1BC7">
        <w:t xml:space="preserve">Bourke, A. K., &amp; Lyons, G. M. (2008). A threshold-based fall-detection algorithm using a bi-axial gyroscope sensor. </w:t>
      </w:r>
      <w:r w:rsidRPr="000C1BC7">
        <w:rPr>
          <w:i/>
          <w:iCs/>
        </w:rPr>
        <w:t>Medical Engineering &amp; Physics</w:t>
      </w:r>
      <w:r w:rsidRPr="000C1BC7">
        <w:t xml:space="preserve">, </w:t>
      </w:r>
      <w:r w:rsidRPr="000C1BC7">
        <w:rPr>
          <w:i/>
          <w:iCs/>
        </w:rPr>
        <w:t>30</w:t>
      </w:r>
      <w:r w:rsidRPr="000C1BC7">
        <w:t>(1), 84–90. doi:10.1016/j.medengphy.2006.12.001</w:t>
      </w:r>
    </w:p>
    <w:p w14:paraId="33EF86E4" w14:textId="77777777" w:rsidR="000C1BC7" w:rsidRPr="000C1BC7" w:rsidRDefault="000C1BC7" w:rsidP="00D075B9">
      <w:pPr>
        <w:pStyle w:val="biblio"/>
      </w:pPr>
      <w:r w:rsidRPr="000C1BC7">
        <w:t xml:space="preserve">Bourke, A. K., van de Ven, P., Gamble, M., O’Connor, R., Murphy, K., Bogan, E., … Nelson, J. (2010). Evaluation of waist-mounted tri-axial accelerometer based fall-detection algorithms during scripted and continuous unscripted activities. </w:t>
      </w:r>
      <w:r w:rsidRPr="000C1BC7">
        <w:rPr>
          <w:i/>
          <w:iCs/>
        </w:rPr>
        <w:t>Journal of Biomechanics</w:t>
      </w:r>
      <w:r w:rsidRPr="000C1BC7">
        <w:t xml:space="preserve">, </w:t>
      </w:r>
      <w:r w:rsidRPr="000C1BC7">
        <w:rPr>
          <w:i/>
          <w:iCs/>
        </w:rPr>
        <w:t>43</w:t>
      </w:r>
      <w:r w:rsidRPr="000C1BC7">
        <w:t>(15), 3051–3057. doi:10.1016/j.jbiomech.2010.07.005</w:t>
      </w:r>
    </w:p>
    <w:p w14:paraId="07169B25" w14:textId="77777777" w:rsidR="000C1BC7" w:rsidRPr="000C1BC7" w:rsidRDefault="000C1BC7" w:rsidP="00D075B9">
      <w:pPr>
        <w:pStyle w:val="biblio"/>
      </w:pPr>
      <w:r w:rsidRPr="000C1BC7">
        <w:t xml:space="preserve">Constantine, L. L., &amp; Lockwood, L. A. D. (1999). </w:t>
      </w:r>
      <w:r w:rsidRPr="000C1BC7">
        <w:rPr>
          <w:i/>
          <w:iCs/>
        </w:rPr>
        <w:t>Software for Use: A Practical Guide to the Models and Methods of Usage-Centered Design</w:t>
      </w:r>
      <w:r w:rsidRPr="000C1BC7">
        <w:t xml:space="preserve"> (1 edition.). Reading, Mass: Addison-Wesley Professional.</w:t>
      </w:r>
    </w:p>
    <w:p w14:paraId="094A8468" w14:textId="77777777" w:rsidR="000C1BC7" w:rsidRPr="000C1BC7" w:rsidRDefault="000C1BC7" w:rsidP="00D075B9">
      <w:pPr>
        <w:pStyle w:val="biblio"/>
      </w:pPr>
      <w:r w:rsidRPr="000C1BC7">
        <w:t>Ding, Q. C., Xiong, A. B., Zhao, X. G., &amp; Han, J. D. (2011). A novel EMG-driven state space model for the estimation of continuous joint movements (pp. 2891–2897). Presented at the 2011 IEEE International Conference on Systems, Man, and Cybernetics (SMC). doi:10.1109/ICSMC.2011.6084104</w:t>
      </w:r>
    </w:p>
    <w:p w14:paraId="0AC63279" w14:textId="77777777" w:rsidR="000C1BC7" w:rsidRPr="000C1BC7" w:rsidRDefault="000C1BC7" w:rsidP="00D075B9">
      <w:pPr>
        <w:pStyle w:val="biblio"/>
      </w:pPr>
      <w:r w:rsidRPr="000C1BC7">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708AF145" w14:textId="77777777" w:rsidR="000C1BC7" w:rsidRPr="000C1BC7" w:rsidRDefault="000C1BC7" w:rsidP="00D075B9">
      <w:pPr>
        <w:pStyle w:val="biblio"/>
      </w:pPr>
      <w:r w:rsidRPr="000C1BC7">
        <w:t xml:space="preserve">Fabio Varesano. (2011, April). </w:t>
      </w:r>
      <w:r w:rsidRPr="000C1BC7">
        <w:rPr>
          <w:i/>
          <w:iCs/>
        </w:rPr>
        <w:t>Using Arduino for Tangible Human Computer Interaction</w:t>
      </w:r>
      <w:r w:rsidRPr="000C1BC7">
        <w:t>. Universita degli Studi di Torino, Italy. Retrieved from http://www.varesano.net/files/MoS_thesis/thesis.pdf</w:t>
      </w:r>
    </w:p>
    <w:p w14:paraId="1D56CF71" w14:textId="77777777" w:rsidR="000C1BC7" w:rsidRPr="000C1BC7" w:rsidRDefault="000C1BC7" w:rsidP="00D075B9">
      <w:pPr>
        <w:pStyle w:val="biblio"/>
      </w:pPr>
      <w:r w:rsidRPr="000C1BC7">
        <w:t>Field, M., Stirling, D., Naghdy, F., &amp; Pan, Z. (2009). Motion capture in robotics review (pp. 1697–1702). Presented at the IEEE International Conference on Control and Automation, 2009. ICCA 2009. doi:10.1109/ICCA.2009.5410185</w:t>
      </w:r>
    </w:p>
    <w:p w14:paraId="2660E0C5" w14:textId="77777777" w:rsidR="000C1BC7" w:rsidRPr="000C1BC7" w:rsidRDefault="000C1BC7" w:rsidP="00D075B9">
      <w:pPr>
        <w:pStyle w:val="biblio"/>
      </w:pPr>
      <w:r w:rsidRPr="000C1BC7">
        <w:t xml:space="preserve">GAO, Z., NIU, X., &amp; GUO, M. (2002). Quaternion-Based Kalman Filter for Micro-machined Strapdown Attitude Heading Reference System. </w:t>
      </w:r>
      <w:r w:rsidRPr="000C1BC7">
        <w:rPr>
          <w:i/>
          <w:iCs/>
        </w:rPr>
        <w:t>Chinese Journal of Aeronautics</w:t>
      </w:r>
      <w:r w:rsidRPr="000C1BC7">
        <w:t xml:space="preserve">, </w:t>
      </w:r>
      <w:r w:rsidRPr="000C1BC7">
        <w:rPr>
          <w:i/>
          <w:iCs/>
        </w:rPr>
        <w:t>15</w:t>
      </w:r>
      <w:r w:rsidRPr="000C1BC7">
        <w:t>(3), 171–175. doi:10.1016/S1000-9361(11)60149-0</w:t>
      </w:r>
    </w:p>
    <w:p w14:paraId="6D9B9A50" w14:textId="77777777" w:rsidR="000C1BC7" w:rsidRPr="000C1BC7" w:rsidRDefault="000C1BC7" w:rsidP="00D075B9">
      <w:pPr>
        <w:pStyle w:val="biblio"/>
      </w:pPr>
      <w:r w:rsidRPr="000C1BC7">
        <w:t>Geng, Y., Yu, L., You, M., &amp; Li, G. (2010). A Pilot Study of EMG Pattern Based Classification of Arm Functional Movements (Vol. 3, pp. 317–320). Presented at the 2010 Second WRI Global Congress on Intelligent Systems (GCIS). doi:10.1109/GCIS.2010.125</w:t>
      </w:r>
    </w:p>
    <w:p w14:paraId="057BEA79" w14:textId="77777777" w:rsidR="000C1BC7" w:rsidRPr="000C1BC7" w:rsidRDefault="000C1BC7" w:rsidP="00D075B9">
      <w:pPr>
        <w:pStyle w:val="biblio"/>
      </w:pPr>
      <w:r w:rsidRPr="000C1BC7">
        <w:t>Goyal, P., Ribeiro, V. J., Saran, H., &amp; Kumar, A. (2011). Strap-down Pedestrian Dead-Reckoning system (pp. 1–7). Presented at the 2011 International Conference on Indoor Positioning and Indoor Navigation (IPIN). doi:10.1109/IPIN.2011.6071935</w:t>
      </w:r>
    </w:p>
    <w:p w14:paraId="7DDEDDB9" w14:textId="77777777" w:rsidR="000C1BC7" w:rsidRPr="000C1BC7" w:rsidRDefault="000C1BC7" w:rsidP="00D075B9">
      <w:pPr>
        <w:pStyle w:val="biblio"/>
      </w:pPr>
      <w:r w:rsidRPr="000C1BC7">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69ED0421" w14:textId="77777777" w:rsidR="000C1BC7" w:rsidRPr="000C1BC7" w:rsidRDefault="000C1BC7" w:rsidP="00D075B9">
      <w:pPr>
        <w:pStyle w:val="biblio"/>
      </w:pPr>
      <w:r w:rsidRPr="000C1BC7">
        <w:lastRenderedPageBreak/>
        <w:t xml:space="preserve">Hausdorff, J. M., Rios, D. A., &amp; Edelberg, H. K. (2001). Gait variability and fall risk in community-living older adults: A 1-year prospective study. </w:t>
      </w:r>
      <w:r w:rsidRPr="000C1BC7">
        <w:rPr>
          <w:i/>
          <w:iCs/>
        </w:rPr>
        <w:t>Archives of Physical Medicine and Rehabilitation</w:t>
      </w:r>
      <w:r w:rsidRPr="000C1BC7">
        <w:t xml:space="preserve">, </w:t>
      </w:r>
      <w:r w:rsidRPr="000C1BC7">
        <w:rPr>
          <w:i/>
          <w:iCs/>
        </w:rPr>
        <w:t>82</w:t>
      </w:r>
      <w:r w:rsidRPr="000C1BC7">
        <w:t>(8), 1050–1056. doi:10.1053/apmr.2001.24893</w:t>
      </w:r>
    </w:p>
    <w:p w14:paraId="44C464FE" w14:textId="77777777" w:rsidR="000C1BC7" w:rsidRPr="000C1BC7" w:rsidRDefault="000C1BC7" w:rsidP="00D075B9">
      <w:pPr>
        <w:pStyle w:val="biblio"/>
      </w:pPr>
      <w:r w:rsidRPr="000C1BC7">
        <w:t>Huang, H.-P., &amp; Hsu, L.-P. (2005). Development of a wearable biomedical health-care system (pp. 1760–1765). Presented at the 2005 IEEE/RSJ International Conference on Intelligent Robots and Systems, 2005. (IROS 2005). doi:10.1109/IROS.2005.1545390</w:t>
      </w:r>
    </w:p>
    <w:p w14:paraId="3D63398B" w14:textId="77777777" w:rsidR="000C1BC7" w:rsidRPr="000C1BC7" w:rsidRDefault="000C1BC7" w:rsidP="00D075B9">
      <w:pPr>
        <w:pStyle w:val="biblio"/>
      </w:pPr>
      <w:r w:rsidRPr="000C1BC7">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22A35819" w14:textId="77777777" w:rsidR="000C1BC7" w:rsidRPr="000C1BC7" w:rsidRDefault="000C1BC7" w:rsidP="00D075B9">
      <w:pPr>
        <w:pStyle w:val="biblio"/>
      </w:pPr>
      <w:r w:rsidRPr="000C1BC7">
        <w:t>Khoder, W., Fassinut-Mombot, B., &amp; Benjelloun, M. (2008b). Quaternion Unscented Kalman Filtering for integrated Inertial Navigation and GPS (pp. 1–8). Presented at the 2008 11th International Conference on Information Fusion.</w:t>
      </w:r>
    </w:p>
    <w:p w14:paraId="6F777F4F" w14:textId="77777777" w:rsidR="000C1BC7" w:rsidRPr="000C1BC7" w:rsidRDefault="000C1BC7" w:rsidP="00D075B9">
      <w:pPr>
        <w:pStyle w:val="biblio"/>
      </w:pPr>
      <w:r w:rsidRPr="000C1BC7">
        <w:t xml:space="preserve">Lee, I.-M., &amp; Shiroma, E. J. (2014). Using accelerometers to measure physical activity in large-scale epidemiological studies: issues and challenges. </w:t>
      </w:r>
      <w:r w:rsidRPr="000C1BC7">
        <w:rPr>
          <w:i/>
          <w:iCs/>
        </w:rPr>
        <w:t>British Journal of Sports Medicine</w:t>
      </w:r>
      <w:r w:rsidRPr="000C1BC7">
        <w:t xml:space="preserve">, </w:t>
      </w:r>
      <w:r w:rsidRPr="000C1BC7">
        <w:rPr>
          <w:i/>
          <w:iCs/>
        </w:rPr>
        <w:t>48</w:t>
      </w:r>
      <w:r w:rsidRPr="000C1BC7">
        <w:t>(3), 197–201. doi:10.1136/bjsports-2013-093154</w:t>
      </w:r>
    </w:p>
    <w:p w14:paraId="565BFDCC" w14:textId="77777777" w:rsidR="000C1BC7" w:rsidRPr="000C1BC7" w:rsidRDefault="000C1BC7" w:rsidP="00D075B9">
      <w:pPr>
        <w:pStyle w:val="biblio"/>
      </w:pPr>
      <w:r w:rsidRPr="000C1BC7">
        <w:t>Lustrek, M., Cvetkovic, B., &amp; Kozina, S. (2012). Energy expenditure estimation with wearable accelerometers (pp. 5–8). Presented at the 2012 IEEE International Symposium on Circuits and Systems (ISCAS). doi:10.1109/ISCAS.2012.6271906</w:t>
      </w:r>
    </w:p>
    <w:p w14:paraId="22245DF1" w14:textId="77777777" w:rsidR="000C1BC7" w:rsidRPr="000C1BC7" w:rsidRDefault="000C1BC7" w:rsidP="00D075B9">
      <w:pPr>
        <w:pStyle w:val="biblio"/>
      </w:pPr>
      <w:r w:rsidRPr="000C1BC7">
        <w:t>Madgwick, Sebastian. (2013). Gait tracking with x-IMU | x-io Technologies. Retrieved from http://www.x-io.co.uk/gait-tracking-with-x-imu/</w:t>
      </w:r>
    </w:p>
    <w:p w14:paraId="6834B06E" w14:textId="77777777" w:rsidR="000C1BC7" w:rsidRPr="000C1BC7" w:rsidRDefault="000C1BC7" w:rsidP="00D075B9">
      <w:pPr>
        <w:pStyle w:val="biblio"/>
      </w:pPr>
      <w:r w:rsidRPr="000C1BC7">
        <w:t>Madgwick, S. O. H., Harrison, A. J. L., &amp; Vaidyanathan, R. (2011). Estimation of IMU and MARG orientation using a gradient descent algorithm (pp. 1–7). Presented at the 2011 IEEE International Conference on Rehabilitation Robotics (ICORR). doi:10.1109/ICORR.2011.5975346</w:t>
      </w:r>
    </w:p>
    <w:p w14:paraId="4861498C" w14:textId="77777777" w:rsidR="000C1BC7" w:rsidRPr="000C1BC7" w:rsidRDefault="000C1BC7" w:rsidP="00D075B9">
      <w:pPr>
        <w:pStyle w:val="biblio"/>
      </w:pPr>
      <w:r w:rsidRPr="000C1BC7">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574F54AD" w14:textId="77777777" w:rsidR="000C1BC7" w:rsidRPr="000C1BC7" w:rsidRDefault="000C1BC7" w:rsidP="00D075B9">
      <w:pPr>
        <w:pStyle w:val="biblio"/>
      </w:pPr>
      <w:r w:rsidRPr="000C1BC7">
        <w:t xml:space="preserve">Mündermann, L., Corazza, S., &amp; Andriacchi, T. P. (2006). The evolution of methods for the capture of human movement leading to markerless motion capture for biomechanical applications. </w:t>
      </w:r>
      <w:r w:rsidRPr="000C1BC7">
        <w:rPr>
          <w:i/>
          <w:iCs/>
        </w:rPr>
        <w:t>Journal of NeuroEngineering and Rehabilitation</w:t>
      </w:r>
      <w:r w:rsidRPr="000C1BC7">
        <w:t xml:space="preserve">, </w:t>
      </w:r>
      <w:r w:rsidRPr="000C1BC7">
        <w:rPr>
          <w:i/>
          <w:iCs/>
        </w:rPr>
        <w:t>3</w:t>
      </w:r>
      <w:r w:rsidRPr="000C1BC7">
        <w:t>(1), 6. doi:10.1186/1743-0003-3-6</w:t>
      </w:r>
    </w:p>
    <w:p w14:paraId="1970625E" w14:textId="77777777" w:rsidR="000C1BC7" w:rsidRPr="000C1BC7" w:rsidRDefault="000C1BC7" w:rsidP="00D075B9">
      <w:pPr>
        <w:pStyle w:val="biblio"/>
      </w:pPr>
      <w:r w:rsidRPr="000C1BC7">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077A6ABF" w14:textId="77777777" w:rsidR="000C1BC7" w:rsidRPr="000C1BC7" w:rsidRDefault="000C1BC7" w:rsidP="00D075B9">
      <w:pPr>
        <w:pStyle w:val="biblio"/>
      </w:pPr>
      <w:r w:rsidRPr="00F4310A">
        <w:rPr>
          <w:lang w:val="es-ES"/>
        </w:rPr>
        <w:t xml:space="preserve">Park, Y., Kawahara, K., &amp; Uchida, M. (2008). </w:t>
      </w:r>
      <w:r w:rsidRPr="000C1BC7">
        <w:t>Characteristic extraction of EMG with the apparent movement (pp. 2723–2726). Presented at the SICE Annual Conference, 2008. doi:10.1109/SICE.2008.4655128</w:t>
      </w:r>
    </w:p>
    <w:p w14:paraId="7E5DD682" w14:textId="77777777" w:rsidR="000C1BC7" w:rsidRPr="000C1BC7" w:rsidRDefault="000C1BC7" w:rsidP="00D075B9">
      <w:pPr>
        <w:pStyle w:val="biblio"/>
      </w:pPr>
      <w:r w:rsidRPr="000C1BC7">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70FB311C" w14:textId="77777777" w:rsidR="000C1BC7" w:rsidRPr="000C1BC7" w:rsidRDefault="000C1BC7" w:rsidP="00D075B9">
      <w:pPr>
        <w:pStyle w:val="biblio"/>
      </w:pPr>
      <w:r w:rsidRPr="000C1BC7">
        <w:t>Phinyomark, A., Hirunviriya, S., Limsakul, C., &amp; Phukpattaranont, P. (2010). Evaluation of EMG feature extraction for hand movement recognition based on Euclidean distance and standard deviation (pp. 856–860). Presented at the 2010 International Conference on Electrical Engineering/Electronics Computer Telecommunications and Information Technology (ECTI-CON).</w:t>
      </w:r>
    </w:p>
    <w:p w14:paraId="6F97F0FC" w14:textId="77777777" w:rsidR="000C1BC7" w:rsidRPr="000C1BC7" w:rsidRDefault="000C1BC7" w:rsidP="00D075B9">
      <w:pPr>
        <w:pStyle w:val="biblio"/>
      </w:pPr>
      <w:r w:rsidRPr="000C1BC7">
        <w:t xml:space="preserve">Phuong, N. H. Q., Kang, H.-J., Suh, Y.-S., &amp; Ro, Y.-S. (2009). A DCM Based Orientation Estimation Algorithm with an Inertial Measurement Unit and a Magnetic Compass. </w:t>
      </w:r>
      <w:r w:rsidRPr="000C1BC7">
        <w:rPr>
          <w:i/>
          <w:iCs/>
        </w:rPr>
        <w:t>Journal of Universal Computer Science</w:t>
      </w:r>
      <w:r w:rsidRPr="000C1BC7">
        <w:t xml:space="preserve">, </w:t>
      </w:r>
      <w:r w:rsidRPr="000C1BC7">
        <w:rPr>
          <w:i/>
          <w:iCs/>
        </w:rPr>
        <w:t>15</w:t>
      </w:r>
      <w:r w:rsidRPr="000C1BC7">
        <w:t>(4), 859–876.</w:t>
      </w:r>
    </w:p>
    <w:p w14:paraId="3304F074" w14:textId="77777777" w:rsidR="000C1BC7" w:rsidRPr="000C1BC7" w:rsidRDefault="000C1BC7" w:rsidP="00D075B9">
      <w:pPr>
        <w:pStyle w:val="biblio"/>
      </w:pPr>
      <w:r w:rsidRPr="000C1BC7">
        <w:t xml:space="preserve">Roetenberg, D. (2006). </w:t>
      </w:r>
      <w:r w:rsidRPr="000C1BC7">
        <w:rPr>
          <w:i/>
          <w:iCs/>
        </w:rPr>
        <w:t>Inertial and Magnetic Sensing of Human Motion</w:t>
      </w:r>
      <w:r w:rsidRPr="000C1BC7">
        <w:t>. University of Twente [Host].</w:t>
      </w:r>
    </w:p>
    <w:p w14:paraId="5F89642F" w14:textId="77777777" w:rsidR="000C1BC7" w:rsidRPr="000C1BC7" w:rsidRDefault="000C1BC7" w:rsidP="00D075B9">
      <w:pPr>
        <w:pStyle w:val="biblio"/>
      </w:pPr>
      <w:r w:rsidRPr="000C1BC7">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34D55B4E" w14:textId="77777777" w:rsidR="000C1BC7" w:rsidRPr="000C1BC7" w:rsidRDefault="000C1BC7" w:rsidP="00D075B9">
      <w:pPr>
        <w:pStyle w:val="biblio"/>
      </w:pPr>
      <w:r w:rsidRPr="000C1BC7">
        <w:t xml:space="preserve">Sabatini, A. M. (2006). Quaternion-based extended Kalman filter for determining orientation by inertial and magnetic sensing. </w:t>
      </w:r>
      <w:r w:rsidRPr="000C1BC7">
        <w:rPr>
          <w:i/>
          <w:iCs/>
        </w:rPr>
        <w:t>IEEE Transactions on Biomedical Engineering</w:t>
      </w:r>
      <w:r w:rsidRPr="000C1BC7">
        <w:t xml:space="preserve">, </w:t>
      </w:r>
      <w:r w:rsidRPr="000C1BC7">
        <w:rPr>
          <w:i/>
          <w:iCs/>
        </w:rPr>
        <w:t>53</w:t>
      </w:r>
      <w:r w:rsidRPr="000C1BC7">
        <w:t>(7), 1346–1356. doi:10.1109/TBME.2006.875664</w:t>
      </w:r>
    </w:p>
    <w:p w14:paraId="781C9F51" w14:textId="77777777" w:rsidR="000C1BC7" w:rsidRPr="000C1BC7" w:rsidRDefault="000C1BC7" w:rsidP="00D075B9">
      <w:pPr>
        <w:pStyle w:val="biblio"/>
      </w:pPr>
      <w:r w:rsidRPr="000C1BC7">
        <w:lastRenderedPageBreak/>
        <w:t>Sepúlveda, S. (2014). RTGraph: First release. doi:10.5281/zenodo.12789</w:t>
      </w:r>
    </w:p>
    <w:p w14:paraId="7D18DA69" w14:textId="77777777" w:rsidR="000C1BC7" w:rsidRPr="000C1BC7" w:rsidRDefault="000C1BC7" w:rsidP="00D075B9">
      <w:pPr>
        <w:pStyle w:val="biblio"/>
      </w:pPr>
      <w:r w:rsidRPr="000C1BC7">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3D7FF53E" w14:textId="77777777" w:rsidR="000C1BC7" w:rsidRPr="000C1BC7" w:rsidRDefault="000C1BC7" w:rsidP="00D075B9">
      <w:pPr>
        <w:pStyle w:val="biblio"/>
      </w:pPr>
      <w:r w:rsidRPr="00F4310A">
        <w:rPr>
          <w:lang w:val="es-ES"/>
        </w:rPr>
        <w:t xml:space="preserve">Sommerville, I. (2005). </w:t>
      </w:r>
      <w:r w:rsidRPr="00F4310A">
        <w:rPr>
          <w:i/>
          <w:iCs/>
          <w:lang w:val="es-ES"/>
        </w:rPr>
        <w:t>Ingenieria del software</w:t>
      </w:r>
      <w:r w:rsidRPr="00F4310A">
        <w:rPr>
          <w:lang w:val="es-ES"/>
        </w:rPr>
        <w:t xml:space="preserve">. </w:t>
      </w:r>
      <w:r w:rsidRPr="000C1BC7">
        <w:t>Pearson Educacion.</w:t>
      </w:r>
    </w:p>
    <w:p w14:paraId="70F0122E" w14:textId="77777777" w:rsidR="000C1BC7" w:rsidRPr="000C1BC7" w:rsidRDefault="000C1BC7" w:rsidP="00D075B9">
      <w:pPr>
        <w:pStyle w:val="biblio"/>
      </w:pPr>
      <w:r w:rsidRPr="000C1BC7">
        <w:t>Song, Z., Wang, Z., &amp; Guo, S. (2013a). SEMG-based continuous posture recognition of elbow flexion and extension in sagittal plane (pp. 920–925). Presented at the 2013 IEEE International Conference on Mechatronics and Automation (ICMA). doi:10.1109/ICMA.2013.6618038</w:t>
      </w:r>
    </w:p>
    <w:p w14:paraId="44F65391" w14:textId="77777777" w:rsidR="000C1BC7" w:rsidRPr="000C1BC7" w:rsidRDefault="000C1BC7" w:rsidP="00D075B9">
      <w:pPr>
        <w:pStyle w:val="biblio"/>
      </w:pPr>
      <w:r w:rsidRPr="000C1BC7">
        <w:t>Song, Z., Wang, Z., &amp; Guo, S. (2013b). Semg-based posture recognition of elbow flexion and extension (pp. 448–452). Presented at the 2013 ICME International Conference on Complex Medical Engineering (CME). doi:10.1109/ICCME.2013.6548288</w:t>
      </w:r>
    </w:p>
    <w:p w14:paraId="38F0A809" w14:textId="77777777" w:rsidR="000C1BC7" w:rsidRPr="000C1BC7" w:rsidRDefault="000C1BC7" w:rsidP="00D075B9">
      <w:pPr>
        <w:pStyle w:val="biblio"/>
      </w:pPr>
      <w:r w:rsidRPr="000C1BC7">
        <w:t xml:space="preserve">Suh, Y.-S. (2010). Orientation Estimation Using a Quaternion-Based Indirect Kalman Filter With Adaptive Estimation of External Acceleration. </w:t>
      </w:r>
      <w:r w:rsidRPr="000C1BC7">
        <w:rPr>
          <w:i/>
          <w:iCs/>
        </w:rPr>
        <w:t>IEEE Transactions on Instrumentation and Measurement</w:t>
      </w:r>
      <w:r w:rsidRPr="000C1BC7">
        <w:t xml:space="preserve">, </w:t>
      </w:r>
      <w:r w:rsidRPr="000C1BC7">
        <w:rPr>
          <w:i/>
          <w:iCs/>
        </w:rPr>
        <w:t>59</w:t>
      </w:r>
      <w:r w:rsidRPr="000C1BC7">
        <w:t>(12), 3296–3305. doi:10.1109/TIM.2010.2047157</w:t>
      </w:r>
    </w:p>
    <w:p w14:paraId="036B2A41" w14:textId="77777777" w:rsidR="000C1BC7" w:rsidRPr="000C1BC7" w:rsidRDefault="000C1BC7" w:rsidP="00D075B9">
      <w:pPr>
        <w:pStyle w:val="biblio"/>
      </w:pPr>
      <w:r w:rsidRPr="000C1BC7">
        <w:t>Terrill, P. I., Leong, M., Barton, K., Freakley, C., Downey, C., Vanniekerk, M., …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4140AFF1" w14:textId="77777777" w:rsidR="000C1BC7" w:rsidRPr="000C1BC7" w:rsidRDefault="000C1BC7" w:rsidP="00D075B9">
      <w:pPr>
        <w:pStyle w:val="biblio"/>
      </w:pPr>
      <w:r w:rsidRPr="000C1BC7">
        <w:t xml:space="preserve">Thrun, S., Burgard, W., &amp; Fox, D. (2005). </w:t>
      </w:r>
      <w:r w:rsidRPr="000C1BC7">
        <w:rPr>
          <w:i/>
          <w:iCs/>
        </w:rPr>
        <w:t>Probabilistic Robotics</w:t>
      </w:r>
      <w:r w:rsidRPr="000C1BC7">
        <w:t>. Cambridge, Mass: Mit.</w:t>
      </w:r>
    </w:p>
    <w:p w14:paraId="69AA9075" w14:textId="77777777" w:rsidR="000C1BC7" w:rsidRPr="000C1BC7" w:rsidRDefault="000C1BC7" w:rsidP="00D075B9">
      <w:pPr>
        <w:pStyle w:val="biblio"/>
      </w:pPr>
      <w:r w:rsidRPr="000C1BC7">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4F74C586" w14:textId="77777777" w:rsidR="000C1BC7" w:rsidRPr="000C1BC7" w:rsidRDefault="000C1BC7" w:rsidP="00D075B9">
      <w:pPr>
        <w:pStyle w:val="biblio"/>
      </w:pPr>
      <w:r w:rsidRPr="000C1BC7">
        <w:t xml:space="preserve">Tsai, M.-K. (2014). Automatically determining accidental falls in field surveying: A case study of integrating accelerometer determination and image recognition. </w:t>
      </w:r>
      <w:r w:rsidRPr="000C1BC7">
        <w:rPr>
          <w:i/>
          <w:iCs/>
        </w:rPr>
        <w:t>Safety Science</w:t>
      </w:r>
      <w:r w:rsidRPr="000C1BC7">
        <w:t xml:space="preserve">, </w:t>
      </w:r>
      <w:r w:rsidRPr="000C1BC7">
        <w:rPr>
          <w:i/>
          <w:iCs/>
        </w:rPr>
        <w:t>66</w:t>
      </w:r>
      <w:r w:rsidRPr="000C1BC7">
        <w:t>, 19–26. doi:10.1016/j.ssci.2014.01.012</w:t>
      </w:r>
    </w:p>
    <w:p w14:paraId="4DCA8A88" w14:textId="77777777" w:rsidR="000C1BC7" w:rsidRPr="000C1BC7" w:rsidRDefault="000C1BC7" w:rsidP="00D075B9">
      <w:pPr>
        <w:pStyle w:val="biblio"/>
      </w:pPr>
      <w:r w:rsidRPr="000C1BC7">
        <w:t xml:space="preserve">Wixted, A. J., Thiel, D. V., Hahn, A. G., Gore, C. J., Pyne, D. B., &amp; James, D. A. (2007). Measurement of Energy Expenditure in Elite Athletes Using MEMS-Based Triaxial Accelerometers. </w:t>
      </w:r>
      <w:r w:rsidRPr="000C1BC7">
        <w:rPr>
          <w:i/>
          <w:iCs/>
        </w:rPr>
        <w:t>IEEE Sensors Journal</w:t>
      </w:r>
      <w:r w:rsidRPr="000C1BC7">
        <w:t xml:space="preserve">, </w:t>
      </w:r>
      <w:r w:rsidRPr="000C1BC7">
        <w:rPr>
          <w:i/>
          <w:iCs/>
        </w:rPr>
        <w:t>7</w:t>
      </w:r>
      <w:r w:rsidRPr="000C1BC7">
        <w:t>(4), 481–488. doi:10.1109/JSEN.2007.891947</w:t>
      </w:r>
    </w:p>
    <w:p w14:paraId="6E316FFA" w14:textId="77777777" w:rsidR="000C1BC7" w:rsidRPr="000C1BC7" w:rsidRDefault="000C1BC7" w:rsidP="00D075B9">
      <w:pPr>
        <w:pStyle w:val="biblio"/>
      </w:pPr>
      <w:r w:rsidRPr="000C1BC7">
        <w:t>Wolf, M. T., Assad, C., Stoica, A., You, K., Jethani, H., Vernacchia, M. T., … Iwashita, Y. (2013). Decoding static and dynamic arm and hand gestures from the JPL BioSleeve (pp. 1–9). Presented at the 2013 IEEE Aerospace Conference. doi:10.1109/AERO.2013.6497171</w:t>
      </w:r>
    </w:p>
    <w:p w14:paraId="79A1AB39" w14:textId="77777777" w:rsidR="000C1BC7" w:rsidRPr="000C1BC7" w:rsidRDefault="000C1BC7" w:rsidP="00D075B9">
      <w:pPr>
        <w:pStyle w:val="biblio"/>
      </w:pPr>
      <w:r w:rsidRPr="000C1BC7">
        <w:t>Wolf, M. T., Assad, C., Vernacchia, M. T., Fromm, J., &amp; Jethani, H. L. (2013). Gesture-based robot control with variable autonomy from the JPL BioSleeve (pp. 1160–1165). Presented at the 2013 IEEE International Conference on Robotics and Automation (ICRA). doi:10.1109/ICRA.2013.6630718</w:t>
      </w:r>
    </w:p>
    <w:p w14:paraId="4A32AF01" w14:textId="77777777" w:rsidR="000C1BC7" w:rsidRPr="000C1BC7" w:rsidRDefault="000C1BC7" w:rsidP="00D075B9">
      <w:pPr>
        <w:pStyle w:val="biblio"/>
      </w:pPr>
      <w:r w:rsidRPr="000C1BC7">
        <w:t xml:space="preserve">Xie, L., Yang, P., Yang, T., &amp; Li, M. (2012). Dual-EKF-Based Real-Time Celestial Navigation for Lunar Rover. </w:t>
      </w:r>
      <w:r w:rsidRPr="000C1BC7">
        <w:rPr>
          <w:i/>
          <w:iCs/>
        </w:rPr>
        <w:t>Mathematical Problems in Engineering</w:t>
      </w:r>
      <w:r w:rsidRPr="000C1BC7">
        <w:t xml:space="preserve">, </w:t>
      </w:r>
      <w:r w:rsidRPr="000C1BC7">
        <w:rPr>
          <w:i/>
          <w:iCs/>
        </w:rPr>
        <w:t>2012</w:t>
      </w:r>
      <w:r w:rsidRPr="000C1BC7">
        <w:t>. doi:10.1155/2012/578719</w:t>
      </w:r>
    </w:p>
    <w:p w14:paraId="1570989A" w14:textId="77777777" w:rsidR="000C1BC7" w:rsidRPr="000C1BC7" w:rsidRDefault="000C1BC7" w:rsidP="00D075B9">
      <w:pPr>
        <w:pStyle w:val="biblio"/>
      </w:pPr>
      <w:r w:rsidRPr="000C1BC7">
        <w:t>Xiong, A., Chen, Y., Zhao, X., Han, J., &amp; Liu, G. (2011). A novel HCI based on EMG and IMU (pp. 2653–2657). Presented at the 2011 IEEE International Conference on Robotics and Biomimetics (ROBIO). doi:10.1109/ROBIO.2011.6181705</w:t>
      </w:r>
    </w:p>
    <w:p w14:paraId="1B9AFA41" w14:textId="77777777" w:rsidR="000C1BC7" w:rsidRPr="000C1BC7" w:rsidRDefault="000C1BC7" w:rsidP="00D075B9">
      <w:pPr>
        <w:pStyle w:val="biblio"/>
      </w:pPr>
      <w:r w:rsidRPr="000C1BC7">
        <w:t>Xiong, A., Lin, G., Zhao, X., Han, J., &amp; Liu, G. (2012). Feasibility of EMG-based ANN controller for a real-time virtual reality simulation (pp. 2699–2704). Presented at the IECON 2012 - 38th Annual Conference on IEEE Industrial Electronics Society. doi:10.1109/IECON.2012.6389150</w:t>
      </w:r>
    </w:p>
    <w:p w14:paraId="237F4CD5" w14:textId="77777777" w:rsidR="000C1BC7" w:rsidRPr="000C1BC7" w:rsidRDefault="000C1BC7" w:rsidP="00D075B9">
      <w:pPr>
        <w:pStyle w:val="biblio"/>
      </w:pPr>
      <w:r w:rsidRPr="000C1BC7">
        <w:t>Xsens. (2014). Products. Retrieved from http://www.xsens.com/products/</w:t>
      </w:r>
    </w:p>
    <w:p w14:paraId="65B34A37" w14:textId="77777777" w:rsidR="000C1BC7" w:rsidRPr="000C1BC7" w:rsidRDefault="000C1BC7" w:rsidP="00D075B9">
      <w:pPr>
        <w:pStyle w:val="biblio"/>
      </w:pPr>
      <w:r w:rsidRPr="00F4310A">
        <w:rPr>
          <w:lang w:val="es-ES"/>
        </w:rPr>
        <w:t xml:space="preserve">Yi-fu, J., Bo, X., &amp; Jun, W. (2013). </w:t>
      </w:r>
      <w:r w:rsidRPr="000C1BC7">
        <w:t>SINS in-motion alignment and position determination for land-vehicle based on quaternion Kalman filter (pp. 5083–5088). Presented at the Control Conference (CCC), 2013 32nd Chinese.</w:t>
      </w:r>
    </w:p>
    <w:p w14:paraId="2A32FAB8" w14:textId="77777777" w:rsidR="000C1BC7" w:rsidRDefault="000C1BC7" w:rsidP="00D075B9">
      <w:pPr>
        <w:pStyle w:val="biblio"/>
      </w:pPr>
      <w:r w:rsidRPr="000C1BC7">
        <w:t xml:space="preserve">Zheng, H., Black, N. D., &amp; Harris, D. N. D. (2005). Position-sensing technologies for movement analysis in stroke rehabilitation. </w:t>
      </w:r>
      <w:r>
        <w:rPr>
          <w:i/>
          <w:iCs/>
        </w:rPr>
        <w:t>Medical and Biological Engineering and Computing</w:t>
      </w:r>
      <w:r>
        <w:t xml:space="preserve">, </w:t>
      </w:r>
      <w:r>
        <w:rPr>
          <w:i/>
          <w:iCs/>
        </w:rPr>
        <w:t>43</w:t>
      </w:r>
      <w:r>
        <w:t>(4), 413–420. doi:10.1007/BF02344720</w:t>
      </w:r>
    </w:p>
    <w:p w14:paraId="7624B3F3" w14:textId="00C93D6A" w:rsidR="001A5881" w:rsidRPr="00943CE7" w:rsidRDefault="00721551" w:rsidP="00D075B9">
      <w:pPr>
        <w:pStyle w:val="biblio"/>
      </w:pPr>
      <w:r>
        <w:fldChar w:fldCharType="end"/>
      </w:r>
    </w:p>
    <w:p w14:paraId="7918632A" w14:textId="46623E34" w:rsidR="0034536B" w:rsidRDefault="0034536B">
      <w:pPr>
        <w:rPr>
          <w:rFonts w:ascii="Apple Garamond Light" w:hAnsi="Apple Garamond Light"/>
        </w:rPr>
      </w:pPr>
      <w:r>
        <w:br w:type="page"/>
      </w:r>
    </w:p>
    <w:p w14:paraId="37A1460F" w14:textId="09743DC8" w:rsidR="001A5881" w:rsidRPr="002254FE" w:rsidRDefault="001A5881" w:rsidP="008422E2">
      <w:pPr>
        <w:pStyle w:val="Ttulo1"/>
      </w:pPr>
      <w:bookmarkStart w:id="608" w:name="_Toc402203659"/>
      <w:bookmarkStart w:id="609" w:name="_Toc402203762"/>
      <w:bookmarkStart w:id="610" w:name="_Toc402203820"/>
      <w:bookmarkStart w:id="611" w:name="_Toc404230851"/>
      <w:bookmarkEnd w:id="608"/>
      <w:bookmarkEnd w:id="609"/>
      <w:bookmarkEnd w:id="610"/>
      <w:r w:rsidRPr="002254FE">
        <w:lastRenderedPageBreak/>
        <w:t>Glosario</w:t>
      </w:r>
      <w:bookmarkEnd w:id="611"/>
    </w:p>
    <w:p w14:paraId="63AD9902" w14:textId="77777777" w:rsidR="006B7CF9" w:rsidRPr="00D9028E" w:rsidRDefault="00A24C92" w:rsidP="00EA0C94">
      <w:pPr>
        <w:pStyle w:val="TTCuerpoIndentado"/>
        <w:rPr>
          <w:rFonts w:ascii="Apple Garamond" w:hAnsi="Apple Garamond"/>
          <w:noProof/>
        </w:rPr>
        <w:sectPr w:rsidR="006B7CF9" w:rsidRPr="00D9028E" w:rsidSect="001D0157">
          <w:headerReference w:type="even" r:id="rId31"/>
          <w:type w:val="continuous"/>
          <w:pgSz w:w="12240" w:h="15840"/>
          <w:pgMar w:top="1814" w:right="2722" w:bottom="1440" w:left="1474" w:header="720" w:footer="720" w:gutter="0"/>
          <w:pgNumType w:start="0"/>
          <w:cols w:space="720"/>
          <w:titlePg/>
          <w:docGrid w:linePitch="360"/>
        </w:sectPr>
      </w:pPr>
      <w:r w:rsidRPr="00D9028E">
        <w:rPr>
          <w:rFonts w:ascii="Apple Garamond" w:hAnsi="Apple Garamond"/>
        </w:rPr>
        <w:fldChar w:fldCharType="begin"/>
      </w:r>
      <w:r w:rsidRPr="00D9028E">
        <w:rPr>
          <w:rFonts w:ascii="Apple Garamond" w:hAnsi="Apple Garamond"/>
        </w:rPr>
        <w:instrText xml:space="preserve"> INDEX \r \h "A" \c "1" \z "3082" </w:instrText>
      </w:r>
      <w:r w:rsidRPr="00D9028E">
        <w:rPr>
          <w:rFonts w:ascii="Apple Garamond" w:hAnsi="Apple Garamond"/>
        </w:rPr>
        <w:fldChar w:fldCharType="separate"/>
      </w:r>
    </w:p>
    <w:p w14:paraId="15D3C05E"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lastRenderedPageBreak/>
        <w:t>D</w:t>
      </w:r>
    </w:p>
    <w:p w14:paraId="778780EE" w14:textId="7C6B0223" w:rsidR="006B7CF9" w:rsidRPr="00D9028E" w:rsidRDefault="006B7CF9" w:rsidP="00775A97">
      <w:pPr>
        <w:pStyle w:val="biblio"/>
        <w:rPr>
          <w:rFonts w:ascii="Apple Garamond" w:hAnsi="Apple Garamond"/>
          <w:noProof/>
        </w:rPr>
      </w:pPr>
      <w:r w:rsidRPr="00D9028E">
        <w:rPr>
          <w:rFonts w:ascii="Apple Garamond" w:hAnsi="Apple Garamond"/>
          <w:noProof/>
        </w:rPr>
        <w:t>DOF: Grados de Libertad; Define la cantidad de movimientos que puede realizar un objeto, 13</w:t>
      </w:r>
      <w:r w:rsidR="003B46AF">
        <w:rPr>
          <w:rFonts w:ascii="Apple Garamond" w:hAnsi="Apple Garamond"/>
          <w:noProof/>
        </w:rPr>
        <w:t>pp</w:t>
      </w:r>
    </w:p>
    <w:p w14:paraId="246A1FCD"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E</w:t>
      </w:r>
    </w:p>
    <w:p w14:paraId="1652C05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EMG: Acrónimo para Electromiograma, 11</w:t>
      </w:r>
    </w:p>
    <w:p w14:paraId="7FA953F1"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G</w:t>
      </w:r>
    </w:p>
    <w:p w14:paraId="1E06474E"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rPr>
        <w:t>Gold Standard</w:t>
      </w:r>
      <w:r w:rsidRPr="00D9028E">
        <w:rPr>
          <w:rFonts w:ascii="Apple Garamond" w:hAnsi="Apple Garamond"/>
          <w:noProof/>
          <w:lang w:val="es-ES"/>
        </w:rPr>
        <w:t>: Denominación para un dispostivo o aparato que sirve como referencia o parámetro de comparación, 8</w:t>
      </w:r>
    </w:p>
    <w:p w14:paraId="71EA2D7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H</w:t>
      </w:r>
    </w:p>
    <w:p w14:paraId="3FDEF59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lang w:val="es-ES"/>
        </w:rPr>
        <w:t>Holter</w:t>
      </w:r>
      <w:r w:rsidRPr="00D9028E">
        <w:rPr>
          <w:rFonts w:ascii="Apple Garamond" w:hAnsi="Apple Garamond"/>
          <w:noProof/>
          <w:lang w:val="es-ES"/>
        </w:rPr>
        <w:t>: Holter (dispositivo); registro de señales cardiacas en forma ambulatoria, 9</w:t>
      </w:r>
    </w:p>
    <w:p w14:paraId="677F6C27"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I</w:t>
      </w:r>
    </w:p>
    <w:p w14:paraId="1E65020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2C: Inter-Integrated Circuit; Protocolo de comunicación serial punro-multipunto, 13</w:t>
      </w:r>
    </w:p>
    <w:p w14:paraId="240B11DF"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MU: Unidad de medición Inercial; dispositivo que combina sensores inerciales para medir el movimiento de un objeto, generalmente compuestos por acelerómetros y giroscopios, 10</w:t>
      </w:r>
    </w:p>
    <w:p w14:paraId="57B9574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IoT</w:t>
      </w:r>
      <w:r w:rsidRPr="00D9028E">
        <w:rPr>
          <w:rFonts w:ascii="Apple Garamond" w:hAnsi="Apple Garamond"/>
          <w:noProof/>
          <w:lang w:val="es-ES"/>
        </w:rPr>
        <w:t>: Internet of Things, 14</w:t>
      </w:r>
    </w:p>
    <w:p w14:paraId="7C5517C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M</w:t>
      </w:r>
    </w:p>
    <w:p w14:paraId="677E0BDA"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EMS: Sistemas Microelectromecánicos; tecnología de miniaturización que permite reducir el tamaño de dispositivos mecánicos, 10</w:t>
      </w:r>
    </w:p>
    <w:p w14:paraId="69998D0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otion Capture: (Captura de movimiento) Acrónimo para denominar a un sistema de captura de movimiento, 8</w:t>
      </w:r>
    </w:p>
    <w:p w14:paraId="42C40F6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R</w:t>
      </w:r>
    </w:p>
    <w:p w14:paraId="76907FD1"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RPi: Acronimo para Raspberry Pi, 11</w:t>
      </w:r>
    </w:p>
    <w:p w14:paraId="208470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S</w:t>
      </w:r>
    </w:p>
    <w:p w14:paraId="13CDAD5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SPI: Serial Peripheral Interface, 13</w:t>
      </w:r>
    </w:p>
    <w:p w14:paraId="547F2A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U</w:t>
      </w:r>
    </w:p>
    <w:p w14:paraId="2D7F4FA9"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UART</w:t>
      </w:r>
      <w:r w:rsidRPr="00D9028E">
        <w:rPr>
          <w:rFonts w:ascii="Apple Garamond" w:hAnsi="Apple Garamond"/>
          <w:noProof/>
          <w:lang w:val="es-ES"/>
        </w:rPr>
        <w:t>: Universal asynchronous receiver/transmitter, 14</w:t>
      </w:r>
    </w:p>
    <w:p w14:paraId="081FD7E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W</w:t>
      </w:r>
    </w:p>
    <w:p w14:paraId="48AB1DD3"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lang w:val="es-ES"/>
        </w:rPr>
        <w:t>wearable</w:t>
      </w:r>
      <w:r w:rsidRPr="00D9028E">
        <w:rPr>
          <w:rFonts w:ascii="Apple Garamond" w:hAnsi="Apple Garamond"/>
          <w:noProof/>
          <w:lang w:val="es-ES"/>
        </w:rPr>
        <w:t>: ; dispositivos electrónicos que se pueden utilizar como ropa o como accesorios de ella, 10</w:t>
      </w:r>
    </w:p>
    <w:p w14:paraId="0001E4A7" w14:textId="77777777" w:rsidR="006B7CF9" w:rsidRPr="00D9028E" w:rsidRDefault="006B7CF9" w:rsidP="00EA0C94">
      <w:pPr>
        <w:pStyle w:val="TTCuerpoIndentado"/>
        <w:rPr>
          <w:rFonts w:ascii="Apple Garamond" w:hAnsi="Apple Garamond"/>
          <w:noProof/>
        </w:rPr>
        <w:sectPr w:rsidR="006B7CF9" w:rsidRPr="00D9028E" w:rsidSect="006B7CF9">
          <w:type w:val="continuous"/>
          <w:pgSz w:w="12240" w:h="15840"/>
          <w:pgMar w:top="1814" w:right="2722" w:bottom="1440" w:left="1474" w:header="720" w:footer="720" w:gutter="0"/>
          <w:cols w:space="720"/>
          <w:titlePg/>
          <w:docGrid w:linePitch="360"/>
        </w:sectPr>
      </w:pPr>
    </w:p>
    <w:p w14:paraId="1E0B292B" w14:textId="6B6020A2" w:rsidR="00905B55" w:rsidRPr="00D9028E" w:rsidRDefault="00A24C92" w:rsidP="00EA0C94">
      <w:pPr>
        <w:pStyle w:val="TTCuerpoIndentado"/>
        <w:rPr>
          <w:rFonts w:ascii="Apple Garamond" w:hAnsi="Apple Garamond"/>
        </w:rPr>
      </w:pPr>
      <w:r w:rsidRPr="00D9028E">
        <w:rPr>
          <w:rFonts w:ascii="Apple Garamond" w:hAnsi="Apple Garamond"/>
        </w:rPr>
        <w:lastRenderedPageBreak/>
        <w:fldChar w:fldCharType="end"/>
      </w:r>
    </w:p>
    <w:p w14:paraId="15A85D10" w14:textId="3081C3E0" w:rsidR="0034536B" w:rsidRPr="00D9028E" w:rsidRDefault="0034536B">
      <w:pPr>
        <w:rPr>
          <w:rFonts w:ascii="Apple Garamond" w:hAnsi="Apple Garamond"/>
        </w:rPr>
      </w:pPr>
      <w:r w:rsidRPr="00D9028E">
        <w:rPr>
          <w:rFonts w:ascii="Apple Garamond" w:hAnsi="Apple Garamond"/>
        </w:rPr>
        <w:br w:type="page"/>
      </w:r>
    </w:p>
    <w:p w14:paraId="22C39426" w14:textId="77777777" w:rsidR="001A5881" w:rsidRPr="00504D03" w:rsidRDefault="001A5881" w:rsidP="008422E2">
      <w:pPr>
        <w:pStyle w:val="Ttulo1"/>
      </w:pPr>
      <w:bookmarkStart w:id="612" w:name="_Toc402203661"/>
      <w:bookmarkStart w:id="613" w:name="_Toc402203764"/>
      <w:bookmarkStart w:id="614" w:name="_Toc402203822"/>
      <w:bookmarkStart w:id="615" w:name="_Toc404230852"/>
      <w:bookmarkEnd w:id="612"/>
      <w:bookmarkEnd w:id="613"/>
      <w:bookmarkEnd w:id="614"/>
      <w:r>
        <w:lastRenderedPageBreak/>
        <w:t>Anexos</w:t>
      </w:r>
      <w:bookmarkEnd w:id="615"/>
    </w:p>
    <w:p w14:paraId="77D63453" w14:textId="6DEE9543" w:rsidR="00EA730C" w:rsidRDefault="004A32C1" w:rsidP="00EA730C">
      <w:pPr>
        <w:pStyle w:val="Ttulo2"/>
      </w:pPr>
      <w:bookmarkStart w:id="616" w:name="_Toc404230853"/>
      <w:r>
        <w:t>Esquemático de multiplexor I2C PCA9547</w:t>
      </w:r>
      <w:bookmarkEnd w:id="616"/>
    </w:p>
    <w:p w14:paraId="0930B383" w14:textId="7094D47F" w:rsidR="00002742" w:rsidRPr="00002742" w:rsidRDefault="00002742" w:rsidP="00002742">
      <w:r>
        <w:rPr>
          <w:noProof/>
          <w:lang w:val="en-US" w:eastAsia="en-US"/>
        </w:rPr>
        <w:drawing>
          <wp:anchor distT="0" distB="0" distL="114300" distR="114300" simplePos="0" relativeHeight="251641344" behindDoc="0" locked="0" layoutInCell="1" allowOverlap="1" wp14:anchorId="0E944839" wp14:editId="7590204B">
            <wp:simplePos x="0" y="0"/>
            <wp:positionH relativeFrom="column">
              <wp:posOffset>-610</wp:posOffset>
            </wp:positionH>
            <wp:positionV relativeFrom="paragraph">
              <wp:posOffset>1716545</wp:posOffset>
            </wp:positionV>
            <wp:extent cx="6989288" cy="3547725"/>
            <wp:effectExtent l="0" t="1714500" r="0" b="1710690"/>
            <wp:wrapTopAndBottom/>
            <wp:docPr id="17" name="Imagen 17" descr="E:\Pictures\r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Pictures\rpi.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16200000">
                      <a:off x="0" y="0"/>
                      <a:ext cx="6989288" cy="3547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958CDD" w14:textId="4F49E309" w:rsidR="00002742" w:rsidRDefault="00002742">
      <w:r>
        <w:br w:type="page"/>
      </w:r>
    </w:p>
    <w:p w14:paraId="760DFAF8" w14:textId="4E84C43C" w:rsidR="003A481C" w:rsidRDefault="00F4460F" w:rsidP="00FB4E02">
      <w:pPr>
        <w:pStyle w:val="Ttulo2"/>
      </w:pPr>
      <w:bookmarkStart w:id="617" w:name="_Toc404230854"/>
      <w:r>
        <w:rPr>
          <w:noProof/>
          <w:lang w:val="en-US" w:eastAsia="en-US"/>
        </w:rPr>
        <w:lastRenderedPageBreak/>
        <w:drawing>
          <wp:anchor distT="0" distB="0" distL="114300" distR="114300" simplePos="0" relativeHeight="251642368" behindDoc="1" locked="0" layoutInCell="1" allowOverlap="1" wp14:anchorId="00E23391" wp14:editId="3533DBE0">
            <wp:simplePos x="0" y="0"/>
            <wp:positionH relativeFrom="column">
              <wp:posOffset>-1039386</wp:posOffset>
            </wp:positionH>
            <wp:positionV relativeFrom="paragraph">
              <wp:posOffset>1377066</wp:posOffset>
            </wp:positionV>
            <wp:extent cx="7061835" cy="4987925"/>
            <wp:effectExtent l="0" t="1028700" r="0" b="1012825"/>
            <wp:wrapTopAndBottom/>
            <wp:docPr id="9" name="Imagen 9" descr="E:\Pictures\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Part2.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5400000">
                      <a:off x="0" y="0"/>
                      <a:ext cx="7061835" cy="498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A481C">
        <w:t xml:space="preserve">Planos de </w:t>
      </w:r>
      <w:r w:rsidR="003A481C" w:rsidRPr="00FB4E02">
        <w:rPr>
          <w:i/>
        </w:rPr>
        <w:t>enclosure</w:t>
      </w:r>
      <w:r w:rsidR="003A481C">
        <w:t xml:space="preserve"> sensor LSM9DS0</w:t>
      </w:r>
      <w:bookmarkEnd w:id="617"/>
    </w:p>
    <w:p w14:paraId="7C98C819" w14:textId="3CC43728" w:rsidR="00F4460F" w:rsidRPr="00F4460F" w:rsidRDefault="00F4460F" w:rsidP="00F4460F"/>
    <w:p w14:paraId="7473DA82" w14:textId="556005B7" w:rsidR="004A32C1" w:rsidRPr="00FB4E02" w:rsidRDefault="004A32C1" w:rsidP="00FB4E02"/>
    <w:p w14:paraId="47EDBCF3" w14:textId="01DFF65F" w:rsidR="001A5881" w:rsidRDefault="001A5881" w:rsidP="003D23BC">
      <w:pPr>
        <w:pStyle w:val="TTCuerpoIndentado"/>
      </w:pPr>
    </w:p>
    <w:p w14:paraId="0B7010A9" w14:textId="3CF7EB0B" w:rsidR="00F4460F" w:rsidRDefault="00F4460F" w:rsidP="003D23BC">
      <w:pPr>
        <w:pStyle w:val="TTCuerpoIndentado"/>
      </w:pPr>
      <w:r>
        <w:rPr>
          <w:noProof/>
          <w:lang w:val="en-US" w:eastAsia="en-US"/>
        </w:rPr>
        <w:lastRenderedPageBreak/>
        <w:drawing>
          <wp:anchor distT="0" distB="0" distL="114300" distR="114300" simplePos="0" relativeHeight="251645440" behindDoc="0" locked="0" layoutInCell="1" allowOverlap="1" wp14:anchorId="2DB4CCD1" wp14:editId="2186F951">
            <wp:simplePos x="0" y="0"/>
            <wp:positionH relativeFrom="column">
              <wp:posOffset>-1062962</wp:posOffset>
            </wp:positionH>
            <wp:positionV relativeFrom="paragraph">
              <wp:posOffset>1118566</wp:posOffset>
            </wp:positionV>
            <wp:extent cx="7135816" cy="5040392"/>
            <wp:effectExtent l="0" t="1047750" r="0" b="1036955"/>
            <wp:wrapTopAndBottom/>
            <wp:docPr id="11" name="Imagen 11" descr="E:\Pictures\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Part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16200000">
                      <a:off x="0" y="0"/>
                      <a:ext cx="7135816" cy="50403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2EDF42" w14:textId="77777777" w:rsidR="005829E9" w:rsidRDefault="005829E9">
      <w:pPr>
        <w:rPr>
          <w:rFonts w:ascii="Apple Garamond Light Italic" w:hAnsi="Apple Garamond Light Italic"/>
        </w:rPr>
      </w:pPr>
      <w:r>
        <w:br w:type="page"/>
      </w:r>
    </w:p>
    <w:p w14:paraId="7E015E43" w14:textId="27ECD465" w:rsidR="00B579C3" w:rsidRDefault="00CD577A">
      <w:pPr>
        <w:rPr>
          <w:rFonts w:ascii="Apple Garamond Light Italic" w:hAnsi="Apple Garamond Light Italic"/>
        </w:rPr>
      </w:pPr>
      <w:r>
        <w:rPr>
          <w:noProof/>
        </w:rPr>
        <w:lastRenderedPageBreak/>
        <w:pict w14:anchorId="3FFEAAD7">
          <v:shape id="Text Box 2" o:spid="_x0000_s1052" type="#_x0000_t202" style="position:absolute;margin-left:0;margin-top:0;width:254.85pt;height:21.75pt;z-index:251673088;visibility:visible;mso-height-percent:200;mso-wrap-distance-left:9pt;mso-wrap-distance-top:3.6pt;mso-wrap-distance-right:9pt;mso-wrap-distance-bottom:3.6pt;mso-position-horizontal:center;mso-position-horizontal-relative:margin;mso-position-vertical:center;mso-position-vertical-relative:margin;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O6VHkKAIAAE8EAAAOAAAAAAAAAAAAAAAAAC4CAABkcnMvZTJvRG9j&#10;LnhtbFBLAQItABQABgAIAAAAIQBIWydy2wAAAAcBAAAPAAAAAAAAAAAAAAAAAIIEAABkcnMvZG93&#10;bnJldi54bWxQSwUGAAAAAAQABADzAAAAigUAAAAA&#10;" stroked="f">
            <v:textbox style="mso-fit-shape-to-text:t">
              <w:txbxContent>
                <w:p w14:paraId="73FD02C5" w14:textId="7D096CDF" w:rsidR="0075155C" w:rsidRPr="004835D1" w:rsidRDefault="0075155C" w:rsidP="004835D1">
                  <w:pPr>
                    <w:jc w:val="center"/>
                    <w:rPr>
                      <w:rFonts w:ascii="Apple Garamond" w:hAnsi="Apple Garamond"/>
                    </w:rPr>
                  </w:pPr>
                  <w:r w:rsidRPr="004835D1">
                    <w:rPr>
                      <w:rFonts w:ascii="Apple Garamond" w:hAnsi="Apple Garamond"/>
                    </w:rPr>
                    <w:t>Esta página se dejó intencionalmente en blanco</w:t>
                  </w:r>
                </w:p>
              </w:txbxContent>
            </v:textbox>
            <w10:wrap type="square" anchorx="margin" anchory="margin"/>
          </v:shape>
        </w:pict>
      </w:r>
      <w:r w:rsidR="00B579C3">
        <w:br w:type="page"/>
      </w:r>
    </w:p>
    <w:p w14:paraId="3AA4FF42" w14:textId="7B8AA350" w:rsidR="00CD1CDE" w:rsidRPr="00CD1CDE" w:rsidRDefault="00F4460F" w:rsidP="00CD1CDE">
      <w:pPr>
        <w:pStyle w:val="Ttulo2"/>
      </w:pPr>
      <w:bookmarkStart w:id="618" w:name="_Toc404230855"/>
      <w:r>
        <w:lastRenderedPageBreak/>
        <w:t>Documentación de IMU Graph</w:t>
      </w:r>
      <w:bookmarkEnd w:id="618"/>
    </w:p>
    <w:p w14:paraId="033437C2" w14:textId="77777777" w:rsidR="005F4A4C" w:rsidRPr="005F4A4C" w:rsidRDefault="005F4A4C" w:rsidP="005F4A4C">
      <w:pPr>
        <w:keepNext/>
        <w:autoSpaceDE w:val="0"/>
        <w:autoSpaceDN w:val="0"/>
        <w:spacing w:before="240" w:after="60"/>
        <w:outlineLvl w:val="2"/>
        <w:rPr>
          <w:rFonts w:ascii="Arial" w:hAnsi="Arial" w:cs="Arial"/>
          <w:b/>
          <w:bCs/>
          <w:lang w:val="en-US" w:eastAsia="en-US"/>
        </w:rPr>
      </w:pPr>
      <w:bookmarkStart w:id="619" w:name="_Toc404230856"/>
      <w:r w:rsidRPr="005F4A4C">
        <w:rPr>
          <w:rFonts w:ascii="Arial" w:hAnsi="Arial" w:cs="Arial"/>
          <w:b/>
          <w:bCs/>
          <w:lang w:val="en-US" w:eastAsia="en-US"/>
        </w:rPr>
        <w:t>Class Documentation</w:t>
      </w:r>
      <w:r w:rsidRPr="005F4A4C">
        <w:rPr>
          <w:rFonts w:ascii="Arial" w:hAnsi="Arial" w:cs="Arial"/>
          <w:b/>
          <w:bCs/>
          <w:lang w:val="en-US" w:eastAsia="en-US"/>
        </w:rPr>
        <w:fldChar w:fldCharType="begin"/>
      </w:r>
      <w:r w:rsidRPr="005F4A4C">
        <w:rPr>
          <w:rFonts w:ascii="Arial" w:hAnsi="Arial" w:cs="Arial"/>
          <w:b/>
          <w:bCs/>
          <w:lang w:val="en-US" w:eastAsia="en-US"/>
        </w:rPr>
        <w:instrText>tc "Class Documentation"</w:instrText>
      </w:r>
      <w:r w:rsidRPr="005F4A4C">
        <w:rPr>
          <w:rFonts w:ascii="Arial" w:hAnsi="Arial" w:cs="Arial"/>
          <w:b/>
          <w:bCs/>
          <w:lang w:val="en-US" w:eastAsia="en-US"/>
        </w:rPr>
        <w:fldChar w:fldCharType="end"/>
      </w:r>
    </w:p>
    <w:p w14:paraId="054BAD7A"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t>activityDetection.ActivityDetection Class Reference</w:t>
      </w:r>
    </w:p>
    <w:p w14:paraId="434AC3F1"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activityDetection.ActivityDetection"</w:instrText>
      </w:r>
      <w:r w:rsidRPr="005F4A4C">
        <w:rPr>
          <w:lang w:val="en-US" w:eastAsia="en-US"/>
        </w:rPr>
        <w:fldChar w:fldCharType="end"/>
      </w:r>
      <w:r w:rsidRPr="005F4A4C">
        <w:rPr>
          <w:lang w:val="en-US" w:eastAsia="en-US"/>
        </w:rPr>
        <w:fldChar w:fldCharType="begin"/>
      </w:r>
      <w:r w:rsidRPr="005F4A4C">
        <w:rPr>
          <w:lang w:val="en-US" w:eastAsia="en-US"/>
        </w:rPr>
        <w:instrText>xe "activityDetection.ActivityDetection"</w:instrText>
      </w:r>
      <w:r w:rsidRPr="005F4A4C">
        <w:rPr>
          <w:lang w:val="en-US" w:eastAsia="en-US"/>
        </w:rPr>
        <w:fldChar w:fldCharType="end"/>
      </w:r>
    </w:p>
    <w:p w14:paraId="264BBBE0"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Estimates the energy consumption (Kcal) by second. </w:t>
      </w:r>
    </w:p>
    <w:p w14:paraId="427347EF"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5B9B613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72ED0FB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for Activity Detection. </w:t>
      </w:r>
    </w:p>
    <w:p w14:paraId="0B81853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abs_list</w:t>
      </w:r>
    </w:p>
    <w:p w14:paraId="02DFD09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ake the absolute value of a list. </w:t>
      </w:r>
    </w:p>
    <w:p w14:paraId="5F5118C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Activity</w:t>
      </w:r>
    </w:p>
    <w:p w14:paraId="452F61E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Update activity detection algorithm with last second data. </w:t>
      </w:r>
    </w:p>
    <w:p w14:paraId="45CCD2A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nergyConsumption</w:t>
      </w:r>
    </w:p>
    <w:p w14:paraId="5DBB5AA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last second energy consuption. </w:t>
      </w:r>
    </w:p>
    <w:p w14:paraId="779121F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E</w:t>
      </w:r>
    </w:p>
    <w:p w14:paraId="15D0D926"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EE value. </w:t>
      </w:r>
    </w:p>
    <w:p w14:paraId="0827472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BMR</w:t>
      </w:r>
    </w:p>
    <w:p w14:paraId="65E2179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BMR value. </w:t>
      </w:r>
    </w:p>
    <w:p w14:paraId="2DAF9C9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451781E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BMR</w:t>
      </w:r>
    </w:p>
    <w:p w14:paraId="31DE8EF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s</w:t>
      </w:r>
    </w:p>
    <w:p w14:paraId="421EBD9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E</w:t>
      </w:r>
    </w:p>
    <w:p w14:paraId="305B53D8"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3AAC5C1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BMR</w:t>
      </w:r>
      <w:r w:rsidRPr="005F4A4C">
        <w:rPr>
          <w:sz w:val="20"/>
          <w:szCs w:val="20"/>
          <w:lang w:val="en-US" w:eastAsia="en-US"/>
        </w:rPr>
        <w:t xml:space="preserve"> = .023842593</w:t>
      </w:r>
    </w:p>
    <w:p w14:paraId="015590F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efault value for BMR. </w:t>
      </w:r>
    </w:p>
    <w:p w14:paraId="4AA5EB9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EE</w:t>
      </w:r>
      <w:r w:rsidRPr="005F4A4C">
        <w:rPr>
          <w:sz w:val="20"/>
          <w:szCs w:val="20"/>
          <w:lang w:val="en-US" w:eastAsia="en-US"/>
        </w:rPr>
        <w:t xml:space="preserve"> = 0</w:t>
      </w:r>
    </w:p>
    <w:p w14:paraId="5A4C576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edicted consumed energy by activity (EE) in a second. </w:t>
      </w:r>
    </w:p>
    <w:p w14:paraId="3DC2C5C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fs</w:t>
      </w:r>
      <w:r w:rsidRPr="005F4A4C">
        <w:rPr>
          <w:sz w:val="20"/>
          <w:szCs w:val="20"/>
          <w:lang w:val="en-US" w:eastAsia="en-US"/>
        </w:rPr>
        <w:t xml:space="preserve"> = .02</w:t>
      </w:r>
    </w:p>
    <w:p w14:paraId="742AC460" w14:textId="77777777" w:rsidR="005F4A4C" w:rsidRPr="005F4A4C" w:rsidRDefault="005F4A4C" w:rsidP="005F4A4C">
      <w:pPr>
        <w:pBdr>
          <w:bottom w:val="single" w:sz="2" w:space="1" w:color="auto"/>
        </w:pBdr>
        <w:autoSpaceDE w:val="0"/>
        <w:autoSpaceDN w:val="0"/>
        <w:rPr>
          <w:lang w:val="en-US" w:eastAsia="en-US"/>
        </w:rPr>
      </w:pPr>
    </w:p>
    <w:p w14:paraId="27BC8998"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06F7434B"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Estimates the energy consumption (Kcal) by second. </w:t>
      </w:r>
    </w:p>
    <w:p w14:paraId="56DD5B21"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Using an accelerometer and aditional data from the user calculates:</w:t>
      </w:r>
    </w:p>
    <w:p w14:paraId="04FDD46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Index of activity (IAA) in a second</w:t>
      </w:r>
    </w:p>
    <w:p w14:paraId="18C993D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Predicted consumed energy by activity (EE) in a second</w:t>
      </w:r>
    </w:p>
    <w:p w14:paraId="08384EB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Predicted consumed energy by basal metabolism (BMR) in a second</w:t>
      </w:r>
    </w:p>
    <w:p w14:paraId="7331304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Author:</w:t>
      </w:r>
    </w:p>
    <w:p w14:paraId="4116E80B"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Dr. Pablo Reyes </w:t>
      </w:r>
    </w:p>
    <w:p w14:paraId="26D0C165"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Sebastian Sepulveda </w:t>
      </w:r>
    </w:p>
    <w:p w14:paraId="3197F98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Todo:</w:t>
      </w:r>
    </w:p>
    <w:p w14:paraId="2E4CDF4D"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Validate algorithms </w:t>
      </w:r>
    </w:p>
    <w:p w14:paraId="561F6157" w14:textId="77777777" w:rsidR="005F4A4C" w:rsidRPr="005F4A4C" w:rsidRDefault="005F4A4C" w:rsidP="005F4A4C">
      <w:pPr>
        <w:pBdr>
          <w:bottom w:val="single" w:sz="2" w:space="1" w:color="auto"/>
        </w:pBdr>
        <w:autoSpaceDE w:val="0"/>
        <w:autoSpaceDN w:val="0"/>
        <w:rPr>
          <w:lang w:val="es-ES" w:eastAsia="en-US"/>
        </w:rPr>
      </w:pPr>
    </w:p>
    <w:p w14:paraId="0CE634A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s-ES" w:eastAsia="en-US"/>
        </w:rPr>
      </w:pPr>
      <w:r w:rsidRPr="005F4A4C">
        <w:rPr>
          <w:rFonts w:ascii="Arial" w:hAnsi="Arial" w:cs="Arial"/>
          <w:b/>
          <w:bCs/>
          <w:sz w:val="20"/>
          <w:szCs w:val="20"/>
          <w:lang w:val="es-ES" w:eastAsia="en-US"/>
        </w:rPr>
        <w:lastRenderedPageBreak/>
        <w:t>Constructor &amp; Destructor Documentation</w:t>
      </w:r>
    </w:p>
    <w:p w14:paraId="767FA42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activityDetection\:\:Activity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activityDetection\:\:ActivityDetection: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activityDetection.ActivityDetection.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kg</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7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cm</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17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ears</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2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fs</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02</w:t>
      </w:r>
      <w:r w:rsidRPr="005F4A4C">
        <w:rPr>
          <w:rFonts w:ascii="Calibri" w:hAnsi="Calibri"/>
          <w:b/>
          <w:bCs/>
          <w:sz w:val="22"/>
          <w:szCs w:val="22"/>
          <w:lang w:val="en-US" w:eastAsia="en-US"/>
        </w:rPr>
        <w:t>)</w:t>
      </w:r>
    </w:p>
    <w:p w14:paraId="19C9DEDD" w14:textId="77777777" w:rsidR="005F4A4C" w:rsidRPr="005F4A4C" w:rsidRDefault="005F4A4C" w:rsidP="005F4A4C">
      <w:pPr>
        <w:autoSpaceDE w:val="0"/>
        <w:autoSpaceDN w:val="0"/>
        <w:spacing w:before="30" w:after="60"/>
        <w:ind w:left="360"/>
        <w:jc w:val="both"/>
        <w:rPr>
          <w:sz w:val="20"/>
          <w:szCs w:val="20"/>
          <w:lang w:val="en-US" w:eastAsia="en-US"/>
        </w:rPr>
      </w:pPr>
    </w:p>
    <w:p w14:paraId="707784A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for Activity Detection. </w:t>
      </w:r>
    </w:p>
    <w:p w14:paraId="3428AF4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s calculations for the user to determinate the BMR </w:t>
      </w:r>
    </w:p>
    <w:p w14:paraId="17D8B15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CC09CEB" w14:textId="77777777" w:rsidTr="0075155C">
        <w:tc>
          <w:tcPr>
            <w:tcW w:w="1761" w:type="dxa"/>
          </w:tcPr>
          <w:p w14:paraId="6F178D0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58A112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7C2B3DB0" w14:textId="77777777" w:rsidTr="0075155C">
        <w:tc>
          <w:tcPr>
            <w:tcW w:w="1761" w:type="dxa"/>
          </w:tcPr>
          <w:p w14:paraId="1450D38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kg</w:t>
            </w:r>
            <w:r w:rsidRPr="005F4A4C">
              <w:rPr>
                <w:sz w:val="20"/>
                <w:szCs w:val="20"/>
                <w:lang w:val="en-US" w:eastAsia="en-US"/>
              </w:rPr>
              <w:t xml:space="preserve"> </w:t>
            </w:r>
          </w:p>
        </w:tc>
        <w:tc>
          <w:tcPr>
            <w:tcW w:w="6561" w:type="dxa"/>
          </w:tcPr>
          <w:p w14:paraId="7BD02BB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Weight of the user, in Kg </w:t>
            </w:r>
          </w:p>
        </w:tc>
      </w:tr>
      <w:tr w:rsidR="005F4A4C" w:rsidRPr="008662F3" w14:paraId="7D15F3E0" w14:textId="77777777" w:rsidTr="0075155C">
        <w:tc>
          <w:tcPr>
            <w:tcW w:w="1761" w:type="dxa"/>
          </w:tcPr>
          <w:p w14:paraId="21EA7A28"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cm</w:t>
            </w:r>
            <w:r w:rsidRPr="005F4A4C">
              <w:rPr>
                <w:sz w:val="20"/>
                <w:szCs w:val="20"/>
                <w:lang w:val="en-US" w:eastAsia="en-US"/>
              </w:rPr>
              <w:t xml:space="preserve"> </w:t>
            </w:r>
          </w:p>
        </w:tc>
        <w:tc>
          <w:tcPr>
            <w:tcW w:w="6561" w:type="dxa"/>
          </w:tcPr>
          <w:p w14:paraId="3B5D15B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Height of the user, in cm </w:t>
            </w:r>
          </w:p>
        </w:tc>
      </w:tr>
      <w:tr w:rsidR="005F4A4C" w:rsidRPr="005F4A4C" w14:paraId="516ACD49" w14:textId="77777777" w:rsidTr="0075155C">
        <w:tc>
          <w:tcPr>
            <w:tcW w:w="1761" w:type="dxa"/>
          </w:tcPr>
          <w:p w14:paraId="4E39CAA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ears</w:t>
            </w:r>
            <w:r w:rsidRPr="005F4A4C">
              <w:rPr>
                <w:sz w:val="20"/>
                <w:szCs w:val="20"/>
                <w:lang w:val="en-US" w:eastAsia="en-US"/>
              </w:rPr>
              <w:t xml:space="preserve"> </w:t>
            </w:r>
          </w:p>
        </w:tc>
        <w:tc>
          <w:tcPr>
            <w:tcW w:w="6561" w:type="dxa"/>
          </w:tcPr>
          <w:p w14:paraId="1A1FCF9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Years of the user </w:t>
            </w:r>
          </w:p>
        </w:tc>
      </w:tr>
      <w:tr w:rsidR="005F4A4C" w:rsidRPr="008662F3" w14:paraId="78E260CA" w14:textId="77777777" w:rsidTr="0075155C">
        <w:tc>
          <w:tcPr>
            <w:tcW w:w="1761" w:type="dxa"/>
          </w:tcPr>
          <w:p w14:paraId="09523AA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fs</w:t>
            </w:r>
            <w:r w:rsidRPr="005F4A4C">
              <w:rPr>
                <w:sz w:val="20"/>
                <w:szCs w:val="20"/>
                <w:lang w:val="en-US" w:eastAsia="en-US"/>
              </w:rPr>
              <w:t xml:space="preserve"> </w:t>
            </w:r>
          </w:p>
        </w:tc>
        <w:tc>
          <w:tcPr>
            <w:tcW w:w="6561" w:type="dxa"/>
          </w:tcPr>
          <w:p w14:paraId="32A1811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ime between samples, in seconds </w:t>
            </w:r>
          </w:p>
        </w:tc>
      </w:tr>
    </w:tbl>
    <w:p w14:paraId="1FA814E1"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0E35BA0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3E2D900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abs_list:activityDetection\:\:Activity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activityDetection\:\:ActivityDetection:abs_lis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activityDetection.ActivityDetection.abs_lis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_list</w:t>
      </w:r>
      <w:r w:rsidRPr="005F4A4C">
        <w:rPr>
          <w:rFonts w:ascii="Calibri" w:hAnsi="Calibri"/>
          <w:b/>
          <w:bCs/>
          <w:sz w:val="22"/>
          <w:szCs w:val="22"/>
          <w:lang w:val="en-US" w:eastAsia="en-US"/>
        </w:rPr>
        <w:t>)</w:t>
      </w:r>
    </w:p>
    <w:p w14:paraId="74FB4A4F" w14:textId="77777777" w:rsidR="005F4A4C" w:rsidRPr="005F4A4C" w:rsidRDefault="005F4A4C" w:rsidP="005F4A4C">
      <w:pPr>
        <w:autoSpaceDE w:val="0"/>
        <w:autoSpaceDN w:val="0"/>
        <w:spacing w:before="30" w:after="60"/>
        <w:ind w:left="360"/>
        <w:jc w:val="both"/>
        <w:rPr>
          <w:sz w:val="20"/>
          <w:szCs w:val="20"/>
          <w:lang w:val="en-US" w:eastAsia="en-US"/>
        </w:rPr>
      </w:pPr>
    </w:p>
    <w:p w14:paraId="675EBCD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Take the absolute value of a list. </w:t>
      </w:r>
    </w:p>
    <w:p w14:paraId="3880A0B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 Python, the </w:t>
      </w:r>
      <w:r w:rsidRPr="005F4A4C">
        <w:rPr>
          <w:rFonts w:ascii="Courier New" w:hAnsi="Courier New" w:cs="Courier New"/>
          <w:sz w:val="22"/>
          <w:szCs w:val="22"/>
          <w:lang w:val="en-US" w:eastAsia="en-US"/>
        </w:rPr>
        <w:t>abs</w:t>
      </w:r>
      <w:r w:rsidRPr="005F4A4C">
        <w:rPr>
          <w:sz w:val="22"/>
          <w:szCs w:val="22"/>
          <w:lang w:val="en-US" w:eastAsia="en-US"/>
        </w:rPr>
        <w:t xml:space="preserve">  function can't return the absolute values from a list. This function is a workaround to this limitation. </w:t>
      </w:r>
    </w:p>
    <w:p w14:paraId="39A3317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104A0E6" w14:textId="77777777" w:rsidTr="0075155C">
        <w:tc>
          <w:tcPr>
            <w:tcW w:w="1761" w:type="dxa"/>
          </w:tcPr>
          <w:p w14:paraId="44ACEAD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8BACAD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293048BB" w14:textId="77777777" w:rsidTr="0075155C">
        <w:tc>
          <w:tcPr>
            <w:tcW w:w="1761" w:type="dxa"/>
          </w:tcPr>
          <w:p w14:paraId="599D8EF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_list</w:t>
            </w:r>
            <w:r w:rsidRPr="005F4A4C">
              <w:rPr>
                <w:sz w:val="20"/>
                <w:szCs w:val="20"/>
                <w:lang w:val="en-US" w:eastAsia="en-US"/>
              </w:rPr>
              <w:t xml:space="preserve"> </w:t>
            </w:r>
          </w:p>
        </w:tc>
        <w:tc>
          <w:tcPr>
            <w:tcW w:w="6561" w:type="dxa"/>
          </w:tcPr>
          <w:p w14:paraId="0C836E6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riginal list to take the absolutes values </w:t>
            </w:r>
          </w:p>
        </w:tc>
      </w:tr>
    </w:tbl>
    <w:p w14:paraId="3C62EE7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3A627450"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absolute values in the original list </w:t>
      </w:r>
    </w:p>
    <w:p w14:paraId="6E15064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BMR: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getBM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activityDetection.ActivityDetection.getBM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79F2DEF" w14:textId="77777777" w:rsidR="005F4A4C" w:rsidRPr="005F4A4C" w:rsidRDefault="005F4A4C" w:rsidP="005F4A4C">
      <w:pPr>
        <w:autoSpaceDE w:val="0"/>
        <w:autoSpaceDN w:val="0"/>
        <w:spacing w:before="30" w:after="60"/>
        <w:ind w:left="360"/>
        <w:jc w:val="both"/>
        <w:rPr>
          <w:sz w:val="20"/>
          <w:szCs w:val="20"/>
          <w:lang w:val="en-US" w:eastAsia="en-US"/>
        </w:rPr>
      </w:pPr>
    </w:p>
    <w:p w14:paraId="70B1F6C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BMR value. </w:t>
      </w:r>
    </w:p>
    <w:p w14:paraId="7654F8A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Gets the calculated BMR for the user </w:t>
      </w:r>
    </w:p>
    <w:p w14:paraId="34D4CA4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49047C6" w14:textId="77777777" w:rsidTr="0075155C">
        <w:tc>
          <w:tcPr>
            <w:tcW w:w="1761" w:type="dxa"/>
          </w:tcPr>
          <w:p w14:paraId="6261FAD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3E1B2A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0E1E683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3F911EC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Value of the BMR (per day) </w:t>
      </w:r>
    </w:p>
    <w:p w14:paraId="3D55E05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EE: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getE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activityDetection.ActivityDetection.getE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28BC6EA" w14:textId="77777777" w:rsidR="005F4A4C" w:rsidRPr="005F4A4C" w:rsidRDefault="005F4A4C" w:rsidP="005F4A4C">
      <w:pPr>
        <w:autoSpaceDE w:val="0"/>
        <w:autoSpaceDN w:val="0"/>
        <w:spacing w:before="30" w:after="60"/>
        <w:ind w:left="360"/>
        <w:jc w:val="both"/>
        <w:rPr>
          <w:sz w:val="20"/>
          <w:szCs w:val="20"/>
          <w:lang w:val="en-US" w:eastAsia="en-US"/>
        </w:rPr>
      </w:pPr>
    </w:p>
    <w:p w14:paraId="675AD50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EE value. </w:t>
      </w:r>
    </w:p>
    <w:p w14:paraId="22AB351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Gets the last EE result from the last # </w:t>
      </w:r>
      <w:r w:rsidRPr="005F4A4C">
        <w:rPr>
          <w:b/>
          <w:bCs/>
          <w:sz w:val="22"/>
          <w:szCs w:val="22"/>
          <w:lang w:val="en-US" w:eastAsia="en-US"/>
        </w:rPr>
        <w:t>updateActivity</w:t>
      </w:r>
      <w:r w:rsidRPr="005F4A4C">
        <w:rPr>
          <w:sz w:val="22"/>
          <w:szCs w:val="22"/>
          <w:lang w:val="en-US" w:eastAsia="en-US"/>
        </w:rPr>
        <w:t xml:space="preserve"> call </w:t>
      </w:r>
    </w:p>
    <w:p w14:paraId="1D20EBD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3D4BDAB" w14:textId="77777777" w:rsidTr="0075155C">
        <w:tc>
          <w:tcPr>
            <w:tcW w:w="1761" w:type="dxa"/>
          </w:tcPr>
          <w:p w14:paraId="1304058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C53BF0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237D3D9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6AF7B2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second EE </w:t>
      </w:r>
    </w:p>
    <w:p w14:paraId="6513753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EnergyConsumption: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getEnergyConsump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activityDetection.ActivityDetection.getEnergyConsumptio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6845263" w14:textId="77777777" w:rsidR="005F4A4C" w:rsidRPr="005F4A4C" w:rsidRDefault="005F4A4C" w:rsidP="005F4A4C">
      <w:pPr>
        <w:autoSpaceDE w:val="0"/>
        <w:autoSpaceDN w:val="0"/>
        <w:spacing w:before="30" w:after="60"/>
        <w:ind w:left="360"/>
        <w:jc w:val="both"/>
        <w:rPr>
          <w:sz w:val="20"/>
          <w:szCs w:val="20"/>
          <w:lang w:val="en-US" w:eastAsia="en-US"/>
        </w:rPr>
      </w:pPr>
    </w:p>
    <w:p w14:paraId="0D597B8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last second energy consuption. </w:t>
      </w:r>
    </w:p>
    <w:p w14:paraId="3CE4C28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Gets the last energy consumption result from the last </w:t>
      </w:r>
      <w:r w:rsidRPr="005F4A4C">
        <w:rPr>
          <w:b/>
          <w:bCs/>
          <w:sz w:val="22"/>
          <w:szCs w:val="22"/>
          <w:lang w:val="en-US" w:eastAsia="en-US"/>
        </w:rPr>
        <w:t>updateActivity</w:t>
      </w:r>
      <w:r w:rsidRPr="005F4A4C">
        <w:rPr>
          <w:sz w:val="22"/>
          <w:szCs w:val="22"/>
          <w:lang w:val="en-US" w:eastAsia="en-US"/>
        </w:rPr>
        <w:t xml:space="preserve"> call </w:t>
      </w:r>
    </w:p>
    <w:p w14:paraId="2F07C91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7D90391" w14:textId="77777777" w:rsidTr="0075155C">
        <w:tc>
          <w:tcPr>
            <w:tcW w:w="1761" w:type="dxa"/>
          </w:tcPr>
          <w:p w14:paraId="58BAC14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F95FB5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2B6A90EB"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32464689"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second energy consumption, in Calories </w:t>
      </w:r>
    </w:p>
    <w:p w14:paraId="4D0CD45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Activity: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updateActivit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activityDetection.ActivityDetection.updateActivity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003A7D33" w14:textId="77777777" w:rsidR="005F4A4C" w:rsidRPr="005F4A4C" w:rsidRDefault="005F4A4C" w:rsidP="005F4A4C">
      <w:pPr>
        <w:autoSpaceDE w:val="0"/>
        <w:autoSpaceDN w:val="0"/>
        <w:spacing w:before="30" w:after="60"/>
        <w:ind w:left="360"/>
        <w:jc w:val="both"/>
        <w:rPr>
          <w:sz w:val="20"/>
          <w:szCs w:val="20"/>
          <w:lang w:val="en-US" w:eastAsia="en-US"/>
        </w:rPr>
      </w:pPr>
    </w:p>
    <w:p w14:paraId="5EE1C97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Update activity detection algorithm with last second data. </w:t>
      </w:r>
    </w:p>
    <w:p w14:paraId="16FAE66D"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The function updates the IAA based on the provided accelerations and calculates the energy consuptiom (EE). Updates the data for the algoritm </w:t>
      </w:r>
    </w:p>
    <w:p w14:paraId="32669FB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C260E4A" w14:textId="77777777" w:rsidTr="0075155C">
        <w:tc>
          <w:tcPr>
            <w:tcW w:w="1761" w:type="dxa"/>
          </w:tcPr>
          <w:p w14:paraId="260916B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5B8C33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5DC88ADD" w14:textId="77777777" w:rsidTr="0075155C">
        <w:tc>
          <w:tcPr>
            <w:tcW w:w="1761" w:type="dxa"/>
          </w:tcPr>
          <w:p w14:paraId="3AFF09A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6521D3D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the last second acceleration data in the X axis </w:t>
            </w:r>
          </w:p>
        </w:tc>
      </w:tr>
      <w:tr w:rsidR="005F4A4C" w:rsidRPr="008662F3" w14:paraId="56B73BC6" w14:textId="77777777" w:rsidTr="0075155C">
        <w:tc>
          <w:tcPr>
            <w:tcW w:w="1761" w:type="dxa"/>
          </w:tcPr>
          <w:p w14:paraId="71841D1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745E0A1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the last second acceleration data in the Y axis </w:t>
            </w:r>
          </w:p>
        </w:tc>
      </w:tr>
      <w:tr w:rsidR="005F4A4C" w:rsidRPr="008662F3" w14:paraId="1E712330" w14:textId="77777777" w:rsidTr="0075155C">
        <w:tc>
          <w:tcPr>
            <w:tcW w:w="1761" w:type="dxa"/>
          </w:tcPr>
          <w:p w14:paraId="4E7D062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2D61DD3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the last second acceleration data in the Z axis </w:t>
            </w:r>
          </w:p>
        </w:tc>
      </w:tr>
    </w:tbl>
    <w:p w14:paraId="755F9A7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Todo:</w:t>
      </w:r>
    </w:p>
    <w:p w14:paraId="6FB6942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verify normalization of the IAA </w:t>
      </w:r>
    </w:p>
    <w:p w14:paraId="4A5DDDC1"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0E110344"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Data Documentation</w:t>
      </w:r>
    </w:p>
    <w:p w14:paraId="3DB70C7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BMR:activityDetection\:\:Activity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activityDetection\:\:ActivityDetection:BMR"</w:instrText>
      </w:r>
      <w:r w:rsidRPr="005F4A4C">
        <w:rPr>
          <w:rFonts w:ascii="Calibri" w:hAnsi="Calibri"/>
          <w:b/>
          <w:bCs/>
          <w:lang w:val="en-US" w:eastAsia="en-US"/>
        </w:rPr>
        <w:fldChar w:fldCharType="end"/>
      </w:r>
      <w:r w:rsidRPr="005F4A4C">
        <w:rPr>
          <w:rFonts w:ascii="Calibri" w:hAnsi="Calibri"/>
          <w:b/>
          <w:bCs/>
          <w:sz w:val="22"/>
          <w:szCs w:val="22"/>
          <w:lang w:val="en-US" w:eastAsia="en-US"/>
        </w:rPr>
        <w:t>int activityDetection.ActivityDetection.BMR = .023842593</w:t>
      </w:r>
      <w:r w:rsidRPr="005F4A4C">
        <w:rPr>
          <w:rFonts w:ascii="Courier New" w:hAnsi="Courier New" w:cs="Courier New"/>
          <w:b/>
          <w:bCs/>
          <w:sz w:val="22"/>
          <w:szCs w:val="22"/>
          <w:lang w:val="en-US" w:eastAsia="en-US"/>
        </w:rPr>
        <w:t>[static]</w:t>
      </w:r>
    </w:p>
    <w:p w14:paraId="3266E782" w14:textId="77777777" w:rsidR="005F4A4C" w:rsidRPr="005F4A4C" w:rsidRDefault="005F4A4C" w:rsidP="005F4A4C">
      <w:pPr>
        <w:autoSpaceDE w:val="0"/>
        <w:autoSpaceDN w:val="0"/>
        <w:spacing w:before="30" w:after="60"/>
        <w:ind w:left="360"/>
        <w:jc w:val="both"/>
        <w:rPr>
          <w:sz w:val="20"/>
          <w:szCs w:val="20"/>
          <w:lang w:val="en-US" w:eastAsia="en-US"/>
        </w:rPr>
      </w:pPr>
    </w:p>
    <w:p w14:paraId="30CC46B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efault value for BMR. </w:t>
      </w:r>
    </w:p>
    <w:p w14:paraId="27C2725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Default BMR calculated at 2060 Kcal (normal person) divided in the seconds of one day (86400 seconds) </w:t>
      </w:r>
    </w:p>
    <w:p w14:paraId="69A9377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EE: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E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int activityDetection.ActivityDetection.EE = 0</w:t>
      </w:r>
      <w:r w:rsidRPr="005F4A4C">
        <w:rPr>
          <w:rFonts w:ascii="Courier New" w:hAnsi="Courier New" w:cs="Courier New"/>
          <w:b/>
          <w:bCs/>
          <w:sz w:val="22"/>
          <w:szCs w:val="22"/>
          <w:lang w:val="en-US" w:eastAsia="en-US"/>
        </w:rPr>
        <w:t>[static]</w:t>
      </w:r>
    </w:p>
    <w:p w14:paraId="1BC2A5FB" w14:textId="77777777" w:rsidR="005F4A4C" w:rsidRPr="005F4A4C" w:rsidRDefault="005F4A4C" w:rsidP="005F4A4C">
      <w:pPr>
        <w:autoSpaceDE w:val="0"/>
        <w:autoSpaceDN w:val="0"/>
        <w:spacing w:before="30" w:after="60"/>
        <w:ind w:left="360"/>
        <w:jc w:val="both"/>
        <w:rPr>
          <w:sz w:val="20"/>
          <w:szCs w:val="20"/>
          <w:lang w:val="en-US" w:eastAsia="en-US"/>
        </w:rPr>
      </w:pPr>
    </w:p>
    <w:p w14:paraId="1566536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lastRenderedPageBreak/>
        <w:t xml:space="preserve">Predicted consumed energy by activity (EE) in a second. </w:t>
      </w:r>
    </w:p>
    <w:p w14:paraId="119B036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alized at 0 </w:t>
      </w:r>
    </w:p>
    <w:p w14:paraId="02DEE7A8"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3C69CBF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41C24B2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activityDetection.py</w:t>
      </w:r>
    </w:p>
    <w:p w14:paraId="55C8E24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69E1EA8" w14:textId="77777777" w:rsidR="005F4A4C" w:rsidRPr="005F4A4C" w:rsidRDefault="005F4A4C" w:rsidP="005F4A4C">
      <w:pPr>
        <w:widowControl w:val="0"/>
        <w:autoSpaceDE w:val="0"/>
        <w:autoSpaceDN w:val="0"/>
        <w:adjustRightInd w:val="0"/>
        <w:rPr>
          <w:lang w:val="en-US" w:eastAsia="en-US"/>
        </w:rPr>
        <w:sectPr w:rsidR="005F4A4C" w:rsidRPr="005F4A4C" w:rsidSect="005F4A4C">
          <w:footerReference w:type="default" r:id="rId35"/>
          <w:type w:val="continuous"/>
          <w:pgSz w:w="12240" w:h="15840"/>
          <w:pgMar w:top="1440" w:right="1440" w:bottom="1440" w:left="1440" w:header="720" w:footer="720" w:gutter="0"/>
          <w:cols w:space="720"/>
          <w:noEndnote/>
        </w:sectPr>
      </w:pPr>
    </w:p>
    <w:p w14:paraId="4B0ACA7A"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baseThread.BaseThread Class Reference</w:t>
      </w:r>
    </w:p>
    <w:p w14:paraId="7806940B"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baseThread.BaseThread"</w:instrText>
      </w:r>
      <w:r w:rsidRPr="005F4A4C">
        <w:rPr>
          <w:lang w:val="en-US" w:eastAsia="en-US"/>
        </w:rPr>
        <w:fldChar w:fldCharType="end"/>
      </w:r>
      <w:r w:rsidRPr="005F4A4C">
        <w:rPr>
          <w:lang w:val="en-US" w:eastAsia="en-US"/>
        </w:rPr>
        <w:fldChar w:fldCharType="begin"/>
      </w:r>
      <w:r w:rsidRPr="005F4A4C">
        <w:rPr>
          <w:lang w:val="en-US" w:eastAsia="en-US"/>
        </w:rPr>
        <w:instrText>xe "baseThread.BaseThread"</w:instrText>
      </w:r>
      <w:r w:rsidRPr="005F4A4C">
        <w:rPr>
          <w:lang w:val="en-US" w:eastAsia="en-US"/>
        </w:rPr>
        <w:fldChar w:fldCharType="end"/>
      </w:r>
    </w:p>
    <w:p w14:paraId="2F6A4F27"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Defines basic methods for dealing with Qt Threads and all Threads. </w:t>
      </w:r>
    </w:p>
    <w:p w14:paraId="1C6B470A"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baseThread.BaseThread:</w:t>
      </w:r>
    </w:p>
    <w:p w14:paraId="5A910321"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2C54E238" wp14:editId="4F773A83">
            <wp:extent cx="4832350" cy="1936750"/>
            <wp:effectExtent l="0" t="0" r="6350" b="6350"/>
            <wp:docPr id="23" name="Imagen 23" descr="classbase_thread_1_1_base_thread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assbase_thread_1_1_base_thread__inherit__graph.png"/>
                    <pic:cNvPicPr>
                      <a:picLocks noChangeAspect="1" noChangeArrowheads="1"/>
                    </pic:cNvPicPr>
                  </pic:nvPicPr>
                  <pic:blipFill>
                    <a:blip r:link="rId36">
                      <a:extLst>
                        <a:ext uri="{28A0092B-C50C-407E-A947-70E740481C1C}">
                          <a14:useLocalDpi xmlns:a14="http://schemas.microsoft.com/office/drawing/2010/main" val="0"/>
                        </a:ext>
                      </a:extLst>
                    </a:blip>
                    <a:srcRect/>
                    <a:stretch>
                      <a:fillRect/>
                    </a:stretch>
                  </pic:blipFill>
                  <pic:spPr bwMode="auto">
                    <a:xfrm>
                      <a:off x="0" y="0"/>
                      <a:ext cx="4832350" cy="1936750"/>
                    </a:xfrm>
                    <a:prstGeom prst="rect">
                      <a:avLst/>
                    </a:prstGeom>
                    <a:noFill/>
                    <a:ln>
                      <a:noFill/>
                    </a:ln>
                  </pic:spPr>
                </pic:pic>
              </a:graphicData>
            </a:graphic>
          </wp:inline>
        </w:drawing>
      </w:r>
    </w:p>
    <w:p w14:paraId="0831E12F" w14:textId="77777777" w:rsidR="005F4A4C" w:rsidRPr="005F4A4C" w:rsidRDefault="005F4A4C" w:rsidP="005F4A4C">
      <w:pPr>
        <w:widowControl w:val="0"/>
        <w:autoSpaceDE w:val="0"/>
        <w:autoSpaceDN w:val="0"/>
        <w:adjustRightInd w:val="0"/>
        <w:rPr>
          <w:lang w:val="en-US" w:eastAsia="en-US"/>
        </w:rPr>
      </w:pPr>
    </w:p>
    <w:p w14:paraId="7C987387"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baseThread.BaseThread:</w:t>
      </w:r>
    </w:p>
    <w:p w14:paraId="7F950FBB"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2C0C87F6" wp14:editId="77C8B012">
            <wp:extent cx="1651000" cy="1066800"/>
            <wp:effectExtent l="0" t="0" r="6350" b="0"/>
            <wp:docPr id="24" name="Imagen 24" descr="classbase_thread_1_1_base_thread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lassbase_thread_1_1_base_thread__coll__graph.png"/>
                    <pic:cNvPicPr>
                      <a:picLocks noChangeAspect="1" noChangeArrowheads="1"/>
                    </pic:cNvPicPr>
                  </pic:nvPicPr>
                  <pic:blipFill>
                    <a:blip r:link="rId37">
                      <a:extLst>
                        <a:ext uri="{28A0092B-C50C-407E-A947-70E740481C1C}">
                          <a14:useLocalDpi xmlns:a14="http://schemas.microsoft.com/office/drawing/2010/main" val="0"/>
                        </a:ext>
                      </a:extLst>
                    </a:blip>
                    <a:srcRect/>
                    <a:stretch>
                      <a:fillRect/>
                    </a:stretch>
                  </pic:blipFill>
                  <pic:spPr bwMode="auto">
                    <a:xfrm>
                      <a:off x="0" y="0"/>
                      <a:ext cx="1651000" cy="1066800"/>
                    </a:xfrm>
                    <a:prstGeom prst="rect">
                      <a:avLst/>
                    </a:prstGeom>
                    <a:noFill/>
                    <a:ln>
                      <a:noFill/>
                    </a:ln>
                  </pic:spPr>
                </pic:pic>
              </a:graphicData>
            </a:graphic>
          </wp:inline>
        </w:drawing>
      </w:r>
    </w:p>
    <w:p w14:paraId="1489655C" w14:textId="77777777" w:rsidR="005F4A4C" w:rsidRPr="005F4A4C" w:rsidRDefault="005F4A4C" w:rsidP="005F4A4C">
      <w:pPr>
        <w:widowControl w:val="0"/>
        <w:autoSpaceDE w:val="0"/>
        <w:autoSpaceDN w:val="0"/>
        <w:adjustRightInd w:val="0"/>
        <w:rPr>
          <w:lang w:val="en-US" w:eastAsia="en-US"/>
        </w:rPr>
      </w:pPr>
    </w:p>
    <w:p w14:paraId="7602279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4BB62D1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26ECA5C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5FA13FC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del__</w:t>
      </w:r>
    </w:p>
    <w:p w14:paraId="48197A4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econstructor. </w:t>
      </w:r>
    </w:p>
    <w:p w14:paraId="14740734"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4245057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xiting</w:t>
      </w:r>
    </w:p>
    <w:p w14:paraId="6CEFB38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Notifies all threads to stop. </w:t>
      </w:r>
    </w:p>
    <w:p w14:paraId="42C7CB5D" w14:textId="77777777" w:rsidR="005F4A4C" w:rsidRPr="005F4A4C" w:rsidRDefault="005F4A4C" w:rsidP="005F4A4C">
      <w:pPr>
        <w:pBdr>
          <w:bottom w:val="single" w:sz="2" w:space="1" w:color="auto"/>
        </w:pBdr>
        <w:autoSpaceDE w:val="0"/>
        <w:autoSpaceDN w:val="0"/>
        <w:rPr>
          <w:lang w:val="en-US" w:eastAsia="en-US"/>
        </w:rPr>
      </w:pPr>
    </w:p>
    <w:p w14:paraId="05D18FF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538CE71F"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Defines basic methods for dealing with Qt Threads and all Threads. </w:t>
      </w:r>
    </w:p>
    <w:p w14:paraId="5F8B7BC8"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Implement handles for the events of the Qt Threads and UI elements (main thread and UI thread). </w:t>
      </w:r>
    </w:p>
    <w:p w14:paraId="05189A9A" w14:textId="77777777" w:rsidR="005F4A4C" w:rsidRPr="005F4A4C" w:rsidRDefault="005F4A4C" w:rsidP="005F4A4C">
      <w:pPr>
        <w:pBdr>
          <w:bottom w:val="single" w:sz="2" w:space="1" w:color="auto"/>
        </w:pBdr>
        <w:autoSpaceDE w:val="0"/>
        <w:autoSpaceDN w:val="0"/>
        <w:rPr>
          <w:lang w:val="en-US" w:eastAsia="en-US"/>
        </w:rPr>
      </w:pPr>
    </w:p>
    <w:p w14:paraId="1BEFAB7D"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54928DF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baseThread\:\:Base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baseThread\:\:BaseThread: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baseThread.BaseThread.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155CEF03" w14:textId="77777777" w:rsidR="005F4A4C" w:rsidRPr="005F4A4C" w:rsidRDefault="005F4A4C" w:rsidP="005F4A4C">
      <w:pPr>
        <w:autoSpaceDE w:val="0"/>
        <w:autoSpaceDN w:val="0"/>
        <w:spacing w:before="30" w:after="60"/>
        <w:ind w:left="360"/>
        <w:jc w:val="both"/>
        <w:rPr>
          <w:sz w:val="20"/>
          <w:szCs w:val="20"/>
          <w:lang w:val="en-US" w:eastAsia="en-US"/>
        </w:rPr>
      </w:pPr>
    </w:p>
    <w:p w14:paraId="2949F4F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1548A93D"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s threads </w:t>
      </w:r>
    </w:p>
    <w:p w14:paraId="1F91516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B4E8AF4" w14:textId="77777777" w:rsidTr="0075155C">
        <w:tc>
          <w:tcPr>
            <w:tcW w:w="1761" w:type="dxa"/>
          </w:tcPr>
          <w:p w14:paraId="24EC471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76F139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bl>
    <w:p w14:paraId="2F356DF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__del__:baseThread\:\:Base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baseThread\:\:BaseThread:__del__"</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baseThread.BaseThread.__del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FC930FE" w14:textId="77777777" w:rsidR="005F4A4C" w:rsidRPr="005F4A4C" w:rsidRDefault="005F4A4C" w:rsidP="005F4A4C">
      <w:pPr>
        <w:autoSpaceDE w:val="0"/>
        <w:autoSpaceDN w:val="0"/>
        <w:spacing w:before="30" w:after="60"/>
        <w:ind w:left="360"/>
        <w:jc w:val="both"/>
        <w:rPr>
          <w:sz w:val="20"/>
          <w:szCs w:val="20"/>
          <w:lang w:val="en-US" w:eastAsia="en-US"/>
        </w:rPr>
      </w:pPr>
    </w:p>
    <w:p w14:paraId="54694EF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econstructor. </w:t>
      </w:r>
    </w:p>
    <w:p w14:paraId="67068F7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loses and exits from threads </w:t>
      </w:r>
    </w:p>
    <w:p w14:paraId="01BB14F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A42D3CA" w14:textId="77777777" w:rsidTr="0075155C">
        <w:tc>
          <w:tcPr>
            <w:tcW w:w="1761" w:type="dxa"/>
          </w:tcPr>
          <w:p w14:paraId="011EF7F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C1B316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bl>
    <w:p w14:paraId="50C3CCDA"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0296AEE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69C07004"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baseThread.py</w:t>
      </w:r>
    </w:p>
    <w:p w14:paraId="169627B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97E754B"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2366819C"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csvExport.CSVExport Class Reference</w:t>
      </w:r>
    </w:p>
    <w:p w14:paraId="2E86FC77"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csvExport.CSVExport"</w:instrText>
      </w:r>
      <w:r w:rsidRPr="005F4A4C">
        <w:rPr>
          <w:lang w:val="en-US" w:eastAsia="en-US"/>
        </w:rPr>
        <w:fldChar w:fldCharType="end"/>
      </w:r>
      <w:r w:rsidRPr="005F4A4C">
        <w:rPr>
          <w:lang w:val="en-US" w:eastAsia="en-US"/>
        </w:rPr>
        <w:fldChar w:fldCharType="begin"/>
      </w:r>
      <w:r w:rsidRPr="005F4A4C">
        <w:rPr>
          <w:lang w:val="en-US" w:eastAsia="en-US"/>
        </w:rPr>
        <w:instrText>xe "csvExport.CSVExport"</w:instrText>
      </w:r>
      <w:r w:rsidRPr="005F4A4C">
        <w:rPr>
          <w:lang w:val="en-US" w:eastAsia="en-US"/>
        </w:rPr>
        <w:fldChar w:fldCharType="end"/>
      </w:r>
    </w:p>
    <w:p w14:paraId="0B901CF4"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Export data in CSV format. </w:t>
      </w:r>
    </w:p>
    <w:p w14:paraId="32B3673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278AEFF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1824817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4B86940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svWrite</w:t>
      </w:r>
    </w:p>
    <w:p w14:paraId="04EACC49"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Writes a new line of data. </w:t>
      </w:r>
    </w:p>
    <w:p w14:paraId="3EABAEE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5B6208C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w:t>
      </w:r>
    </w:p>
    <w:p w14:paraId="5AF8400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t0</w:t>
      </w:r>
    </w:p>
    <w:p w14:paraId="00BCC55B" w14:textId="77777777" w:rsidR="005F4A4C" w:rsidRPr="005F4A4C" w:rsidRDefault="005F4A4C" w:rsidP="005F4A4C">
      <w:pPr>
        <w:pBdr>
          <w:bottom w:val="single" w:sz="2" w:space="1" w:color="auto"/>
        </w:pBdr>
        <w:autoSpaceDE w:val="0"/>
        <w:autoSpaceDN w:val="0"/>
        <w:rPr>
          <w:lang w:val="en-US" w:eastAsia="en-US"/>
        </w:rPr>
      </w:pPr>
    </w:p>
    <w:p w14:paraId="64EBD6C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469A6169"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Export data in CSV format. </w:t>
      </w:r>
    </w:p>
    <w:p w14:paraId="2B97E066"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Export data using date and time as name for the file, avoiding overwriting data in differents adquisitions.</w:t>
      </w:r>
    </w:p>
    <w:p w14:paraId="7C886811"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It also registers in the first colummn the elapsed since the first adquisition</w:t>
      </w:r>
    </w:p>
    <w:p w14:paraId="180D4B2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Note:</w:t>
      </w:r>
    </w:p>
    <w:p w14:paraId="51094ED1" w14:textId="77777777" w:rsidR="005F4A4C" w:rsidRPr="005F4A4C" w:rsidRDefault="005F4A4C" w:rsidP="005F4A4C">
      <w:pPr>
        <w:autoSpaceDE w:val="0"/>
        <w:autoSpaceDN w:val="0"/>
        <w:ind w:left="360"/>
        <w:rPr>
          <w:sz w:val="20"/>
          <w:szCs w:val="20"/>
          <w:lang w:val="en-US" w:eastAsia="en-US"/>
        </w:rPr>
      </w:pPr>
      <w:r w:rsidRPr="005F4A4C">
        <w:rPr>
          <w:sz w:val="20"/>
          <w:szCs w:val="20"/>
          <w:lang w:val="en-US" w:eastAsia="en-US"/>
        </w:rPr>
        <w:t xml:space="preserve">The data is stored in a "data" folder (muest be created first) </w:t>
      </w:r>
    </w:p>
    <w:p w14:paraId="6D21897B" w14:textId="77777777" w:rsidR="005F4A4C" w:rsidRPr="005F4A4C" w:rsidRDefault="005F4A4C" w:rsidP="005F4A4C">
      <w:pPr>
        <w:pBdr>
          <w:bottom w:val="single" w:sz="2" w:space="1" w:color="auto"/>
        </w:pBdr>
        <w:autoSpaceDE w:val="0"/>
        <w:autoSpaceDN w:val="0"/>
        <w:rPr>
          <w:lang w:val="en-US" w:eastAsia="en-US"/>
        </w:rPr>
      </w:pPr>
    </w:p>
    <w:p w14:paraId="3AA4208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4581BE9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csvExport\:\:CSVExport"</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csvExport\:\:CSVExport: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csvExport.CSVExport.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1D790930" w14:textId="77777777" w:rsidR="005F4A4C" w:rsidRPr="005F4A4C" w:rsidRDefault="005F4A4C" w:rsidP="005F4A4C">
      <w:pPr>
        <w:autoSpaceDE w:val="0"/>
        <w:autoSpaceDN w:val="0"/>
        <w:spacing w:before="30" w:after="60"/>
        <w:ind w:left="360"/>
        <w:jc w:val="both"/>
        <w:rPr>
          <w:sz w:val="20"/>
          <w:szCs w:val="20"/>
          <w:lang w:val="en-US" w:eastAsia="en-US"/>
        </w:rPr>
      </w:pPr>
    </w:p>
    <w:p w14:paraId="47622C9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1C56430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Gets time to create the filename and instanciate the start of the adquisition </w:t>
      </w:r>
    </w:p>
    <w:p w14:paraId="34561BA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Note:</w:t>
      </w:r>
    </w:p>
    <w:p w14:paraId="66702478"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filename format is Year-Moth-Day_Hours-minutes-seconds.csv </w:t>
      </w:r>
    </w:p>
    <w:p w14:paraId="7733F605"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1F72034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73F445C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svWrite:csvExport\:\:CSVExport"</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csvExport\:\:CSVExport:csvWrite"</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csvExport.CSVExport.csvWrit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7D26E492" w14:textId="77777777" w:rsidR="005F4A4C" w:rsidRPr="005F4A4C" w:rsidRDefault="005F4A4C" w:rsidP="005F4A4C">
      <w:pPr>
        <w:autoSpaceDE w:val="0"/>
        <w:autoSpaceDN w:val="0"/>
        <w:spacing w:before="30" w:after="60"/>
        <w:ind w:left="360"/>
        <w:jc w:val="both"/>
        <w:rPr>
          <w:sz w:val="20"/>
          <w:szCs w:val="20"/>
          <w:lang w:val="en-US" w:eastAsia="en-US"/>
        </w:rPr>
      </w:pPr>
    </w:p>
    <w:p w14:paraId="581BB53D"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Writes a new line of data. </w:t>
      </w:r>
    </w:p>
    <w:p w14:paraId="3A04DD45" w14:textId="77777777" w:rsidR="005F4A4C" w:rsidRPr="005F4A4C" w:rsidRDefault="005F4A4C" w:rsidP="005F4A4C">
      <w:pPr>
        <w:autoSpaceDE w:val="0"/>
        <w:autoSpaceDN w:val="0"/>
        <w:spacing w:before="30" w:after="60"/>
        <w:ind w:left="360"/>
        <w:jc w:val="both"/>
        <w:rPr>
          <w:sz w:val="22"/>
          <w:szCs w:val="22"/>
          <w:lang w:val="en-US" w:eastAsia="en-US"/>
        </w:rPr>
      </w:pPr>
    </w:p>
    <w:p w14:paraId="67A9806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CE11EC6" w14:textId="77777777" w:rsidTr="0075155C">
        <w:tc>
          <w:tcPr>
            <w:tcW w:w="1761" w:type="dxa"/>
          </w:tcPr>
          <w:p w14:paraId="6CB09FB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EEB888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0801BD58" w14:textId="77777777" w:rsidTr="0075155C">
        <w:tc>
          <w:tcPr>
            <w:tcW w:w="1761" w:type="dxa"/>
          </w:tcPr>
          <w:p w14:paraId="23665E3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2938EDA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data to export </w:t>
            </w:r>
          </w:p>
        </w:tc>
      </w:tr>
    </w:tbl>
    <w:p w14:paraId="45C989BF"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FB647B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6EEB185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csvExport.py</w:t>
      </w:r>
    </w:p>
    <w:p w14:paraId="4C10C28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3A038C7C"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353149EA"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cube.Cube Class Reference</w:t>
      </w:r>
    </w:p>
    <w:p w14:paraId="3EED59D1"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cube.Cube"</w:instrText>
      </w:r>
      <w:r w:rsidRPr="005F4A4C">
        <w:rPr>
          <w:lang w:val="en-US" w:eastAsia="en-US"/>
        </w:rPr>
        <w:fldChar w:fldCharType="end"/>
      </w:r>
      <w:r w:rsidRPr="005F4A4C">
        <w:rPr>
          <w:lang w:val="en-US" w:eastAsia="en-US"/>
        </w:rPr>
        <w:fldChar w:fldCharType="begin"/>
      </w:r>
      <w:r w:rsidRPr="005F4A4C">
        <w:rPr>
          <w:lang w:val="en-US" w:eastAsia="en-US"/>
        </w:rPr>
        <w:instrText>xe "cube.Cube"</w:instrText>
      </w:r>
      <w:r w:rsidRPr="005F4A4C">
        <w:rPr>
          <w:lang w:val="en-US" w:eastAsia="en-US"/>
        </w:rPr>
        <w:fldChar w:fldCharType="end"/>
      </w:r>
    </w:p>
    <w:p w14:paraId="329B8F87"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Displays the orientation as a 3D cube. </w:t>
      </w:r>
    </w:p>
    <w:p w14:paraId="14DDF767"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cube.Cube:</w:t>
      </w:r>
    </w:p>
    <w:p w14:paraId="2268D73A"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69179C38" wp14:editId="49D10FF2">
            <wp:extent cx="1651000" cy="1784350"/>
            <wp:effectExtent l="0" t="0" r="6350" b="6350"/>
            <wp:docPr id="25" name="Imagen 25" descr="classcube_1_1_cube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asscube_1_1_cube__inherit__graph.png"/>
                    <pic:cNvPicPr>
                      <a:picLocks noChangeAspect="1" noChangeArrowheads="1"/>
                    </pic:cNvPicPr>
                  </pic:nvPicPr>
                  <pic:blipFill>
                    <a:blip r:link="rId38">
                      <a:extLst>
                        <a:ext uri="{28A0092B-C50C-407E-A947-70E740481C1C}">
                          <a14:useLocalDpi xmlns:a14="http://schemas.microsoft.com/office/drawing/2010/main" val="0"/>
                        </a:ext>
                      </a:extLst>
                    </a:blip>
                    <a:srcRect/>
                    <a:stretch>
                      <a:fillRect/>
                    </a:stretch>
                  </pic:blipFill>
                  <pic:spPr bwMode="auto">
                    <a:xfrm>
                      <a:off x="0" y="0"/>
                      <a:ext cx="1651000" cy="1784350"/>
                    </a:xfrm>
                    <a:prstGeom prst="rect">
                      <a:avLst/>
                    </a:prstGeom>
                    <a:noFill/>
                    <a:ln>
                      <a:noFill/>
                    </a:ln>
                  </pic:spPr>
                </pic:pic>
              </a:graphicData>
            </a:graphic>
          </wp:inline>
        </w:drawing>
      </w:r>
    </w:p>
    <w:p w14:paraId="2B159760" w14:textId="77777777" w:rsidR="005F4A4C" w:rsidRPr="005F4A4C" w:rsidRDefault="005F4A4C" w:rsidP="005F4A4C">
      <w:pPr>
        <w:widowControl w:val="0"/>
        <w:autoSpaceDE w:val="0"/>
        <w:autoSpaceDN w:val="0"/>
        <w:adjustRightInd w:val="0"/>
        <w:rPr>
          <w:lang w:val="en-US" w:eastAsia="en-US"/>
        </w:rPr>
      </w:pPr>
    </w:p>
    <w:p w14:paraId="765D0667"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cube.Cube:</w:t>
      </w:r>
    </w:p>
    <w:p w14:paraId="69CB9706"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745D9D90" wp14:editId="467297AC">
            <wp:extent cx="1651000" cy="1784350"/>
            <wp:effectExtent l="0" t="0" r="6350" b="6350"/>
            <wp:docPr id="26" name="Imagen 26" descr="classcube_1_1_cube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lasscube_1_1_cube__coll__graph.png"/>
                    <pic:cNvPicPr>
                      <a:picLocks noChangeAspect="1" noChangeArrowheads="1"/>
                    </pic:cNvPicPr>
                  </pic:nvPicPr>
                  <pic:blipFill>
                    <a:blip r:link="rId39">
                      <a:extLst>
                        <a:ext uri="{28A0092B-C50C-407E-A947-70E740481C1C}">
                          <a14:useLocalDpi xmlns:a14="http://schemas.microsoft.com/office/drawing/2010/main" val="0"/>
                        </a:ext>
                      </a:extLst>
                    </a:blip>
                    <a:srcRect/>
                    <a:stretch>
                      <a:fillRect/>
                    </a:stretch>
                  </pic:blipFill>
                  <pic:spPr bwMode="auto">
                    <a:xfrm>
                      <a:off x="0" y="0"/>
                      <a:ext cx="1651000" cy="1784350"/>
                    </a:xfrm>
                    <a:prstGeom prst="rect">
                      <a:avLst/>
                    </a:prstGeom>
                    <a:noFill/>
                    <a:ln>
                      <a:noFill/>
                    </a:ln>
                  </pic:spPr>
                </pic:pic>
              </a:graphicData>
            </a:graphic>
          </wp:inline>
        </w:drawing>
      </w:r>
    </w:p>
    <w:p w14:paraId="426DB9E4" w14:textId="77777777" w:rsidR="005F4A4C" w:rsidRPr="005F4A4C" w:rsidRDefault="005F4A4C" w:rsidP="005F4A4C">
      <w:pPr>
        <w:widowControl w:val="0"/>
        <w:autoSpaceDE w:val="0"/>
        <w:autoSpaceDN w:val="0"/>
        <w:adjustRightInd w:val="0"/>
        <w:rPr>
          <w:lang w:val="en-US" w:eastAsia="en-US"/>
        </w:rPr>
      </w:pPr>
    </w:p>
    <w:p w14:paraId="06812B3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24635FC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135D3E3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7B297C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Data</w:t>
      </w:r>
    </w:p>
    <w:p w14:paraId="01A5D21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s data from serial thread. </w:t>
      </w:r>
    </w:p>
    <w:p w14:paraId="51797B8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un</w:t>
      </w:r>
    </w:p>
    <w:p w14:paraId="3C847BE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Main function. </w:t>
      </w:r>
    </w:p>
    <w:p w14:paraId="41912E8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InitGL</w:t>
      </w:r>
    </w:p>
    <w:p w14:paraId="79B27E9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s OpenGL. </w:t>
      </w:r>
    </w:p>
    <w:p w14:paraId="4FAFD56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display</w:t>
      </w:r>
    </w:p>
    <w:p w14:paraId="279B9DA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raws the arms with the rotation data. </w:t>
      </w:r>
    </w:p>
    <w:p w14:paraId="17FAD39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newPosition</w:t>
      </w:r>
    </w:p>
    <w:p w14:paraId="0C94719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eshape</w:t>
      </w:r>
    </w:p>
    <w:p w14:paraId="35D5B17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KeyPressed</w:t>
      </w:r>
    </w:p>
    <w:p w14:paraId="62065B1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allback for keypress events. </w:t>
      </w:r>
    </w:p>
    <w:p w14:paraId="28E0EC3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drawForearm</w:t>
      </w:r>
    </w:p>
    <w:p w14:paraId="57D33E5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raws cube for the foreaarm representation. </w:t>
      </w:r>
    </w:p>
    <w:p w14:paraId="5E0C790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drawArm</w:t>
      </w:r>
    </w:p>
    <w:p w14:paraId="1F8D174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raws cube for the arm representation. </w:t>
      </w:r>
    </w:p>
    <w:p w14:paraId="02C2EF0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lastRenderedPageBreak/>
        <w:t xml:space="preserve">def </w:t>
      </w:r>
      <w:r w:rsidRPr="005F4A4C">
        <w:rPr>
          <w:b/>
          <w:bCs/>
          <w:sz w:val="20"/>
          <w:szCs w:val="20"/>
          <w:lang w:val="en-US" w:eastAsia="en-US"/>
        </w:rPr>
        <w:t>LoadTextures</w:t>
      </w:r>
    </w:p>
    <w:p w14:paraId="0B5909D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Add textures for the cube. </w:t>
      </w:r>
    </w:p>
    <w:p w14:paraId="71DBEB61"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1CE1CA6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data</w:t>
      </w:r>
    </w:p>
    <w:p w14:paraId="1D1E00B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2</w:t>
      </w:r>
    </w:p>
    <w:p w14:paraId="230E7AF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window</w:t>
      </w:r>
    </w:p>
    <w:p w14:paraId="7D914E8B"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4A7F166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window</w:t>
      </w:r>
      <w:r w:rsidRPr="005F4A4C">
        <w:rPr>
          <w:sz w:val="20"/>
          <w:szCs w:val="20"/>
          <w:lang w:val="en-US" w:eastAsia="en-US"/>
        </w:rPr>
        <w:t xml:space="preserve"> = 0</w:t>
      </w:r>
    </w:p>
    <w:p w14:paraId="088AE9C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Y</w:t>
      </w:r>
      <w:r w:rsidRPr="005F4A4C">
        <w:rPr>
          <w:sz w:val="20"/>
          <w:szCs w:val="20"/>
          <w:lang w:val="en-US" w:eastAsia="en-US"/>
        </w:rPr>
        <w:t xml:space="preserve"> = 0</w:t>
      </w:r>
    </w:p>
    <w:p w14:paraId="5436220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P</w:t>
      </w:r>
      <w:r w:rsidRPr="005F4A4C">
        <w:rPr>
          <w:sz w:val="20"/>
          <w:szCs w:val="20"/>
          <w:lang w:val="en-US" w:eastAsia="en-US"/>
        </w:rPr>
        <w:t xml:space="preserve"> = 0</w:t>
      </w:r>
    </w:p>
    <w:p w14:paraId="3BC5022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R</w:t>
      </w:r>
      <w:r w:rsidRPr="005F4A4C">
        <w:rPr>
          <w:sz w:val="20"/>
          <w:szCs w:val="20"/>
          <w:lang w:val="en-US" w:eastAsia="en-US"/>
        </w:rPr>
        <w:t xml:space="preserve"> = 0</w:t>
      </w:r>
    </w:p>
    <w:p w14:paraId="0FF032D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X</w:t>
      </w:r>
      <w:r w:rsidRPr="005F4A4C">
        <w:rPr>
          <w:sz w:val="20"/>
          <w:szCs w:val="20"/>
          <w:lang w:val="en-US" w:eastAsia="en-US"/>
        </w:rPr>
        <w:t xml:space="preserve"> = [0.0]</w:t>
      </w:r>
    </w:p>
    <w:p w14:paraId="0CDB1D1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Y</w:t>
      </w:r>
      <w:r w:rsidRPr="005F4A4C">
        <w:rPr>
          <w:sz w:val="20"/>
          <w:szCs w:val="20"/>
          <w:lang w:val="en-US" w:eastAsia="en-US"/>
        </w:rPr>
        <w:t xml:space="preserve"> = [0.0]</w:t>
      </w:r>
    </w:p>
    <w:p w14:paraId="4CF739D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Z</w:t>
      </w:r>
      <w:r w:rsidRPr="005F4A4C">
        <w:rPr>
          <w:sz w:val="20"/>
          <w:szCs w:val="20"/>
          <w:lang w:val="en-US" w:eastAsia="en-US"/>
        </w:rPr>
        <w:t xml:space="preserve"> = [0.0]</w:t>
      </w:r>
    </w:p>
    <w:p w14:paraId="4373DCE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X</w:t>
      </w:r>
      <w:r w:rsidRPr="005F4A4C">
        <w:rPr>
          <w:sz w:val="20"/>
          <w:szCs w:val="20"/>
          <w:lang w:val="en-US" w:eastAsia="en-US"/>
        </w:rPr>
        <w:t xml:space="preserve"> = 0</w:t>
      </w:r>
    </w:p>
    <w:p w14:paraId="4EEF63C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Z</w:t>
      </w:r>
      <w:r w:rsidRPr="005F4A4C">
        <w:rPr>
          <w:sz w:val="20"/>
          <w:szCs w:val="20"/>
          <w:lang w:val="en-US" w:eastAsia="en-US"/>
        </w:rPr>
        <w:t xml:space="preserve"> = 0</w:t>
      </w:r>
    </w:p>
    <w:p w14:paraId="50D4013E" w14:textId="77777777" w:rsidR="005F4A4C" w:rsidRPr="005F4A4C" w:rsidRDefault="005F4A4C" w:rsidP="005F4A4C">
      <w:pPr>
        <w:pBdr>
          <w:bottom w:val="single" w:sz="2" w:space="1" w:color="auto"/>
        </w:pBdr>
        <w:autoSpaceDE w:val="0"/>
        <w:autoSpaceDN w:val="0"/>
        <w:rPr>
          <w:lang w:val="en-US" w:eastAsia="en-US"/>
        </w:rPr>
      </w:pPr>
    </w:p>
    <w:p w14:paraId="70407E9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7545433D"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Displays the orientation as a 3D cube. </w:t>
      </w:r>
    </w:p>
    <w:p w14:paraId="7D317A03" w14:textId="77777777" w:rsidR="005F4A4C" w:rsidRPr="005F4A4C" w:rsidRDefault="005F4A4C" w:rsidP="005F4A4C">
      <w:pPr>
        <w:pBdr>
          <w:bottom w:val="single" w:sz="2" w:space="1" w:color="auto"/>
        </w:pBdr>
        <w:autoSpaceDE w:val="0"/>
        <w:autoSpaceDN w:val="0"/>
        <w:rPr>
          <w:lang w:val="en-US" w:eastAsia="en-US"/>
        </w:rPr>
      </w:pPr>
    </w:p>
    <w:p w14:paraId="6E22B2DB"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44347FC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cube\:\:Cube"</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cube\:\:Cube: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cube.Cube.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ata</w:t>
      </w:r>
      <w:r w:rsidRPr="005F4A4C">
        <w:rPr>
          <w:rFonts w:ascii="Calibri" w:hAnsi="Calibri"/>
          <w:b/>
          <w:bCs/>
          <w:sz w:val="22"/>
          <w:szCs w:val="22"/>
          <w:lang w:val="en-US" w:eastAsia="en-US"/>
        </w:rPr>
        <w:t>)</w:t>
      </w:r>
    </w:p>
    <w:p w14:paraId="2D17F29B" w14:textId="77777777" w:rsidR="005F4A4C" w:rsidRPr="005F4A4C" w:rsidRDefault="005F4A4C" w:rsidP="005F4A4C">
      <w:pPr>
        <w:autoSpaceDE w:val="0"/>
        <w:autoSpaceDN w:val="0"/>
        <w:spacing w:before="30" w:after="60"/>
        <w:ind w:left="360"/>
        <w:jc w:val="both"/>
        <w:rPr>
          <w:sz w:val="20"/>
          <w:szCs w:val="20"/>
          <w:lang w:val="en-US" w:eastAsia="en-US"/>
        </w:rPr>
      </w:pPr>
    </w:p>
    <w:p w14:paraId="0AC2E5F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71FC533F" w14:textId="77777777" w:rsidR="005F4A4C" w:rsidRPr="005F4A4C" w:rsidRDefault="005F4A4C" w:rsidP="005F4A4C">
      <w:pPr>
        <w:autoSpaceDE w:val="0"/>
        <w:autoSpaceDN w:val="0"/>
        <w:spacing w:before="30" w:after="60"/>
        <w:ind w:left="360"/>
        <w:jc w:val="both"/>
        <w:rPr>
          <w:sz w:val="22"/>
          <w:szCs w:val="22"/>
          <w:lang w:val="en-US" w:eastAsia="en-US"/>
        </w:rPr>
      </w:pPr>
    </w:p>
    <w:p w14:paraId="78128C0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8662F3" w14:paraId="6DE26F21" w14:textId="77777777" w:rsidTr="0075155C">
        <w:tc>
          <w:tcPr>
            <w:tcW w:w="1761" w:type="dxa"/>
          </w:tcPr>
          <w:p w14:paraId="7A92B0F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data</w:t>
            </w:r>
            <w:r w:rsidRPr="005F4A4C">
              <w:rPr>
                <w:sz w:val="20"/>
                <w:szCs w:val="20"/>
                <w:lang w:val="en-US" w:eastAsia="en-US"/>
              </w:rPr>
              <w:t xml:space="preserve"> </w:t>
            </w:r>
          </w:p>
        </w:tc>
        <w:tc>
          <w:tcPr>
            <w:tcW w:w="6561" w:type="dxa"/>
          </w:tcPr>
          <w:p w14:paraId="689D195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Pass SerialThread object to connect signal </w:t>
            </w:r>
          </w:p>
        </w:tc>
      </w:tr>
    </w:tbl>
    <w:p w14:paraId="22CE323C"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B69FB57"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0BDC26C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display:cube\:\:Cube"</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cube\:\:Cube:display"</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cube.Cube.display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17C76E0B" w14:textId="77777777" w:rsidR="005F4A4C" w:rsidRPr="005F4A4C" w:rsidRDefault="005F4A4C" w:rsidP="005F4A4C">
      <w:pPr>
        <w:autoSpaceDE w:val="0"/>
        <w:autoSpaceDN w:val="0"/>
        <w:spacing w:before="30" w:after="60"/>
        <w:ind w:left="360"/>
        <w:jc w:val="both"/>
        <w:rPr>
          <w:sz w:val="20"/>
          <w:szCs w:val="20"/>
          <w:lang w:val="en-US" w:eastAsia="en-US"/>
        </w:rPr>
      </w:pPr>
    </w:p>
    <w:p w14:paraId="58D54AC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raws the arms with the rotation data. </w:t>
      </w:r>
    </w:p>
    <w:p w14:paraId="09A18EC8" w14:textId="77777777" w:rsidR="005F4A4C" w:rsidRPr="005F4A4C" w:rsidRDefault="005F4A4C" w:rsidP="005F4A4C">
      <w:pPr>
        <w:autoSpaceDE w:val="0"/>
        <w:autoSpaceDN w:val="0"/>
        <w:spacing w:before="30" w:after="60"/>
        <w:ind w:left="360"/>
        <w:jc w:val="both"/>
        <w:rPr>
          <w:sz w:val="22"/>
          <w:szCs w:val="22"/>
          <w:lang w:val="en-US" w:eastAsia="en-US"/>
        </w:rPr>
      </w:pPr>
    </w:p>
    <w:p w14:paraId="15EF38C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D46ECEB" w14:textId="77777777" w:rsidTr="0075155C">
        <w:tc>
          <w:tcPr>
            <w:tcW w:w="1761" w:type="dxa"/>
          </w:tcPr>
          <w:p w14:paraId="1561943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B7EDF3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14FBD15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drawArm: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drawArm"</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drawArm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1B9A7B2E" w14:textId="77777777" w:rsidR="005F4A4C" w:rsidRPr="005F4A4C" w:rsidRDefault="005F4A4C" w:rsidP="005F4A4C">
      <w:pPr>
        <w:autoSpaceDE w:val="0"/>
        <w:autoSpaceDN w:val="0"/>
        <w:spacing w:before="30" w:after="60"/>
        <w:ind w:left="360"/>
        <w:jc w:val="both"/>
        <w:rPr>
          <w:sz w:val="20"/>
          <w:szCs w:val="20"/>
          <w:lang w:val="en-US" w:eastAsia="en-US"/>
        </w:rPr>
      </w:pPr>
    </w:p>
    <w:p w14:paraId="10744A4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raws cube for the arm representation. </w:t>
      </w:r>
    </w:p>
    <w:p w14:paraId="5851A8CE" w14:textId="77777777" w:rsidR="005F4A4C" w:rsidRPr="005F4A4C" w:rsidRDefault="005F4A4C" w:rsidP="005F4A4C">
      <w:pPr>
        <w:autoSpaceDE w:val="0"/>
        <w:autoSpaceDN w:val="0"/>
        <w:spacing w:before="30" w:after="60"/>
        <w:ind w:left="360"/>
        <w:jc w:val="both"/>
        <w:rPr>
          <w:sz w:val="22"/>
          <w:szCs w:val="22"/>
          <w:lang w:val="en-US" w:eastAsia="en-US"/>
        </w:rPr>
      </w:pPr>
    </w:p>
    <w:p w14:paraId="4FC5D71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849D39C" w14:textId="77777777" w:rsidTr="0075155C">
        <w:tc>
          <w:tcPr>
            <w:tcW w:w="1761" w:type="dxa"/>
          </w:tcPr>
          <w:p w14:paraId="73D8F7D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self</w:t>
            </w:r>
            <w:r w:rsidRPr="005F4A4C">
              <w:rPr>
                <w:sz w:val="20"/>
                <w:szCs w:val="20"/>
                <w:lang w:val="en-US" w:eastAsia="en-US"/>
              </w:rPr>
              <w:t xml:space="preserve"> </w:t>
            </w:r>
          </w:p>
        </w:tc>
        <w:tc>
          <w:tcPr>
            <w:tcW w:w="6561" w:type="dxa"/>
          </w:tcPr>
          <w:p w14:paraId="65A93B0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3347C24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drawForearm: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drawForearm"</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drawForearm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2F48630" w14:textId="77777777" w:rsidR="005F4A4C" w:rsidRPr="005F4A4C" w:rsidRDefault="005F4A4C" w:rsidP="005F4A4C">
      <w:pPr>
        <w:autoSpaceDE w:val="0"/>
        <w:autoSpaceDN w:val="0"/>
        <w:spacing w:before="30" w:after="60"/>
        <w:ind w:left="360"/>
        <w:jc w:val="both"/>
        <w:rPr>
          <w:sz w:val="20"/>
          <w:szCs w:val="20"/>
          <w:lang w:val="en-US" w:eastAsia="en-US"/>
        </w:rPr>
      </w:pPr>
    </w:p>
    <w:p w14:paraId="59CCD75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raws cube for the foreaarm representation. </w:t>
      </w:r>
    </w:p>
    <w:p w14:paraId="226D569B" w14:textId="77777777" w:rsidR="005F4A4C" w:rsidRPr="005F4A4C" w:rsidRDefault="005F4A4C" w:rsidP="005F4A4C">
      <w:pPr>
        <w:autoSpaceDE w:val="0"/>
        <w:autoSpaceDN w:val="0"/>
        <w:spacing w:before="30" w:after="60"/>
        <w:ind w:left="360"/>
        <w:jc w:val="both"/>
        <w:rPr>
          <w:sz w:val="22"/>
          <w:szCs w:val="22"/>
          <w:lang w:val="en-US" w:eastAsia="en-US"/>
        </w:rPr>
      </w:pPr>
    </w:p>
    <w:p w14:paraId="57A04EC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5646D38" w14:textId="77777777" w:rsidTr="0075155C">
        <w:tc>
          <w:tcPr>
            <w:tcW w:w="1761" w:type="dxa"/>
          </w:tcPr>
          <w:p w14:paraId="3BFAF34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5547DA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8BECE1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InitGL: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InitGL"</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InitGL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Width</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Height</w:t>
      </w:r>
      <w:r w:rsidRPr="005F4A4C">
        <w:rPr>
          <w:rFonts w:ascii="Calibri" w:hAnsi="Calibri"/>
          <w:b/>
          <w:bCs/>
          <w:sz w:val="22"/>
          <w:szCs w:val="22"/>
          <w:lang w:val="en-US" w:eastAsia="en-US"/>
        </w:rPr>
        <w:t>)</w:t>
      </w:r>
    </w:p>
    <w:p w14:paraId="7AF62764" w14:textId="77777777" w:rsidR="005F4A4C" w:rsidRPr="005F4A4C" w:rsidRDefault="005F4A4C" w:rsidP="005F4A4C">
      <w:pPr>
        <w:autoSpaceDE w:val="0"/>
        <w:autoSpaceDN w:val="0"/>
        <w:spacing w:before="30" w:after="60"/>
        <w:ind w:left="360"/>
        <w:jc w:val="both"/>
        <w:rPr>
          <w:sz w:val="20"/>
          <w:szCs w:val="20"/>
          <w:lang w:val="en-US" w:eastAsia="en-US"/>
        </w:rPr>
      </w:pPr>
    </w:p>
    <w:p w14:paraId="5052270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Inits OpenGL. </w:t>
      </w:r>
    </w:p>
    <w:p w14:paraId="7AAF3EFB" w14:textId="77777777" w:rsidR="005F4A4C" w:rsidRPr="005F4A4C" w:rsidRDefault="005F4A4C" w:rsidP="005F4A4C">
      <w:pPr>
        <w:autoSpaceDE w:val="0"/>
        <w:autoSpaceDN w:val="0"/>
        <w:spacing w:before="30" w:after="60"/>
        <w:ind w:left="360"/>
        <w:jc w:val="both"/>
        <w:rPr>
          <w:sz w:val="22"/>
          <w:szCs w:val="22"/>
          <w:lang w:val="en-US" w:eastAsia="en-US"/>
        </w:rPr>
      </w:pPr>
    </w:p>
    <w:p w14:paraId="3010196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6A36D7F" w14:textId="77777777" w:rsidTr="0075155C">
        <w:tc>
          <w:tcPr>
            <w:tcW w:w="1761" w:type="dxa"/>
          </w:tcPr>
          <w:p w14:paraId="74AC0FF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7EE28E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66333E96" w14:textId="77777777" w:rsidTr="0075155C">
        <w:tc>
          <w:tcPr>
            <w:tcW w:w="1761" w:type="dxa"/>
          </w:tcPr>
          <w:p w14:paraId="56AC839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Width</w:t>
            </w:r>
            <w:r w:rsidRPr="005F4A4C">
              <w:rPr>
                <w:sz w:val="20"/>
                <w:szCs w:val="20"/>
                <w:lang w:val="en-US" w:eastAsia="en-US"/>
              </w:rPr>
              <w:t xml:space="preserve"> </w:t>
            </w:r>
          </w:p>
        </w:tc>
        <w:tc>
          <w:tcPr>
            <w:tcW w:w="6561" w:type="dxa"/>
          </w:tcPr>
          <w:p w14:paraId="33412B9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ize of the Window </w:t>
            </w:r>
          </w:p>
        </w:tc>
      </w:tr>
      <w:tr w:rsidR="005F4A4C" w:rsidRPr="005F4A4C" w14:paraId="5B3574B0" w14:textId="77777777" w:rsidTr="0075155C">
        <w:tc>
          <w:tcPr>
            <w:tcW w:w="1761" w:type="dxa"/>
          </w:tcPr>
          <w:p w14:paraId="56F4F9C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Height</w:t>
            </w:r>
            <w:r w:rsidRPr="005F4A4C">
              <w:rPr>
                <w:sz w:val="20"/>
                <w:szCs w:val="20"/>
                <w:lang w:val="en-US" w:eastAsia="en-US"/>
              </w:rPr>
              <w:t xml:space="preserve"> </w:t>
            </w:r>
          </w:p>
        </w:tc>
        <w:tc>
          <w:tcPr>
            <w:tcW w:w="6561" w:type="dxa"/>
          </w:tcPr>
          <w:p w14:paraId="0F200A3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ize of the Window </w:t>
            </w:r>
          </w:p>
        </w:tc>
      </w:tr>
    </w:tbl>
    <w:p w14:paraId="2CCA7C6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KeyPressed: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KeyPresse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KeyPressed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rgs</w:t>
      </w:r>
      <w:r w:rsidRPr="005F4A4C">
        <w:rPr>
          <w:rFonts w:ascii="Calibri" w:hAnsi="Calibri"/>
          <w:b/>
          <w:bCs/>
          <w:sz w:val="22"/>
          <w:szCs w:val="22"/>
          <w:lang w:val="en-US" w:eastAsia="en-US"/>
        </w:rPr>
        <w:t>)</w:t>
      </w:r>
    </w:p>
    <w:p w14:paraId="6F141811" w14:textId="77777777" w:rsidR="005F4A4C" w:rsidRPr="005F4A4C" w:rsidRDefault="005F4A4C" w:rsidP="005F4A4C">
      <w:pPr>
        <w:autoSpaceDE w:val="0"/>
        <w:autoSpaceDN w:val="0"/>
        <w:spacing w:before="30" w:after="60"/>
        <w:ind w:left="360"/>
        <w:jc w:val="both"/>
        <w:rPr>
          <w:sz w:val="20"/>
          <w:szCs w:val="20"/>
          <w:lang w:val="en-US" w:eastAsia="en-US"/>
        </w:rPr>
      </w:pPr>
    </w:p>
    <w:p w14:paraId="70EC466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allback for keypress events. </w:t>
      </w:r>
    </w:p>
    <w:p w14:paraId="3355AB92" w14:textId="77777777" w:rsidR="005F4A4C" w:rsidRPr="005F4A4C" w:rsidRDefault="005F4A4C" w:rsidP="005F4A4C">
      <w:pPr>
        <w:autoSpaceDE w:val="0"/>
        <w:autoSpaceDN w:val="0"/>
        <w:spacing w:before="30" w:after="60"/>
        <w:ind w:left="360"/>
        <w:jc w:val="both"/>
        <w:rPr>
          <w:sz w:val="22"/>
          <w:szCs w:val="22"/>
          <w:lang w:val="en-US" w:eastAsia="en-US"/>
        </w:rPr>
      </w:pPr>
    </w:p>
    <w:p w14:paraId="78A3C4E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8994BF6" w14:textId="77777777" w:rsidTr="0075155C">
        <w:tc>
          <w:tcPr>
            <w:tcW w:w="1761" w:type="dxa"/>
          </w:tcPr>
          <w:p w14:paraId="3DC5829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D30EA4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014EA2B6" w14:textId="77777777" w:rsidTr="0075155C">
        <w:tc>
          <w:tcPr>
            <w:tcW w:w="1761" w:type="dxa"/>
          </w:tcPr>
          <w:p w14:paraId="6C03FAD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args</w:t>
            </w:r>
            <w:r w:rsidRPr="005F4A4C">
              <w:rPr>
                <w:sz w:val="20"/>
                <w:szCs w:val="20"/>
                <w:lang w:val="en-US" w:eastAsia="en-US"/>
              </w:rPr>
              <w:t xml:space="preserve"> </w:t>
            </w:r>
          </w:p>
        </w:tc>
        <w:tc>
          <w:tcPr>
            <w:tcW w:w="6561" w:type="dxa"/>
          </w:tcPr>
          <w:p w14:paraId="6FBB58E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Pointer to the args for accesing input data </w:t>
            </w:r>
          </w:p>
        </w:tc>
      </w:tr>
    </w:tbl>
    <w:p w14:paraId="40C4DF4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adTextures: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LoadTexture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LoadTexture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5BB6ABB7" w14:textId="77777777" w:rsidR="005F4A4C" w:rsidRPr="005F4A4C" w:rsidRDefault="005F4A4C" w:rsidP="005F4A4C">
      <w:pPr>
        <w:autoSpaceDE w:val="0"/>
        <w:autoSpaceDN w:val="0"/>
        <w:spacing w:before="30" w:after="60"/>
        <w:ind w:left="360"/>
        <w:jc w:val="both"/>
        <w:rPr>
          <w:sz w:val="20"/>
          <w:szCs w:val="20"/>
          <w:lang w:val="en-US" w:eastAsia="en-US"/>
        </w:rPr>
      </w:pPr>
    </w:p>
    <w:p w14:paraId="09E679A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Add textures for the cube. </w:t>
      </w:r>
    </w:p>
    <w:p w14:paraId="69D4C96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pplies a png image as a texture for the faces of the cube </w:t>
      </w:r>
    </w:p>
    <w:p w14:paraId="233FBCA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Note:</w:t>
      </w:r>
    </w:p>
    <w:p w14:paraId="5F342D26"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experimental </w:t>
      </w:r>
    </w:p>
    <w:p w14:paraId="6FB501A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3B5B92B" w14:textId="77777777" w:rsidTr="0075155C">
        <w:tc>
          <w:tcPr>
            <w:tcW w:w="1761" w:type="dxa"/>
          </w:tcPr>
          <w:p w14:paraId="0E0CCD9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C36F73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D8D5A1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eshape: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reshap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reshap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Width</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Height</w:t>
      </w:r>
      <w:r w:rsidRPr="005F4A4C">
        <w:rPr>
          <w:rFonts w:ascii="Calibri" w:hAnsi="Calibri"/>
          <w:b/>
          <w:bCs/>
          <w:sz w:val="22"/>
          <w:szCs w:val="22"/>
          <w:lang w:val="en-US" w:eastAsia="en-US"/>
        </w:rPr>
        <w:t>)</w:t>
      </w:r>
    </w:p>
    <w:p w14:paraId="62C642C1" w14:textId="77777777" w:rsidR="005F4A4C" w:rsidRPr="005F4A4C" w:rsidRDefault="005F4A4C" w:rsidP="005F4A4C">
      <w:pPr>
        <w:autoSpaceDE w:val="0"/>
        <w:autoSpaceDN w:val="0"/>
        <w:spacing w:before="30" w:after="60"/>
        <w:ind w:left="360"/>
        <w:jc w:val="both"/>
        <w:rPr>
          <w:sz w:val="22"/>
          <w:szCs w:val="22"/>
          <w:lang w:val="en-US" w:eastAsia="en-US"/>
        </w:rPr>
      </w:pPr>
    </w:p>
    <w:p w14:paraId="6AFBBFA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3FF1A4C" w14:textId="77777777" w:rsidTr="0075155C">
        <w:tc>
          <w:tcPr>
            <w:tcW w:w="1761" w:type="dxa"/>
          </w:tcPr>
          <w:p w14:paraId="56F445D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427C00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519E88F9" w14:textId="77777777" w:rsidTr="0075155C">
        <w:tc>
          <w:tcPr>
            <w:tcW w:w="1761" w:type="dxa"/>
          </w:tcPr>
          <w:p w14:paraId="5CA0A75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Width</w:t>
            </w:r>
            <w:r w:rsidRPr="005F4A4C">
              <w:rPr>
                <w:sz w:val="20"/>
                <w:szCs w:val="20"/>
                <w:lang w:val="en-US" w:eastAsia="en-US"/>
              </w:rPr>
              <w:t xml:space="preserve"> </w:t>
            </w:r>
          </w:p>
        </w:tc>
        <w:tc>
          <w:tcPr>
            <w:tcW w:w="6561" w:type="dxa"/>
          </w:tcPr>
          <w:p w14:paraId="1A412E6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ize of the Window </w:t>
            </w:r>
          </w:p>
        </w:tc>
      </w:tr>
      <w:tr w:rsidR="005F4A4C" w:rsidRPr="005F4A4C" w14:paraId="06FC9C94" w14:textId="77777777" w:rsidTr="0075155C">
        <w:tc>
          <w:tcPr>
            <w:tcW w:w="1761" w:type="dxa"/>
          </w:tcPr>
          <w:p w14:paraId="49F9AAF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Height</w:t>
            </w:r>
            <w:r w:rsidRPr="005F4A4C">
              <w:rPr>
                <w:sz w:val="20"/>
                <w:szCs w:val="20"/>
                <w:lang w:val="en-US" w:eastAsia="en-US"/>
              </w:rPr>
              <w:t xml:space="preserve"> </w:t>
            </w:r>
          </w:p>
        </w:tc>
        <w:tc>
          <w:tcPr>
            <w:tcW w:w="6561" w:type="dxa"/>
          </w:tcPr>
          <w:p w14:paraId="0A1FF4B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ize of the Window </w:t>
            </w:r>
          </w:p>
        </w:tc>
      </w:tr>
    </w:tbl>
    <w:p w14:paraId="240F89C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un: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ru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ru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03261B26" w14:textId="77777777" w:rsidR="005F4A4C" w:rsidRPr="005F4A4C" w:rsidRDefault="005F4A4C" w:rsidP="005F4A4C">
      <w:pPr>
        <w:autoSpaceDE w:val="0"/>
        <w:autoSpaceDN w:val="0"/>
        <w:spacing w:before="30" w:after="60"/>
        <w:ind w:left="360"/>
        <w:jc w:val="both"/>
        <w:rPr>
          <w:sz w:val="20"/>
          <w:szCs w:val="20"/>
          <w:lang w:val="en-US" w:eastAsia="en-US"/>
        </w:rPr>
      </w:pPr>
    </w:p>
    <w:p w14:paraId="67EC319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Main function. </w:t>
      </w:r>
    </w:p>
    <w:p w14:paraId="6B37047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s and configures all the GLUT parameters to and defines the associated functions to each event </w:t>
      </w:r>
    </w:p>
    <w:p w14:paraId="38B3F45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0800148" w14:textId="77777777" w:rsidTr="0075155C">
        <w:tc>
          <w:tcPr>
            <w:tcW w:w="1761" w:type="dxa"/>
          </w:tcPr>
          <w:p w14:paraId="6AB1B20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E06A8A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9BDE3F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Data: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updateData"</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updateData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4E09A5C" w14:textId="77777777" w:rsidR="005F4A4C" w:rsidRPr="005F4A4C" w:rsidRDefault="005F4A4C" w:rsidP="005F4A4C">
      <w:pPr>
        <w:autoSpaceDE w:val="0"/>
        <w:autoSpaceDN w:val="0"/>
        <w:spacing w:before="30" w:after="60"/>
        <w:ind w:left="360"/>
        <w:jc w:val="both"/>
        <w:rPr>
          <w:sz w:val="20"/>
          <w:szCs w:val="20"/>
          <w:lang w:val="en-US" w:eastAsia="en-US"/>
        </w:rPr>
      </w:pPr>
    </w:p>
    <w:p w14:paraId="278E846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s data from serial thread. </w:t>
      </w:r>
    </w:p>
    <w:p w14:paraId="217A3A1D" w14:textId="77777777" w:rsidR="005F4A4C" w:rsidRPr="005F4A4C" w:rsidRDefault="005F4A4C" w:rsidP="005F4A4C">
      <w:pPr>
        <w:autoSpaceDE w:val="0"/>
        <w:autoSpaceDN w:val="0"/>
        <w:spacing w:before="30" w:after="60"/>
        <w:ind w:left="360"/>
        <w:jc w:val="both"/>
        <w:rPr>
          <w:sz w:val="22"/>
          <w:szCs w:val="22"/>
          <w:lang w:val="en-US" w:eastAsia="en-US"/>
        </w:rPr>
      </w:pPr>
    </w:p>
    <w:p w14:paraId="6914241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6A28A16" w14:textId="77777777" w:rsidTr="0075155C">
        <w:tc>
          <w:tcPr>
            <w:tcW w:w="1761" w:type="dxa"/>
          </w:tcPr>
          <w:p w14:paraId="44B9004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84CD56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2498290A"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7C6B1D3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344C330D"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cube.py</w:t>
      </w:r>
    </w:p>
    <w:p w14:paraId="6A4F479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7E79A1AC"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1B3C4A6F"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fallDetection.FallDetection Class Reference</w:t>
      </w:r>
    </w:p>
    <w:p w14:paraId="73003D0B"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fallDetection.FallDetection"</w:instrText>
      </w:r>
      <w:r w:rsidRPr="005F4A4C">
        <w:rPr>
          <w:lang w:val="en-US" w:eastAsia="en-US"/>
        </w:rPr>
        <w:fldChar w:fldCharType="end"/>
      </w:r>
      <w:r w:rsidRPr="005F4A4C">
        <w:rPr>
          <w:lang w:val="en-US" w:eastAsia="en-US"/>
        </w:rPr>
        <w:fldChar w:fldCharType="begin"/>
      </w:r>
      <w:r w:rsidRPr="005F4A4C">
        <w:rPr>
          <w:lang w:val="en-US" w:eastAsia="en-US"/>
        </w:rPr>
        <w:instrText>xe "fallDetection.FallDetection"</w:instrText>
      </w:r>
      <w:r w:rsidRPr="005F4A4C">
        <w:rPr>
          <w:lang w:val="en-US" w:eastAsia="en-US"/>
        </w:rPr>
        <w:fldChar w:fldCharType="end"/>
      </w:r>
    </w:p>
    <w:p w14:paraId="6B32BC17"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Detects fall from the accelerometer data. </w:t>
      </w:r>
    </w:p>
    <w:p w14:paraId="1466AA2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419B68D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02131BC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for the Fall Detection algorithm. </w:t>
      </w:r>
    </w:p>
    <w:p w14:paraId="321CDF2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normalVector</w:t>
      </w:r>
    </w:p>
    <w:p w14:paraId="18A8E649"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alculates de normal vector of three vectors. </w:t>
      </w:r>
    </w:p>
    <w:p w14:paraId="22973B3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arch1LFT</w:t>
      </w:r>
    </w:p>
    <w:p w14:paraId="1EC7656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Finds the first lower value on a list. </w:t>
      </w:r>
    </w:p>
    <w:p w14:paraId="6289F1A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arch2LFT</w:t>
      </w:r>
    </w:p>
    <w:p w14:paraId="6107F68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Finds the first upper value on a list. </w:t>
      </w:r>
    </w:p>
    <w:p w14:paraId="0989334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Fall</w:t>
      </w:r>
    </w:p>
    <w:p w14:paraId="6F80A79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Updates the Fall Detection algorithm with the last data. </w:t>
      </w:r>
    </w:p>
    <w:p w14:paraId="35A96D2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FallStatus</w:t>
      </w:r>
    </w:p>
    <w:p w14:paraId="3FCD0DD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fall status obtained from the last update. </w:t>
      </w:r>
    </w:p>
    <w:p w14:paraId="3899C6E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SemiFallStatus</w:t>
      </w:r>
    </w:p>
    <w:p w14:paraId="7E7164A9"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emi fall status obtained from the last update. </w:t>
      </w:r>
    </w:p>
    <w:p w14:paraId="5F2F9D2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40ADDC3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UFT</w:t>
      </w:r>
    </w:p>
    <w:p w14:paraId="68E69A3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FT</w:t>
      </w:r>
    </w:p>
    <w:p w14:paraId="71B67D6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s</w:t>
      </w:r>
    </w:p>
    <w:p w14:paraId="00F5C15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OSITION</w:t>
      </w:r>
    </w:p>
    <w:p w14:paraId="6F0625A7"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59DF60B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SIZE</w:t>
      </w:r>
      <w:r w:rsidRPr="005F4A4C">
        <w:rPr>
          <w:sz w:val="20"/>
          <w:szCs w:val="20"/>
          <w:lang w:val="en-US" w:eastAsia="en-US"/>
        </w:rPr>
        <w:t xml:space="preserve"> = 1024</w:t>
      </w:r>
    </w:p>
    <w:p w14:paraId="698E4B2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size for SV. </w:t>
      </w:r>
    </w:p>
    <w:p w14:paraId="12E729D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float </w:t>
      </w:r>
      <w:r w:rsidRPr="005F4A4C">
        <w:rPr>
          <w:b/>
          <w:bCs/>
          <w:sz w:val="20"/>
          <w:szCs w:val="20"/>
          <w:lang w:val="en-US" w:eastAsia="en-US"/>
        </w:rPr>
        <w:t>UFT</w:t>
      </w:r>
      <w:r w:rsidRPr="005F4A4C">
        <w:rPr>
          <w:sz w:val="20"/>
          <w:szCs w:val="20"/>
          <w:lang w:val="en-US" w:eastAsia="en-US"/>
        </w:rPr>
        <w:t xml:space="preserve"> = 2.8</w:t>
      </w:r>
    </w:p>
    <w:p w14:paraId="493CAF76"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Upper force trigger. </w:t>
      </w:r>
    </w:p>
    <w:p w14:paraId="38242E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float </w:t>
      </w:r>
      <w:r w:rsidRPr="005F4A4C">
        <w:rPr>
          <w:b/>
          <w:bCs/>
          <w:sz w:val="20"/>
          <w:szCs w:val="20"/>
          <w:lang w:val="en-US" w:eastAsia="en-US"/>
        </w:rPr>
        <w:t>LFT</w:t>
      </w:r>
      <w:r w:rsidRPr="005F4A4C">
        <w:rPr>
          <w:sz w:val="20"/>
          <w:szCs w:val="20"/>
          <w:lang w:val="en-US" w:eastAsia="en-US"/>
        </w:rPr>
        <w:t xml:space="preserve"> = 0.65</w:t>
      </w:r>
    </w:p>
    <w:p w14:paraId="5F2A7F3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ower force trigger. </w:t>
      </w:r>
    </w:p>
    <w:p w14:paraId="7C5E3CE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fs</w:t>
      </w:r>
      <w:r w:rsidRPr="005F4A4C">
        <w:rPr>
          <w:sz w:val="20"/>
          <w:szCs w:val="20"/>
          <w:lang w:val="en-US" w:eastAsia="en-US"/>
        </w:rPr>
        <w:t xml:space="preserve"> = .02</w:t>
      </w:r>
    </w:p>
    <w:p w14:paraId="4652B23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ime between samples. </w:t>
      </w:r>
    </w:p>
    <w:p w14:paraId="6D8CF65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SV</w:t>
      </w:r>
      <w:r w:rsidRPr="005F4A4C">
        <w:rPr>
          <w:sz w:val="20"/>
          <w:szCs w:val="20"/>
          <w:lang w:val="en-US" w:eastAsia="en-US"/>
        </w:rPr>
        <w:t xml:space="preserve"> = [0.0]</w:t>
      </w:r>
    </w:p>
    <w:p w14:paraId="53D4926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ist for SV values. </w:t>
      </w:r>
    </w:p>
    <w:p w14:paraId="1D011E8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YAW</w:t>
      </w:r>
      <w:r w:rsidRPr="005F4A4C">
        <w:rPr>
          <w:sz w:val="20"/>
          <w:szCs w:val="20"/>
          <w:lang w:val="en-US" w:eastAsia="en-US"/>
        </w:rPr>
        <w:t xml:space="preserve"> = [.0]</w:t>
      </w:r>
    </w:p>
    <w:p w14:paraId="4EFC37B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ist for angles monitoring posture. </w:t>
      </w:r>
    </w:p>
    <w:p w14:paraId="3CF172A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PITCH</w:t>
      </w:r>
      <w:r w:rsidRPr="005F4A4C">
        <w:rPr>
          <w:sz w:val="20"/>
          <w:szCs w:val="20"/>
          <w:lang w:val="en-US" w:eastAsia="en-US"/>
        </w:rPr>
        <w:t xml:space="preserve"> = [.0]</w:t>
      </w:r>
    </w:p>
    <w:p w14:paraId="15C8DD2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ROLL</w:t>
      </w:r>
      <w:r w:rsidRPr="005F4A4C">
        <w:rPr>
          <w:sz w:val="20"/>
          <w:szCs w:val="20"/>
          <w:lang w:val="en-US" w:eastAsia="en-US"/>
        </w:rPr>
        <w:t xml:space="preserve"> = [.0]</w:t>
      </w:r>
    </w:p>
    <w:p w14:paraId="55D891C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POSITION</w:t>
      </w:r>
      <w:r w:rsidRPr="005F4A4C">
        <w:rPr>
          <w:sz w:val="20"/>
          <w:szCs w:val="20"/>
          <w:lang w:val="en-US" w:eastAsia="en-US"/>
        </w:rPr>
        <w:t xml:space="preserve"> = 0</w:t>
      </w:r>
    </w:p>
    <w:p w14:paraId="705E82F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dicates for the buffers index. </w:t>
      </w:r>
    </w:p>
    <w:p w14:paraId="74D35CF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DROP</w:t>
      </w:r>
      <w:r w:rsidRPr="005F4A4C">
        <w:rPr>
          <w:sz w:val="20"/>
          <w:szCs w:val="20"/>
          <w:lang w:val="en-US" w:eastAsia="en-US"/>
        </w:rPr>
        <w:t xml:space="preserve"> = False</w:t>
      </w:r>
    </w:p>
    <w:p w14:paraId="6BA1D60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dicates if a fall was detected. </w:t>
      </w:r>
    </w:p>
    <w:p w14:paraId="3A9CBF3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SEMIDROP</w:t>
      </w:r>
      <w:r w:rsidRPr="005F4A4C">
        <w:rPr>
          <w:sz w:val="20"/>
          <w:szCs w:val="20"/>
          <w:lang w:val="en-US" w:eastAsia="en-US"/>
        </w:rPr>
        <w:t xml:space="preserve"> = False</w:t>
      </w:r>
    </w:p>
    <w:p w14:paraId="2A60270D" w14:textId="77777777" w:rsidR="005F4A4C" w:rsidRPr="005F4A4C" w:rsidRDefault="005F4A4C" w:rsidP="005F4A4C">
      <w:pPr>
        <w:pBdr>
          <w:bottom w:val="single" w:sz="2" w:space="1" w:color="auto"/>
        </w:pBdr>
        <w:autoSpaceDE w:val="0"/>
        <w:autoSpaceDN w:val="0"/>
        <w:rPr>
          <w:lang w:val="en-US" w:eastAsia="en-US"/>
        </w:rPr>
      </w:pPr>
    </w:p>
    <w:p w14:paraId="45C6EC8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7B6D93FE"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Detects fall from the accelerometer data. </w:t>
      </w:r>
    </w:p>
    <w:p w14:paraId="35D36F0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lastRenderedPageBreak/>
        <w:t>Using an accelerometer calculates:</w:t>
      </w:r>
    </w:p>
    <w:p w14:paraId="0B5683C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Impact normalized force (SV) and impact ranges (UFT, LFT)</w:t>
      </w:r>
    </w:p>
    <w:p w14:paraId="11096FC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Detectes a range of time during the detected impact (tm, ti)</w:t>
      </w:r>
    </w:p>
    <w:p w14:paraId="32114DD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Determinates the speed of the fall during the fallind time (V0)</w:t>
      </w:r>
    </w:p>
    <w:p w14:paraId="5CE47F0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Detect the posture (change in orientation) respect the initial impact posture. With all these data and determinations is possible to estimate with presition a fall and impact.</w:t>
      </w:r>
    </w:p>
    <w:p w14:paraId="44E94F4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Author:</w:t>
      </w:r>
    </w:p>
    <w:p w14:paraId="45928785"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Dr. Pablo Reyes </w:t>
      </w:r>
    </w:p>
    <w:p w14:paraId="2165CC6A"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Sebastian Sepulveda </w:t>
      </w:r>
    </w:p>
    <w:p w14:paraId="595FC2D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Todo:</w:t>
      </w:r>
    </w:p>
    <w:p w14:paraId="49C2A51F"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Validate algorithms </w:t>
      </w:r>
    </w:p>
    <w:p w14:paraId="4B456922" w14:textId="77777777" w:rsidR="005F4A4C" w:rsidRPr="005F4A4C" w:rsidRDefault="005F4A4C" w:rsidP="005F4A4C">
      <w:pPr>
        <w:pBdr>
          <w:bottom w:val="single" w:sz="2" w:space="1" w:color="auto"/>
        </w:pBdr>
        <w:autoSpaceDE w:val="0"/>
        <w:autoSpaceDN w:val="0"/>
        <w:rPr>
          <w:lang w:val="es-ES" w:eastAsia="en-US"/>
        </w:rPr>
      </w:pPr>
    </w:p>
    <w:p w14:paraId="40DF1325"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s-ES" w:eastAsia="en-US"/>
        </w:rPr>
      </w:pPr>
      <w:r w:rsidRPr="005F4A4C">
        <w:rPr>
          <w:rFonts w:ascii="Arial" w:hAnsi="Arial" w:cs="Arial"/>
          <w:b/>
          <w:bCs/>
          <w:sz w:val="20"/>
          <w:szCs w:val="20"/>
          <w:lang w:val="es-ES" w:eastAsia="en-US"/>
        </w:rPr>
        <w:t>Constructor &amp; Destructor Documentation</w:t>
      </w:r>
    </w:p>
    <w:p w14:paraId="48EE4B7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fallDetection\:\:Fall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fallDetection\:\:FallDetection: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fallDetection.FallDetection.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fs</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02</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UFT</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2.8</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LFT</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65</w:t>
      </w:r>
      <w:r w:rsidRPr="005F4A4C">
        <w:rPr>
          <w:rFonts w:ascii="Calibri" w:hAnsi="Calibri"/>
          <w:b/>
          <w:bCs/>
          <w:sz w:val="22"/>
          <w:szCs w:val="22"/>
          <w:lang w:val="en-US" w:eastAsia="en-US"/>
        </w:rPr>
        <w:t>)</w:t>
      </w:r>
    </w:p>
    <w:p w14:paraId="78D1993F" w14:textId="77777777" w:rsidR="005F4A4C" w:rsidRPr="005F4A4C" w:rsidRDefault="005F4A4C" w:rsidP="005F4A4C">
      <w:pPr>
        <w:autoSpaceDE w:val="0"/>
        <w:autoSpaceDN w:val="0"/>
        <w:spacing w:before="30" w:after="60"/>
        <w:ind w:left="360"/>
        <w:jc w:val="both"/>
        <w:rPr>
          <w:sz w:val="20"/>
          <w:szCs w:val="20"/>
          <w:lang w:val="en-US" w:eastAsia="en-US"/>
        </w:rPr>
      </w:pPr>
    </w:p>
    <w:p w14:paraId="1BF10C9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for the Fall Detection algorithm. </w:t>
      </w:r>
    </w:p>
    <w:p w14:paraId="097D86EE"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s the values of fs, UFT and LFT allowing to change the default values of the algorithms </w:t>
      </w:r>
    </w:p>
    <w:p w14:paraId="2FAE0C2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E9BE7E5" w14:textId="77777777" w:rsidTr="0075155C">
        <w:tc>
          <w:tcPr>
            <w:tcW w:w="1761" w:type="dxa"/>
          </w:tcPr>
          <w:p w14:paraId="4315677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72F59F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22737326" w14:textId="77777777" w:rsidTr="0075155C">
        <w:tc>
          <w:tcPr>
            <w:tcW w:w="1761" w:type="dxa"/>
          </w:tcPr>
          <w:p w14:paraId="1E1C23B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fs</w:t>
            </w:r>
            <w:r w:rsidRPr="005F4A4C">
              <w:rPr>
                <w:sz w:val="20"/>
                <w:szCs w:val="20"/>
                <w:lang w:val="en-US" w:eastAsia="en-US"/>
              </w:rPr>
              <w:t xml:space="preserve"> </w:t>
            </w:r>
          </w:p>
        </w:tc>
        <w:tc>
          <w:tcPr>
            <w:tcW w:w="6561" w:type="dxa"/>
          </w:tcPr>
          <w:p w14:paraId="38940AE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ime between samples, in seconds </w:t>
            </w:r>
          </w:p>
        </w:tc>
      </w:tr>
      <w:tr w:rsidR="005F4A4C" w:rsidRPr="008662F3" w14:paraId="20140E4B" w14:textId="77777777" w:rsidTr="0075155C">
        <w:tc>
          <w:tcPr>
            <w:tcW w:w="1761" w:type="dxa"/>
          </w:tcPr>
          <w:p w14:paraId="42153ED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UFT</w:t>
            </w:r>
            <w:r w:rsidRPr="005F4A4C">
              <w:rPr>
                <w:sz w:val="20"/>
                <w:szCs w:val="20"/>
                <w:lang w:val="en-US" w:eastAsia="en-US"/>
              </w:rPr>
              <w:t xml:space="preserve"> </w:t>
            </w:r>
          </w:p>
        </w:tc>
        <w:tc>
          <w:tcPr>
            <w:tcW w:w="6561" w:type="dxa"/>
          </w:tcPr>
          <w:p w14:paraId="441977C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UFT trigger, in g (gravities) </w:t>
            </w:r>
          </w:p>
        </w:tc>
      </w:tr>
      <w:tr w:rsidR="005F4A4C" w:rsidRPr="008662F3" w14:paraId="1B7BA476" w14:textId="77777777" w:rsidTr="0075155C">
        <w:tc>
          <w:tcPr>
            <w:tcW w:w="1761" w:type="dxa"/>
          </w:tcPr>
          <w:p w14:paraId="3C750B4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LFT</w:t>
            </w:r>
            <w:r w:rsidRPr="005F4A4C">
              <w:rPr>
                <w:sz w:val="20"/>
                <w:szCs w:val="20"/>
                <w:lang w:val="en-US" w:eastAsia="en-US"/>
              </w:rPr>
              <w:t xml:space="preserve"> </w:t>
            </w:r>
          </w:p>
        </w:tc>
        <w:tc>
          <w:tcPr>
            <w:tcW w:w="6561" w:type="dxa"/>
          </w:tcPr>
          <w:p w14:paraId="713F10F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FT trigger, in g (gravities) </w:t>
            </w:r>
          </w:p>
        </w:tc>
      </w:tr>
    </w:tbl>
    <w:p w14:paraId="716101BB"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318C4BF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6E4BCF7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getFallStatus:fallDetection\:\:Fall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fallDetection\:\:FallDetection:getFallStatus"</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fallDetection.FallDetection.getFallStatu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D6429E1" w14:textId="77777777" w:rsidR="005F4A4C" w:rsidRPr="005F4A4C" w:rsidRDefault="005F4A4C" w:rsidP="005F4A4C">
      <w:pPr>
        <w:autoSpaceDE w:val="0"/>
        <w:autoSpaceDN w:val="0"/>
        <w:spacing w:before="30" w:after="60"/>
        <w:ind w:left="360"/>
        <w:jc w:val="both"/>
        <w:rPr>
          <w:sz w:val="20"/>
          <w:szCs w:val="20"/>
          <w:lang w:val="en-US" w:eastAsia="en-US"/>
        </w:rPr>
      </w:pPr>
    </w:p>
    <w:p w14:paraId="36A7889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fall status obtained from the last update. </w:t>
      </w:r>
    </w:p>
    <w:p w14:paraId="542EBE7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the result of the Fall Detection algorithm from the last </w:t>
      </w:r>
      <w:r w:rsidRPr="005F4A4C">
        <w:rPr>
          <w:b/>
          <w:bCs/>
          <w:sz w:val="22"/>
          <w:szCs w:val="22"/>
          <w:lang w:val="en-US" w:eastAsia="en-US"/>
        </w:rPr>
        <w:t>updateFall</w:t>
      </w:r>
      <w:r w:rsidRPr="005F4A4C">
        <w:rPr>
          <w:sz w:val="22"/>
          <w:szCs w:val="22"/>
          <w:lang w:val="en-US" w:eastAsia="en-US"/>
        </w:rPr>
        <w:t xml:space="preserve"> call. </w:t>
      </w:r>
    </w:p>
    <w:p w14:paraId="204E10B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6DE3C70B"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Status of the fall</w:t>
      </w:r>
    </w:p>
    <w:p w14:paraId="5657E249"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if a fall was detected</w:t>
      </w:r>
    </w:p>
    <w:p w14:paraId="0490FCF0"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if a fall wasn't detected </w:t>
      </w:r>
    </w:p>
    <w:p w14:paraId="494444A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SemiFallStatus: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getSemiFallStatu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getSemiFallStatu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5B0B713F" w14:textId="77777777" w:rsidR="005F4A4C" w:rsidRPr="005F4A4C" w:rsidRDefault="005F4A4C" w:rsidP="005F4A4C">
      <w:pPr>
        <w:autoSpaceDE w:val="0"/>
        <w:autoSpaceDN w:val="0"/>
        <w:spacing w:before="30" w:after="60"/>
        <w:ind w:left="360"/>
        <w:jc w:val="both"/>
        <w:rPr>
          <w:sz w:val="20"/>
          <w:szCs w:val="20"/>
          <w:lang w:val="en-US" w:eastAsia="en-US"/>
        </w:rPr>
      </w:pPr>
    </w:p>
    <w:p w14:paraId="610453E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emi fall status obtained from the last update. </w:t>
      </w:r>
    </w:p>
    <w:p w14:paraId="7E13B2D6"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the result of the Fall Detection algorithm from the last </w:t>
      </w:r>
      <w:r w:rsidRPr="005F4A4C">
        <w:rPr>
          <w:b/>
          <w:bCs/>
          <w:sz w:val="22"/>
          <w:szCs w:val="22"/>
          <w:lang w:val="en-US" w:eastAsia="en-US"/>
        </w:rPr>
        <w:t>updateFall</w:t>
      </w:r>
      <w:r w:rsidRPr="005F4A4C">
        <w:rPr>
          <w:sz w:val="22"/>
          <w:szCs w:val="22"/>
          <w:lang w:val="en-US" w:eastAsia="en-US"/>
        </w:rPr>
        <w:t xml:space="preserve"> call before checking the posture </w:t>
      </w:r>
    </w:p>
    <w:p w14:paraId="54C0A77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7DE6480A"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Status of the semi fall</w:t>
      </w:r>
    </w:p>
    <w:p w14:paraId="06669B7A"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lastRenderedPageBreak/>
        <w:t>TRUE</w:t>
      </w:r>
      <w:r w:rsidRPr="005F4A4C">
        <w:rPr>
          <w:sz w:val="20"/>
          <w:szCs w:val="20"/>
          <w:lang w:val="en-US" w:eastAsia="en-US"/>
        </w:rPr>
        <w:t xml:space="preserve">  : if a semi fall was detected</w:t>
      </w:r>
    </w:p>
    <w:p w14:paraId="296743E8"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if a semi fall wasn't detected </w:t>
      </w:r>
    </w:p>
    <w:p w14:paraId="79A4D1A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normalVector: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normalVecto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normalVecto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430CD51B" w14:textId="77777777" w:rsidR="005F4A4C" w:rsidRPr="005F4A4C" w:rsidRDefault="005F4A4C" w:rsidP="005F4A4C">
      <w:pPr>
        <w:autoSpaceDE w:val="0"/>
        <w:autoSpaceDN w:val="0"/>
        <w:spacing w:before="30" w:after="60"/>
        <w:ind w:left="360"/>
        <w:jc w:val="both"/>
        <w:rPr>
          <w:sz w:val="20"/>
          <w:szCs w:val="20"/>
          <w:lang w:val="en-US" w:eastAsia="en-US"/>
        </w:rPr>
      </w:pPr>
    </w:p>
    <w:p w14:paraId="5E583F0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alculates de normal vector of three vectors. </w:t>
      </w:r>
    </w:p>
    <w:p w14:paraId="7A75ED2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Uses the math library from Python </w:t>
      </w:r>
    </w:p>
    <w:p w14:paraId="1918625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953061E" w14:textId="77777777" w:rsidTr="0075155C">
        <w:tc>
          <w:tcPr>
            <w:tcW w:w="1761" w:type="dxa"/>
          </w:tcPr>
          <w:p w14:paraId="5782583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E7FD67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r w:rsidR="005F4A4C" w:rsidRPr="005F4A4C" w14:paraId="7C43F659" w14:textId="77777777" w:rsidTr="0075155C">
        <w:tc>
          <w:tcPr>
            <w:tcW w:w="1761" w:type="dxa"/>
          </w:tcPr>
          <w:p w14:paraId="111E8EE8"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5C5D243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1st value to normalize </w:t>
            </w:r>
          </w:p>
        </w:tc>
      </w:tr>
      <w:tr w:rsidR="005F4A4C" w:rsidRPr="005F4A4C" w14:paraId="0694DAA7" w14:textId="77777777" w:rsidTr="0075155C">
        <w:tc>
          <w:tcPr>
            <w:tcW w:w="1761" w:type="dxa"/>
          </w:tcPr>
          <w:p w14:paraId="564EAB6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23120D4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2nd value to normalize </w:t>
            </w:r>
          </w:p>
        </w:tc>
      </w:tr>
      <w:tr w:rsidR="005F4A4C" w:rsidRPr="005F4A4C" w14:paraId="14D0A89F" w14:textId="77777777" w:rsidTr="0075155C">
        <w:tc>
          <w:tcPr>
            <w:tcW w:w="1761" w:type="dxa"/>
          </w:tcPr>
          <w:p w14:paraId="1794FB6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497E7EB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3rd value to normalize </w:t>
            </w:r>
          </w:p>
        </w:tc>
      </w:tr>
    </w:tbl>
    <w:p w14:paraId="23E1A9B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23379B2F"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Normalized value of x,y and z </w:t>
      </w:r>
    </w:p>
    <w:p w14:paraId="2749102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arch1LFT: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search1LF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search1LF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alu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ector</w:t>
      </w:r>
      <w:r w:rsidRPr="005F4A4C">
        <w:rPr>
          <w:rFonts w:ascii="Calibri" w:hAnsi="Calibri"/>
          <w:b/>
          <w:bCs/>
          <w:sz w:val="22"/>
          <w:szCs w:val="22"/>
          <w:lang w:val="en-US" w:eastAsia="en-US"/>
        </w:rPr>
        <w:t>)</w:t>
      </w:r>
    </w:p>
    <w:p w14:paraId="38FE475E" w14:textId="77777777" w:rsidR="005F4A4C" w:rsidRPr="005F4A4C" w:rsidRDefault="005F4A4C" w:rsidP="005F4A4C">
      <w:pPr>
        <w:autoSpaceDE w:val="0"/>
        <w:autoSpaceDN w:val="0"/>
        <w:spacing w:before="30" w:after="60"/>
        <w:ind w:left="360"/>
        <w:jc w:val="both"/>
        <w:rPr>
          <w:sz w:val="20"/>
          <w:szCs w:val="20"/>
          <w:lang w:val="en-US" w:eastAsia="en-US"/>
        </w:rPr>
      </w:pPr>
    </w:p>
    <w:p w14:paraId="0E04C3C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Finds the first lower value on a list. </w:t>
      </w:r>
    </w:p>
    <w:p w14:paraId="67D69E7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Finds the first lower value of LFT on a list </w:t>
      </w:r>
    </w:p>
    <w:p w14:paraId="2F898BB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CC17148" w14:textId="77777777" w:rsidTr="0075155C">
        <w:tc>
          <w:tcPr>
            <w:tcW w:w="1761" w:type="dxa"/>
          </w:tcPr>
          <w:p w14:paraId="4AC2324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70F306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r w:rsidR="005F4A4C" w:rsidRPr="008662F3" w14:paraId="0433DBE3" w14:textId="77777777" w:rsidTr="0075155C">
        <w:tc>
          <w:tcPr>
            <w:tcW w:w="1761" w:type="dxa"/>
          </w:tcPr>
          <w:p w14:paraId="6423AD0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alue</w:t>
            </w:r>
            <w:r w:rsidRPr="005F4A4C">
              <w:rPr>
                <w:sz w:val="20"/>
                <w:szCs w:val="20"/>
                <w:lang w:val="en-US" w:eastAsia="en-US"/>
              </w:rPr>
              <w:t xml:space="preserve"> </w:t>
            </w:r>
          </w:p>
        </w:tc>
        <w:tc>
          <w:tcPr>
            <w:tcW w:w="6561" w:type="dxa"/>
          </w:tcPr>
          <w:p w14:paraId="47B19F2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value to find in the list </w:t>
            </w:r>
          </w:p>
        </w:tc>
      </w:tr>
      <w:tr w:rsidR="005F4A4C" w:rsidRPr="008662F3" w14:paraId="57883B09" w14:textId="77777777" w:rsidTr="0075155C">
        <w:tc>
          <w:tcPr>
            <w:tcW w:w="1761" w:type="dxa"/>
          </w:tcPr>
          <w:p w14:paraId="54874DD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ector</w:t>
            </w:r>
            <w:r w:rsidRPr="005F4A4C">
              <w:rPr>
                <w:sz w:val="20"/>
                <w:szCs w:val="20"/>
                <w:lang w:val="en-US" w:eastAsia="en-US"/>
              </w:rPr>
              <w:t xml:space="preserve"> </w:t>
            </w:r>
          </w:p>
        </w:tc>
        <w:tc>
          <w:tcPr>
            <w:tcW w:w="6561" w:type="dxa"/>
          </w:tcPr>
          <w:p w14:paraId="65C1D15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list to find on </w:t>
            </w:r>
          </w:p>
        </w:tc>
      </w:tr>
    </w:tbl>
    <w:p w14:paraId="204DB8F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60BD9666"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index where the value (or 1st lower) was found </w:t>
      </w:r>
    </w:p>
    <w:p w14:paraId="643FA98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arch2LFT: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search2LF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search2LF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alu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ector</w:t>
      </w:r>
      <w:r w:rsidRPr="005F4A4C">
        <w:rPr>
          <w:rFonts w:ascii="Calibri" w:hAnsi="Calibri"/>
          <w:b/>
          <w:bCs/>
          <w:sz w:val="22"/>
          <w:szCs w:val="22"/>
          <w:lang w:val="en-US" w:eastAsia="en-US"/>
        </w:rPr>
        <w:t>)</w:t>
      </w:r>
    </w:p>
    <w:p w14:paraId="7956D3FD" w14:textId="77777777" w:rsidR="005F4A4C" w:rsidRPr="005F4A4C" w:rsidRDefault="005F4A4C" w:rsidP="005F4A4C">
      <w:pPr>
        <w:autoSpaceDE w:val="0"/>
        <w:autoSpaceDN w:val="0"/>
        <w:spacing w:before="30" w:after="60"/>
        <w:ind w:left="360"/>
        <w:jc w:val="both"/>
        <w:rPr>
          <w:sz w:val="20"/>
          <w:szCs w:val="20"/>
          <w:lang w:val="en-US" w:eastAsia="en-US"/>
        </w:rPr>
      </w:pPr>
    </w:p>
    <w:p w14:paraId="130F831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Finds the first upper value on a list. </w:t>
      </w:r>
    </w:p>
    <w:p w14:paraId="55254F64"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Finds the first upper value of LFT on a list </w:t>
      </w:r>
    </w:p>
    <w:p w14:paraId="13638C1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D59B95A" w14:textId="77777777" w:rsidTr="0075155C">
        <w:tc>
          <w:tcPr>
            <w:tcW w:w="1761" w:type="dxa"/>
          </w:tcPr>
          <w:p w14:paraId="6D02233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60F206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r w:rsidR="005F4A4C" w:rsidRPr="008662F3" w14:paraId="377EA378" w14:textId="77777777" w:rsidTr="0075155C">
        <w:tc>
          <w:tcPr>
            <w:tcW w:w="1761" w:type="dxa"/>
          </w:tcPr>
          <w:p w14:paraId="4628673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alue</w:t>
            </w:r>
            <w:r w:rsidRPr="005F4A4C">
              <w:rPr>
                <w:sz w:val="20"/>
                <w:szCs w:val="20"/>
                <w:lang w:val="en-US" w:eastAsia="en-US"/>
              </w:rPr>
              <w:t xml:space="preserve"> </w:t>
            </w:r>
          </w:p>
        </w:tc>
        <w:tc>
          <w:tcPr>
            <w:tcW w:w="6561" w:type="dxa"/>
          </w:tcPr>
          <w:p w14:paraId="170BB72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value to find in the list </w:t>
            </w:r>
          </w:p>
        </w:tc>
      </w:tr>
      <w:tr w:rsidR="005F4A4C" w:rsidRPr="008662F3" w14:paraId="0DBEFD37" w14:textId="77777777" w:rsidTr="0075155C">
        <w:tc>
          <w:tcPr>
            <w:tcW w:w="1761" w:type="dxa"/>
          </w:tcPr>
          <w:p w14:paraId="10520AF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ector</w:t>
            </w:r>
            <w:r w:rsidRPr="005F4A4C">
              <w:rPr>
                <w:sz w:val="20"/>
                <w:szCs w:val="20"/>
                <w:lang w:val="en-US" w:eastAsia="en-US"/>
              </w:rPr>
              <w:t xml:space="preserve"> </w:t>
            </w:r>
          </w:p>
        </w:tc>
        <w:tc>
          <w:tcPr>
            <w:tcW w:w="6561" w:type="dxa"/>
          </w:tcPr>
          <w:p w14:paraId="367A529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list to find on </w:t>
            </w:r>
          </w:p>
        </w:tc>
      </w:tr>
    </w:tbl>
    <w:p w14:paraId="7304EDB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F204AF1"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index where the value (or 1st upper) was found </w:t>
      </w:r>
    </w:p>
    <w:p w14:paraId="34E7C1B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Fall: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updateFall"</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updateFall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aw</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pitch</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roll</w:t>
      </w:r>
      <w:r w:rsidRPr="005F4A4C">
        <w:rPr>
          <w:rFonts w:ascii="Calibri" w:hAnsi="Calibri"/>
          <w:b/>
          <w:bCs/>
          <w:sz w:val="22"/>
          <w:szCs w:val="22"/>
          <w:lang w:val="en-US" w:eastAsia="en-US"/>
        </w:rPr>
        <w:t>)</w:t>
      </w:r>
    </w:p>
    <w:p w14:paraId="39FF4BDE" w14:textId="77777777" w:rsidR="005F4A4C" w:rsidRPr="005F4A4C" w:rsidRDefault="005F4A4C" w:rsidP="005F4A4C">
      <w:pPr>
        <w:autoSpaceDE w:val="0"/>
        <w:autoSpaceDN w:val="0"/>
        <w:spacing w:before="30" w:after="60"/>
        <w:ind w:left="360"/>
        <w:jc w:val="both"/>
        <w:rPr>
          <w:sz w:val="20"/>
          <w:szCs w:val="20"/>
          <w:lang w:val="en-US" w:eastAsia="en-US"/>
        </w:rPr>
      </w:pPr>
      <w:bookmarkStart w:id="620" w:name="AAAAAAAACN"/>
      <w:bookmarkEnd w:id="620"/>
    </w:p>
    <w:p w14:paraId="120E5AF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Updates the Fall Detection algorithm with the last data. </w:t>
      </w:r>
    </w:p>
    <w:p w14:paraId="4BC39A7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lastRenderedPageBreak/>
        <w:t>The function searches for a SV in between the impact range, a fall speed between the time corresponding the impact and the posture when a fall is detected.</w:t>
      </w:r>
    </w:p>
    <w:p w14:paraId="2A0A2CB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BB16AE8" w14:textId="77777777" w:rsidTr="0075155C">
        <w:tc>
          <w:tcPr>
            <w:tcW w:w="1761" w:type="dxa"/>
          </w:tcPr>
          <w:p w14:paraId="6363102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A6F523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r w:rsidR="005F4A4C" w:rsidRPr="008662F3" w14:paraId="4F138310" w14:textId="77777777" w:rsidTr="0075155C">
        <w:tc>
          <w:tcPr>
            <w:tcW w:w="1761" w:type="dxa"/>
          </w:tcPr>
          <w:p w14:paraId="705F343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0F62744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X axis, in g (gravities) </w:t>
            </w:r>
          </w:p>
        </w:tc>
      </w:tr>
      <w:tr w:rsidR="005F4A4C" w:rsidRPr="008662F3" w14:paraId="46BC2109" w14:textId="77777777" w:rsidTr="0075155C">
        <w:tc>
          <w:tcPr>
            <w:tcW w:w="1761" w:type="dxa"/>
          </w:tcPr>
          <w:p w14:paraId="3A97CA4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6C384BA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Y axis, in g (gravities) </w:t>
            </w:r>
          </w:p>
        </w:tc>
      </w:tr>
      <w:tr w:rsidR="005F4A4C" w:rsidRPr="008662F3" w14:paraId="4029320C" w14:textId="77777777" w:rsidTr="0075155C">
        <w:tc>
          <w:tcPr>
            <w:tcW w:w="1761" w:type="dxa"/>
          </w:tcPr>
          <w:p w14:paraId="3A4C3368"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185CEE2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acceleration in Z axis, in g (gravities)</w:t>
            </w:r>
          </w:p>
        </w:tc>
      </w:tr>
    </w:tbl>
    <w:p w14:paraId="0771D51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Note:</w:t>
      </w:r>
    </w:p>
    <w:p w14:paraId="3507DDCB"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algorithm proposed sugest to filter the adquired data with a lowpass 1st order butterworth at 100 Hz. The data adquired from the MPU-9150 (or even ADXL-345) digital accelerometers can (and is) configured to filter the data and outputs filtered raw data. Therefore, this filter is not implemented. </w:t>
      </w:r>
    </w:p>
    <w:p w14:paraId="09D48ED0"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algorithm has been implemented asumming a sensor fusion running continusly for obtaining yaw, pitch, roll. The class stores the data in a buffer for look back at the posture. </w:t>
      </w:r>
    </w:p>
    <w:p w14:paraId="3A7781C7"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15BA7C5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Data Documentation</w:t>
      </w:r>
    </w:p>
    <w:p w14:paraId="2E40252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DROP:fallDetection\:\:Fall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fallDetection\:\:FallDetection:DROP"</w:instrText>
      </w:r>
      <w:r w:rsidRPr="005F4A4C">
        <w:rPr>
          <w:rFonts w:ascii="Calibri" w:hAnsi="Calibri"/>
          <w:b/>
          <w:bCs/>
          <w:lang w:val="en-US" w:eastAsia="en-US"/>
        </w:rPr>
        <w:fldChar w:fldCharType="end"/>
      </w:r>
      <w:r w:rsidRPr="005F4A4C">
        <w:rPr>
          <w:rFonts w:ascii="Calibri" w:hAnsi="Calibri"/>
          <w:b/>
          <w:bCs/>
          <w:sz w:val="22"/>
          <w:szCs w:val="22"/>
          <w:lang w:val="en-US" w:eastAsia="en-US"/>
        </w:rPr>
        <w:t>fallDetection.FallDetection.DROP = False</w:t>
      </w:r>
      <w:r w:rsidRPr="005F4A4C">
        <w:rPr>
          <w:rFonts w:ascii="Courier New" w:hAnsi="Courier New" w:cs="Courier New"/>
          <w:b/>
          <w:bCs/>
          <w:sz w:val="22"/>
          <w:szCs w:val="22"/>
          <w:lang w:val="en-US" w:eastAsia="en-US"/>
        </w:rPr>
        <w:t>[static]</w:t>
      </w:r>
    </w:p>
    <w:p w14:paraId="6DDD9743" w14:textId="77777777" w:rsidR="005F4A4C" w:rsidRPr="005F4A4C" w:rsidRDefault="005F4A4C" w:rsidP="005F4A4C">
      <w:pPr>
        <w:autoSpaceDE w:val="0"/>
        <w:autoSpaceDN w:val="0"/>
        <w:spacing w:before="30" w:after="60"/>
        <w:ind w:left="360"/>
        <w:jc w:val="both"/>
        <w:rPr>
          <w:sz w:val="20"/>
          <w:szCs w:val="20"/>
          <w:lang w:val="en-US" w:eastAsia="en-US"/>
        </w:rPr>
      </w:pPr>
      <w:bookmarkStart w:id="621" w:name="AAAAAAAACO"/>
      <w:bookmarkEnd w:id="621"/>
    </w:p>
    <w:p w14:paraId="6900E69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Indicates if a fall was detected. </w:t>
      </w:r>
    </w:p>
    <w:p w14:paraId="629B156E" w14:textId="77777777" w:rsidR="005F4A4C" w:rsidRPr="005F4A4C" w:rsidRDefault="005F4A4C" w:rsidP="005F4A4C">
      <w:pPr>
        <w:autoSpaceDE w:val="0"/>
        <w:autoSpaceDN w:val="0"/>
        <w:spacing w:before="30" w:after="60"/>
        <w:ind w:left="360"/>
        <w:jc w:val="both"/>
        <w:rPr>
          <w:sz w:val="22"/>
          <w:szCs w:val="22"/>
          <w:lang w:val="en-US" w:eastAsia="en-US"/>
        </w:rPr>
      </w:pPr>
    </w:p>
    <w:p w14:paraId="72921059"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if </w:t>
      </w:r>
      <w:r w:rsidRPr="005F4A4C">
        <w:rPr>
          <w:b/>
          <w:bCs/>
          <w:sz w:val="20"/>
          <w:szCs w:val="20"/>
          <w:lang w:val="en-US" w:eastAsia="en-US"/>
        </w:rPr>
        <w:t>TRUE:</w:t>
      </w:r>
      <w:r w:rsidRPr="005F4A4C">
        <w:rPr>
          <w:sz w:val="20"/>
          <w:szCs w:val="20"/>
          <w:lang w:val="en-US" w:eastAsia="en-US"/>
        </w:rPr>
        <w:t xml:space="preserve">  a fall was detected</w:t>
      </w:r>
    </w:p>
    <w:p w14:paraId="688A1C0B"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if </w:t>
      </w:r>
      <w:r w:rsidRPr="005F4A4C">
        <w:rPr>
          <w:b/>
          <w:bCs/>
          <w:sz w:val="20"/>
          <w:szCs w:val="20"/>
          <w:lang w:val="en-US" w:eastAsia="en-US"/>
        </w:rPr>
        <w:t>FALL:</w:t>
      </w:r>
      <w:r w:rsidRPr="005F4A4C">
        <w:rPr>
          <w:sz w:val="20"/>
          <w:szCs w:val="20"/>
          <w:lang w:val="en-US" w:eastAsia="en-US"/>
        </w:rPr>
        <w:t xml:space="preserve">  a fall wasn't detected </w:t>
      </w:r>
    </w:p>
    <w:p w14:paraId="1562B9A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s: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f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int fallDetection.FallDetection.fs = .02</w:t>
      </w:r>
      <w:r w:rsidRPr="005F4A4C">
        <w:rPr>
          <w:rFonts w:ascii="Courier New" w:hAnsi="Courier New" w:cs="Courier New"/>
          <w:b/>
          <w:bCs/>
          <w:sz w:val="22"/>
          <w:szCs w:val="22"/>
          <w:lang w:val="en-US" w:eastAsia="en-US"/>
        </w:rPr>
        <w:t>[static]</w:t>
      </w:r>
    </w:p>
    <w:p w14:paraId="0777EA9F" w14:textId="77777777" w:rsidR="005F4A4C" w:rsidRPr="005F4A4C" w:rsidRDefault="005F4A4C" w:rsidP="005F4A4C">
      <w:pPr>
        <w:autoSpaceDE w:val="0"/>
        <w:autoSpaceDN w:val="0"/>
        <w:spacing w:before="30" w:after="60"/>
        <w:ind w:left="360"/>
        <w:jc w:val="both"/>
        <w:rPr>
          <w:sz w:val="20"/>
          <w:szCs w:val="20"/>
          <w:lang w:val="en-US" w:eastAsia="en-US"/>
        </w:rPr>
      </w:pPr>
      <w:bookmarkStart w:id="622" w:name="AAAAAAAACP"/>
      <w:bookmarkEnd w:id="622"/>
    </w:p>
    <w:p w14:paraId="1E7091C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Time between samples. </w:t>
      </w:r>
    </w:p>
    <w:p w14:paraId="5F956C16"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Time between samples, in seconds </w:t>
      </w:r>
    </w:p>
    <w:p w14:paraId="02607E4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FT: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LF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float fallDetection.FallDetection.LFT = 0.65</w:t>
      </w:r>
      <w:r w:rsidRPr="005F4A4C">
        <w:rPr>
          <w:rFonts w:ascii="Courier New" w:hAnsi="Courier New" w:cs="Courier New"/>
          <w:b/>
          <w:bCs/>
          <w:sz w:val="22"/>
          <w:szCs w:val="22"/>
          <w:lang w:val="en-US" w:eastAsia="en-US"/>
        </w:rPr>
        <w:t>[static]</w:t>
      </w:r>
    </w:p>
    <w:p w14:paraId="4ADA48E8" w14:textId="77777777" w:rsidR="005F4A4C" w:rsidRPr="005F4A4C" w:rsidRDefault="005F4A4C" w:rsidP="005F4A4C">
      <w:pPr>
        <w:autoSpaceDE w:val="0"/>
        <w:autoSpaceDN w:val="0"/>
        <w:spacing w:before="30" w:after="60"/>
        <w:ind w:left="360"/>
        <w:jc w:val="both"/>
        <w:rPr>
          <w:sz w:val="20"/>
          <w:szCs w:val="20"/>
          <w:lang w:val="en-US" w:eastAsia="en-US"/>
        </w:rPr>
      </w:pPr>
      <w:bookmarkStart w:id="623" w:name="AAAAAAAACQ"/>
      <w:bookmarkEnd w:id="623"/>
    </w:p>
    <w:p w14:paraId="332BCC9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Lower force trigger. </w:t>
      </w:r>
    </w:p>
    <w:p w14:paraId="3253B0D1"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Lower force trigger for detecting the start of the impact, in g (gravities) </w:t>
      </w:r>
    </w:p>
    <w:p w14:paraId="4FB3091B"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IZE: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SIZ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int fallDetection.FallDetection.SIZE = 1024</w:t>
      </w:r>
      <w:r w:rsidRPr="005F4A4C">
        <w:rPr>
          <w:rFonts w:ascii="Courier New" w:hAnsi="Courier New" w:cs="Courier New"/>
          <w:b/>
          <w:bCs/>
          <w:sz w:val="22"/>
          <w:szCs w:val="22"/>
          <w:lang w:val="en-US" w:eastAsia="en-US"/>
        </w:rPr>
        <w:t>[static]</w:t>
      </w:r>
    </w:p>
    <w:p w14:paraId="22714014" w14:textId="77777777" w:rsidR="005F4A4C" w:rsidRPr="005F4A4C" w:rsidRDefault="005F4A4C" w:rsidP="005F4A4C">
      <w:pPr>
        <w:autoSpaceDE w:val="0"/>
        <w:autoSpaceDN w:val="0"/>
        <w:spacing w:before="30" w:after="60"/>
        <w:ind w:left="360"/>
        <w:jc w:val="both"/>
        <w:rPr>
          <w:sz w:val="20"/>
          <w:szCs w:val="20"/>
          <w:lang w:val="en-US" w:eastAsia="en-US"/>
        </w:rPr>
      </w:pPr>
      <w:bookmarkStart w:id="624" w:name="AAAAAAAACR"/>
      <w:bookmarkEnd w:id="624"/>
    </w:p>
    <w:p w14:paraId="6DB40EFD"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size for SV. </w:t>
      </w:r>
    </w:p>
    <w:p w14:paraId="2FAFE3F1"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Determinate the buffer size for storing the SV data </w:t>
      </w:r>
    </w:p>
    <w:p w14:paraId="09C85AE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V: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SV"</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list fallDetection.FallDetection.SV = [0.0]</w:t>
      </w:r>
      <w:r w:rsidRPr="005F4A4C">
        <w:rPr>
          <w:rFonts w:ascii="Courier New" w:hAnsi="Courier New" w:cs="Courier New"/>
          <w:b/>
          <w:bCs/>
          <w:sz w:val="22"/>
          <w:szCs w:val="22"/>
          <w:lang w:val="en-US" w:eastAsia="en-US"/>
        </w:rPr>
        <w:t>[static]</w:t>
      </w:r>
    </w:p>
    <w:p w14:paraId="6654659F" w14:textId="77777777" w:rsidR="005F4A4C" w:rsidRPr="005F4A4C" w:rsidRDefault="005F4A4C" w:rsidP="005F4A4C">
      <w:pPr>
        <w:autoSpaceDE w:val="0"/>
        <w:autoSpaceDN w:val="0"/>
        <w:spacing w:before="30" w:after="60"/>
        <w:ind w:left="360"/>
        <w:jc w:val="both"/>
        <w:rPr>
          <w:sz w:val="20"/>
          <w:szCs w:val="20"/>
          <w:lang w:val="en-US" w:eastAsia="en-US"/>
        </w:rPr>
      </w:pPr>
      <w:bookmarkStart w:id="625" w:name="AAAAAAAACS"/>
      <w:bookmarkEnd w:id="625"/>
    </w:p>
    <w:p w14:paraId="4ECB81D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List for SV values. </w:t>
      </w:r>
    </w:p>
    <w:p w14:paraId="70400ED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tores the last SV values </w:t>
      </w:r>
    </w:p>
    <w:p w14:paraId="6485EE6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FT: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UF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float fallDetection.FallDetection.UFT = 2.8</w:t>
      </w:r>
      <w:r w:rsidRPr="005F4A4C">
        <w:rPr>
          <w:rFonts w:ascii="Courier New" w:hAnsi="Courier New" w:cs="Courier New"/>
          <w:b/>
          <w:bCs/>
          <w:sz w:val="22"/>
          <w:szCs w:val="22"/>
          <w:lang w:val="en-US" w:eastAsia="en-US"/>
        </w:rPr>
        <w:t>[static]</w:t>
      </w:r>
    </w:p>
    <w:p w14:paraId="0117A3FD" w14:textId="77777777" w:rsidR="005F4A4C" w:rsidRPr="005F4A4C" w:rsidRDefault="005F4A4C" w:rsidP="005F4A4C">
      <w:pPr>
        <w:autoSpaceDE w:val="0"/>
        <w:autoSpaceDN w:val="0"/>
        <w:spacing w:before="30" w:after="60"/>
        <w:ind w:left="360"/>
        <w:jc w:val="both"/>
        <w:rPr>
          <w:sz w:val="20"/>
          <w:szCs w:val="20"/>
          <w:lang w:val="en-US" w:eastAsia="en-US"/>
        </w:rPr>
      </w:pPr>
      <w:bookmarkStart w:id="626" w:name="AAAAAAAACT"/>
      <w:bookmarkEnd w:id="626"/>
    </w:p>
    <w:p w14:paraId="02FAC7B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Upper force trigger. </w:t>
      </w:r>
    </w:p>
    <w:p w14:paraId="69CCE17E"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Upper force trigger for detecting an impact, in g (gravities) </w:t>
      </w:r>
    </w:p>
    <w:p w14:paraId="73F38994"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60F1EC7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3C08D104"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fallDetection.py</w:t>
      </w:r>
    </w:p>
    <w:p w14:paraId="39476D1B"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043178CF"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78F44210"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imu.IMU Class Reference</w:t>
      </w:r>
    </w:p>
    <w:p w14:paraId="4D9747BD"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imu.IMU"</w:instrText>
      </w:r>
      <w:r w:rsidRPr="005F4A4C">
        <w:rPr>
          <w:lang w:val="en-US" w:eastAsia="en-US"/>
        </w:rPr>
        <w:fldChar w:fldCharType="end"/>
      </w:r>
      <w:r w:rsidRPr="005F4A4C">
        <w:rPr>
          <w:lang w:val="en-US" w:eastAsia="en-US"/>
        </w:rPr>
        <w:fldChar w:fldCharType="begin"/>
      </w:r>
      <w:r w:rsidRPr="005F4A4C">
        <w:rPr>
          <w:lang w:val="en-US" w:eastAsia="en-US"/>
        </w:rPr>
        <w:instrText>xe "imu.IMU"</w:instrText>
      </w:r>
      <w:r w:rsidRPr="005F4A4C">
        <w:rPr>
          <w:lang w:val="en-US" w:eastAsia="en-US"/>
        </w:rPr>
        <w:fldChar w:fldCharType="end"/>
      </w:r>
      <w:bookmarkStart w:id="627" w:name="AAAAAAAAEA"/>
      <w:bookmarkEnd w:id="627"/>
    </w:p>
    <w:p w14:paraId="3FA7F51A" w14:textId="77777777" w:rsidR="005F4A4C" w:rsidRPr="005F4A4C" w:rsidRDefault="005F4A4C" w:rsidP="005F4A4C">
      <w:pPr>
        <w:widowControl w:val="0"/>
        <w:autoSpaceDE w:val="0"/>
        <w:autoSpaceDN w:val="0"/>
        <w:adjustRightInd w:val="0"/>
        <w:rPr>
          <w:lang w:val="en-US" w:eastAsia="en-US"/>
        </w:rPr>
      </w:pPr>
      <w:r w:rsidRPr="005F4A4C">
        <w:rPr>
          <w:b/>
          <w:bCs/>
          <w:sz w:val="20"/>
          <w:szCs w:val="20"/>
          <w:lang w:val="en-US" w:eastAsia="en-US"/>
        </w:rPr>
        <w:t>IMU</w:t>
      </w:r>
      <w:r w:rsidRPr="005F4A4C">
        <w:rPr>
          <w:sz w:val="20"/>
          <w:szCs w:val="20"/>
          <w:lang w:val="en-US" w:eastAsia="en-US"/>
        </w:rPr>
        <w:t xml:space="preserve"> values for scales and data structure in the CSV data received. </w:t>
      </w:r>
    </w:p>
    <w:p w14:paraId="2972BF5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322223E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62C70A9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08EEF26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ScaleVector</w:t>
      </w:r>
      <w:bookmarkStart w:id="628" w:name="AAAAAAAAEB"/>
      <w:bookmarkEnd w:id="628"/>
    </w:p>
    <w:p w14:paraId="51D5B97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RangeAccelerometer</w:t>
      </w:r>
      <w:bookmarkStart w:id="629" w:name="AAAAAAAAEC"/>
      <w:bookmarkEnd w:id="629"/>
    </w:p>
    <w:p w14:paraId="0F3A2E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RangeGyroscope</w:t>
      </w:r>
      <w:bookmarkStart w:id="630" w:name="AAAAAAAAED"/>
      <w:bookmarkEnd w:id="630"/>
    </w:p>
    <w:p w14:paraId="46225D5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RangeMagnetometer</w:t>
      </w:r>
      <w:bookmarkStart w:id="631" w:name="AAAAAAAAEE"/>
      <w:bookmarkEnd w:id="631"/>
    </w:p>
    <w:p w14:paraId="2F64B26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RangeEuler</w:t>
      </w:r>
      <w:bookmarkStart w:id="632" w:name="AAAAAAAAEF"/>
      <w:bookmarkEnd w:id="632"/>
    </w:p>
    <w:p w14:paraId="451C9EF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760B2E2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name</w:t>
      </w:r>
      <w:bookmarkStart w:id="633" w:name="AAAAAAAAEG"/>
      <w:bookmarkEnd w:id="633"/>
    </w:p>
    <w:p w14:paraId="25F5EEB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CEL</w:t>
      </w:r>
      <w:bookmarkStart w:id="634" w:name="AAAAAAAAEH"/>
      <w:bookmarkEnd w:id="634"/>
    </w:p>
    <w:p w14:paraId="66D317C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YRO</w:t>
      </w:r>
      <w:bookmarkStart w:id="635" w:name="AAAAAAAAEI"/>
      <w:bookmarkEnd w:id="635"/>
    </w:p>
    <w:p w14:paraId="4B44037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AG_T</w:t>
      </w:r>
      <w:bookmarkStart w:id="636" w:name="AAAAAAAAEJ"/>
      <w:bookmarkEnd w:id="636"/>
    </w:p>
    <w:p w14:paraId="0B459B5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AG_GS</w:t>
      </w:r>
      <w:bookmarkStart w:id="637" w:name="AAAAAAAAEK"/>
      <w:bookmarkEnd w:id="637"/>
    </w:p>
    <w:p w14:paraId="0865FBE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ULER</w:t>
      </w:r>
      <w:bookmarkStart w:id="638" w:name="AAAAAAAAEL"/>
      <w:bookmarkEnd w:id="638"/>
    </w:p>
    <w:p w14:paraId="4B7E955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SCALE_VECTOR</w:t>
      </w:r>
      <w:bookmarkStart w:id="639" w:name="AAAAAAAAEM"/>
      <w:bookmarkEnd w:id="639"/>
    </w:p>
    <w:p w14:paraId="5233966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CEL_RANGE</w:t>
      </w:r>
      <w:bookmarkStart w:id="640" w:name="AAAAAAAAEN"/>
      <w:bookmarkEnd w:id="640"/>
    </w:p>
    <w:p w14:paraId="201CB91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YRO_RANGE</w:t>
      </w:r>
      <w:bookmarkStart w:id="641" w:name="AAAAAAAAEO"/>
      <w:bookmarkEnd w:id="641"/>
    </w:p>
    <w:p w14:paraId="08F4930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AG_RANGE</w:t>
      </w:r>
      <w:bookmarkStart w:id="642" w:name="AAAAAAAAEP"/>
      <w:bookmarkEnd w:id="642"/>
    </w:p>
    <w:p w14:paraId="29B827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ULER_RANGE</w:t>
      </w:r>
      <w:bookmarkStart w:id="643" w:name="AAAAAAAAEQ"/>
      <w:bookmarkEnd w:id="643"/>
    </w:p>
    <w:p w14:paraId="18E1F4B7" w14:textId="77777777" w:rsidR="005F4A4C" w:rsidRPr="005F4A4C" w:rsidRDefault="005F4A4C" w:rsidP="005F4A4C">
      <w:pPr>
        <w:pBdr>
          <w:bottom w:val="single" w:sz="2" w:space="1" w:color="auto"/>
        </w:pBdr>
        <w:autoSpaceDE w:val="0"/>
        <w:autoSpaceDN w:val="0"/>
        <w:rPr>
          <w:lang w:val="en-US" w:eastAsia="en-US"/>
        </w:rPr>
      </w:pPr>
    </w:p>
    <w:p w14:paraId="2F75DCF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57AB747B"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b/>
          <w:bCs/>
          <w:sz w:val="22"/>
          <w:szCs w:val="22"/>
          <w:lang w:val="en-US" w:eastAsia="en-US"/>
        </w:rPr>
        <w:t>IMU</w:t>
      </w:r>
      <w:r w:rsidRPr="005F4A4C">
        <w:rPr>
          <w:sz w:val="22"/>
          <w:szCs w:val="22"/>
          <w:lang w:val="en-US" w:eastAsia="en-US"/>
        </w:rPr>
        <w:t xml:space="preserve"> values for scales and data structure in the CSV data received. </w:t>
      </w:r>
    </w:p>
    <w:p w14:paraId="67A070B7"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Receives a </w:t>
      </w:r>
      <w:r w:rsidRPr="005F4A4C">
        <w:rPr>
          <w:b/>
          <w:bCs/>
          <w:sz w:val="22"/>
          <w:szCs w:val="22"/>
          <w:lang w:val="en-US" w:eastAsia="en-US"/>
        </w:rPr>
        <w:t>IMU</w:t>
      </w:r>
      <w:r w:rsidRPr="005F4A4C">
        <w:rPr>
          <w:sz w:val="22"/>
          <w:szCs w:val="22"/>
          <w:lang w:val="en-US" w:eastAsia="en-US"/>
        </w:rPr>
        <w:t xml:space="preserve"> device name and returns data for scaling each type of data and the correct placement in the CSV format.</w:t>
      </w:r>
    </w:p>
    <w:p w14:paraId="11111B1D"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Also fixes inverted and swaped axis. </w:t>
      </w:r>
    </w:p>
    <w:p w14:paraId="5849D9F6" w14:textId="77777777" w:rsidR="005F4A4C" w:rsidRPr="005F4A4C" w:rsidRDefault="005F4A4C" w:rsidP="005F4A4C">
      <w:pPr>
        <w:pBdr>
          <w:bottom w:val="single" w:sz="2" w:space="1" w:color="auto"/>
        </w:pBdr>
        <w:autoSpaceDE w:val="0"/>
        <w:autoSpaceDN w:val="0"/>
        <w:rPr>
          <w:lang w:val="en-US" w:eastAsia="en-US"/>
        </w:rPr>
      </w:pPr>
    </w:p>
    <w:p w14:paraId="243B959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1CE5EEC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imu\:\:IMU"</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imu\:\:IMU: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imu.IMU.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name</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MPU-9150'</w:t>
      </w:r>
      <w:r w:rsidRPr="005F4A4C">
        <w:rPr>
          <w:rFonts w:ascii="Calibri" w:hAnsi="Calibri"/>
          <w:b/>
          <w:bCs/>
          <w:sz w:val="22"/>
          <w:szCs w:val="22"/>
          <w:lang w:val="en-US" w:eastAsia="en-US"/>
        </w:rPr>
        <w:t>)</w:t>
      </w:r>
    </w:p>
    <w:p w14:paraId="3C0577D2" w14:textId="77777777" w:rsidR="005F4A4C" w:rsidRPr="005F4A4C" w:rsidRDefault="005F4A4C" w:rsidP="005F4A4C">
      <w:pPr>
        <w:autoSpaceDE w:val="0"/>
        <w:autoSpaceDN w:val="0"/>
        <w:spacing w:before="30" w:after="60"/>
        <w:ind w:left="360"/>
        <w:jc w:val="both"/>
        <w:rPr>
          <w:sz w:val="20"/>
          <w:szCs w:val="20"/>
          <w:lang w:val="en-US" w:eastAsia="en-US"/>
        </w:rPr>
      </w:pPr>
      <w:bookmarkStart w:id="644" w:name="AAAAAAAAER"/>
      <w:bookmarkEnd w:id="644"/>
    </w:p>
    <w:p w14:paraId="38D289F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0004421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reates a self.SCALE_VECTOR for scaling the data based on the </w:t>
      </w:r>
      <w:r w:rsidRPr="005F4A4C">
        <w:rPr>
          <w:b/>
          <w:bCs/>
          <w:sz w:val="22"/>
          <w:szCs w:val="22"/>
          <w:lang w:val="en-US" w:eastAsia="en-US"/>
        </w:rPr>
        <w:t>IMU</w:t>
      </w:r>
      <w:r w:rsidRPr="005F4A4C">
        <w:rPr>
          <w:sz w:val="22"/>
          <w:szCs w:val="22"/>
          <w:lang w:val="en-US" w:eastAsia="en-US"/>
        </w:rPr>
        <w:t xml:space="preserve"> devices and the arregement on the CSV format. </w:t>
      </w:r>
    </w:p>
    <w:p w14:paraId="3E68596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6A7A690" w14:textId="77777777" w:rsidTr="0075155C">
        <w:tc>
          <w:tcPr>
            <w:tcW w:w="1761" w:type="dxa"/>
          </w:tcPr>
          <w:p w14:paraId="44399CB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13E860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1A46B7D4" w14:textId="77777777" w:rsidTr="0075155C">
        <w:tc>
          <w:tcPr>
            <w:tcW w:w="1761" w:type="dxa"/>
          </w:tcPr>
          <w:p w14:paraId="68AD9FD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name</w:t>
            </w:r>
            <w:r w:rsidRPr="005F4A4C">
              <w:rPr>
                <w:sz w:val="20"/>
                <w:szCs w:val="20"/>
                <w:lang w:val="en-US" w:eastAsia="en-US"/>
              </w:rPr>
              <w:t xml:space="preserve"> </w:t>
            </w:r>
          </w:p>
        </w:tc>
        <w:tc>
          <w:tcPr>
            <w:tcW w:w="6561" w:type="dxa"/>
          </w:tcPr>
          <w:p w14:paraId="67D966B9" w14:textId="77777777" w:rsidR="005F4A4C" w:rsidRPr="005F4A4C" w:rsidRDefault="005F4A4C" w:rsidP="005F4A4C">
            <w:pPr>
              <w:autoSpaceDE w:val="0"/>
              <w:autoSpaceDN w:val="0"/>
              <w:rPr>
                <w:sz w:val="20"/>
                <w:szCs w:val="20"/>
                <w:lang w:val="en-US" w:eastAsia="en-US"/>
              </w:rPr>
            </w:pPr>
            <w:r w:rsidRPr="005F4A4C">
              <w:rPr>
                <w:b/>
                <w:bCs/>
                <w:sz w:val="20"/>
                <w:szCs w:val="20"/>
                <w:lang w:val="en-US" w:eastAsia="en-US"/>
              </w:rPr>
              <w:t>IMU</w:t>
            </w:r>
            <w:r w:rsidRPr="005F4A4C">
              <w:rPr>
                <w:sz w:val="20"/>
                <w:szCs w:val="20"/>
                <w:lang w:val="en-US" w:eastAsia="en-US"/>
              </w:rPr>
              <w:t xml:space="preserve"> decive used for sending data </w:t>
            </w:r>
          </w:p>
        </w:tc>
      </w:tr>
    </w:tbl>
    <w:p w14:paraId="2606F3B8"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73C09A0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3EE2FE7A"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imu.py</w:t>
      </w:r>
    </w:p>
    <w:p w14:paraId="25495DA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0A9B50AD"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0372B160"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log.Log Class Reference</w:t>
      </w:r>
    </w:p>
    <w:p w14:paraId="620B7003"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log.Log"</w:instrText>
      </w:r>
      <w:r w:rsidRPr="005F4A4C">
        <w:rPr>
          <w:lang w:val="en-US" w:eastAsia="en-US"/>
        </w:rPr>
        <w:fldChar w:fldCharType="end"/>
      </w:r>
      <w:r w:rsidRPr="005F4A4C">
        <w:rPr>
          <w:lang w:val="en-US" w:eastAsia="en-US"/>
        </w:rPr>
        <w:fldChar w:fldCharType="begin"/>
      </w:r>
      <w:r w:rsidRPr="005F4A4C">
        <w:rPr>
          <w:lang w:val="en-US" w:eastAsia="en-US"/>
        </w:rPr>
        <w:instrText>xe "log.Log"</w:instrText>
      </w:r>
      <w:r w:rsidRPr="005F4A4C">
        <w:rPr>
          <w:lang w:val="en-US" w:eastAsia="en-US"/>
        </w:rPr>
        <w:fldChar w:fldCharType="end"/>
      </w:r>
      <w:bookmarkStart w:id="645" w:name="AAAAAAAAES"/>
      <w:bookmarkEnd w:id="645"/>
    </w:p>
    <w:p w14:paraId="6BD50F82"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General logging for debugging. </w:t>
      </w:r>
    </w:p>
    <w:p w14:paraId="67C0E80F"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6E936EC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290D8E4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0818067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d</w:t>
      </w:r>
    </w:p>
    <w:p w14:paraId="1CBC164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messages. </w:t>
      </w:r>
    </w:p>
    <w:p w14:paraId="76AFC44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e</w:t>
      </w:r>
    </w:p>
    <w:p w14:paraId="500B0A1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errors. </w:t>
      </w:r>
    </w:p>
    <w:p w14:paraId="528E730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i</w:t>
      </w:r>
    </w:p>
    <w:p w14:paraId="3DDF1A73"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informations. </w:t>
      </w:r>
    </w:p>
    <w:p w14:paraId="330677E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v</w:t>
      </w:r>
    </w:p>
    <w:p w14:paraId="1A31E53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verboses. </w:t>
      </w:r>
    </w:p>
    <w:p w14:paraId="0733D0E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w</w:t>
      </w:r>
    </w:p>
    <w:p w14:paraId="69E1871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warnings. </w:t>
      </w:r>
    </w:p>
    <w:p w14:paraId="0C08ED3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Debug</w:t>
      </w:r>
    </w:p>
    <w:p w14:paraId="4D80A7E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debugs. </w:t>
      </w:r>
    </w:p>
    <w:p w14:paraId="5BB7063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Error</w:t>
      </w:r>
    </w:p>
    <w:p w14:paraId="1777358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errors. </w:t>
      </w:r>
    </w:p>
    <w:p w14:paraId="534CDD3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Info</w:t>
      </w:r>
    </w:p>
    <w:p w14:paraId="46D0A0F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infos. </w:t>
      </w:r>
    </w:p>
    <w:p w14:paraId="4CBCE15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Verbose</w:t>
      </w:r>
    </w:p>
    <w:p w14:paraId="051E129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verboses. </w:t>
      </w:r>
    </w:p>
    <w:p w14:paraId="6DBAE21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Warning</w:t>
      </w:r>
    </w:p>
    <w:p w14:paraId="3581A7D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warnings. </w:t>
      </w:r>
    </w:p>
    <w:p w14:paraId="4A1192A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Debug</w:t>
      </w:r>
    </w:p>
    <w:p w14:paraId="1F3370C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debugs. </w:t>
      </w:r>
    </w:p>
    <w:p w14:paraId="1379410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rror</w:t>
      </w:r>
    </w:p>
    <w:p w14:paraId="2DC17E9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errors. </w:t>
      </w:r>
    </w:p>
    <w:p w14:paraId="732346A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Info</w:t>
      </w:r>
    </w:p>
    <w:p w14:paraId="2B59FA3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infos. </w:t>
      </w:r>
    </w:p>
    <w:p w14:paraId="35E0D48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Verbose</w:t>
      </w:r>
    </w:p>
    <w:p w14:paraId="0D4693B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verboses. </w:t>
      </w:r>
    </w:p>
    <w:p w14:paraId="679CB3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Warning</w:t>
      </w:r>
    </w:p>
    <w:p w14:paraId="01AAE31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warnings. </w:t>
      </w:r>
    </w:p>
    <w:p w14:paraId="13D7C45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57946AF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TAG</w:t>
      </w:r>
      <w:bookmarkStart w:id="646" w:name="AAAAAAAAET"/>
      <w:bookmarkEnd w:id="646"/>
    </w:p>
    <w:p w14:paraId="73D968E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7699CBC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string </w:t>
      </w:r>
      <w:r w:rsidRPr="005F4A4C">
        <w:rPr>
          <w:b/>
          <w:bCs/>
          <w:sz w:val="20"/>
          <w:szCs w:val="20"/>
          <w:lang w:val="en-US" w:eastAsia="en-US"/>
        </w:rPr>
        <w:t>TAG</w:t>
      </w:r>
      <w:r w:rsidRPr="005F4A4C">
        <w:rPr>
          <w:sz w:val="20"/>
          <w:szCs w:val="20"/>
          <w:lang w:val="en-US" w:eastAsia="en-US"/>
        </w:rPr>
        <w:t xml:space="preserve"> = ""</w:t>
      </w:r>
      <w:bookmarkStart w:id="647" w:name="AAAAAAAAEU"/>
      <w:bookmarkEnd w:id="647"/>
    </w:p>
    <w:p w14:paraId="052B0F6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ag name for the log reference. </w:t>
      </w:r>
    </w:p>
    <w:p w14:paraId="5FFB676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DEBUG</w:t>
      </w:r>
      <w:r w:rsidRPr="005F4A4C">
        <w:rPr>
          <w:sz w:val="20"/>
          <w:szCs w:val="20"/>
          <w:lang w:val="en-US" w:eastAsia="en-US"/>
        </w:rPr>
        <w:t xml:space="preserve"> = None</w:t>
      </w:r>
      <w:bookmarkStart w:id="648" w:name="AAAAAAAAEV"/>
      <w:bookmarkEnd w:id="648"/>
    </w:p>
    <w:p w14:paraId="4ABA5A4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debug methods. </w:t>
      </w:r>
    </w:p>
    <w:p w14:paraId="6A25D4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RROR</w:t>
      </w:r>
      <w:r w:rsidRPr="005F4A4C">
        <w:rPr>
          <w:sz w:val="20"/>
          <w:szCs w:val="20"/>
          <w:lang w:val="en-US" w:eastAsia="en-US"/>
        </w:rPr>
        <w:t xml:space="preserve"> = None</w:t>
      </w:r>
      <w:bookmarkStart w:id="649" w:name="AAAAAAAAEW"/>
      <w:bookmarkEnd w:id="649"/>
    </w:p>
    <w:p w14:paraId="4868080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error methods. </w:t>
      </w:r>
    </w:p>
    <w:p w14:paraId="5A080D5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lastRenderedPageBreak/>
        <w:t>INFO</w:t>
      </w:r>
      <w:r w:rsidRPr="005F4A4C">
        <w:rPr>
          <w:sz w:val="20"/>
          <w:szCs w:val="20"/>
          <w:lang w:val="en-US" w:eastAsia="en-US"/>
        </w:rPr>
        <w:t xml:space="preserve"> = None</w:t>
      </w:r>
      <w:bookmarkStart w:id="650" w:name="AAAAAAAAEX"/>
      <w:bookmarkEnd w:id="650"/>
    </w:p>
    <w:p w14:paraId="01F5A46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info methods. </w:t>
      </w:r>
    </w:p>
    <w:p w14:paraId="47B16B7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VERBOSE</w:t>
      </w:r>
      <w:r w:rsidRPr="005F4A4C">
        <w:rPr>
          <w:sz w:val="20"/>
          <w:szCs w:val="20"/>
          <w:lang w:val="en-US" w:eastAsia="en-US"/>
        </w:rPr>
        <w:t xml:space="preserve"> = None</w:t>
      </w:r>
      <w:bookmarkStart w:id="651" w:name="AAAAAAAAEY"/>
      <w:bookmarkEnd w:id="651"/>
    </w:p>
    <w:p w14:paraId="7C74C93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verbose methods. </w:t>
      </w:r>
    </w:p>
    <w:p w14:paraId="27572B2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WARN</w:t>
      </w:r>
      <w:r w:rsidRPr="005F4A4C">
        <w:rPr>
          <w:sz w:val="20"/>
          <w:szCs w:val="20"/>
          <w:lang w:val="en-US" w:eastAsia="en-US"/>
        </w:rPr>
        <w:t xml:space="preserve"> = None</w:t>
      </w:r>
      <w:bookmarkStart w:id="652" w:name="AAAAAAAAEZ"/>
      <w:bookmarkEnd w:id="652"/>
    </w:p>
    <w:p w14:paraId="5620373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warning methods. </w:t>
      </w:r>
    </w:p>
    <w:p w14:paraId="2CF1FE1C" w14:textId="77777777" w:rsidR="005F4A4C" w:rsidRPr="005F4A4C" w:rsidRDefault="005F4A4C" w:rsidP="005F4A4C">
      <w:pPr>
        <w:pBdr>
          <w:bottom w:val="single" w:sz="2" w:space="1" w:color="auto"/>
        </w:pBdr>
        <w:autoSpaceDE w:val="0"/>
        <w:autoSpaceDN w:val="0"/>
        <w:rPr>
          <w:lang w:val="en-US" w:eastAsia="en-US"/>
        </w:rPr>
      </w:pPr>
    </w:p>
    <w:p w14:paraId="5AAE518F"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6C7BCF89"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General logging for debugging. </w:t>
      </w:r>
    </w:p>
    <w:p w14:paraId="64D5ACE2"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Some simple debugging tools for enabling/disabling prints </w:t>
      </w:r>
    </w:p>
    <w:p w14:paraId="74564C84" w14:textId="77777777" w:rsidR="005F4A4C" w:rsidRPr="005F4A4C" w:rsidRDefault="005F4A4C" w:rsidP="005F4A4C">
      <w:pPr>
        <w:pBdr>
          <w:bottom w:val="single" w:sz="2" w:space="1" w:color="auto"/>
        </w:pBdr>
        <w:autoSpaceDE w:val="0"/>
        <w:autoSpaceDN w:val="0"/>
        <w:rPr>
          <w:lang w:val="en-US" w:eastAsia="en-US"/>
        </w:rPr>
      </w:pPr>
    </w:p>
    <w:p w14:paraId="2DC24BC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11E2EE6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log\:\:Log"</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log\:\:Log: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log.Log.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ag</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bug</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Tru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error</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Tru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info</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erbose</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warn</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w:t>
      </w:r>
    </w:p>
    <w:p w14:paraId="49E0098E" w14:textId="77777777" w:rsidR="005F4A4C" w:rsidRPr="005F4A4C" w:rsidRDefault="005F4A4C" w:rsidP="005F4A4C">
      <w:pPr>
        <w:autoSpaceDE w:val="0"/>
        <w:autoSpaceDN w:val="0"/>
        <w:spacing w:before="30" w:after="60"/>
        <w:ind w:left="360"/>
        <w:jc w:val="both"/>
        <w:rPr>
          <w:sz w:val="20"/>
          <w:szCs w:val="20"/>
          <w:lang w:val="en-US" w:eastAsia="en-US"/>
        </w:rPr>
      </w:pPr>
      <w:bookmarkStart w:id="653" w:name="AAAAAAAAFA"/>
      <w:bookmarkEnd w:id="653"/>
    </w:p>
    <w:p w14:paraId="32DB7244"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27BB60D6"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ces the log and defines the TAG value </w:t>
      </w:r>
    </w:p>
    <w:p w14:paraId="5A7ECC2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BE51F23" w14:textId="77777777" w:rsidTr="0075155C">
        <w:tc>
          <w:tcPr>
            <w:tcW w:w="1761" w:type="dxa"/>
          </w:tcPr>
          <w:p w14:paraId="4D6BE3C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F0DB4F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60ACFB2E" w14:textId="77777777" w:rsidTr="0075155C">
        <w:tc>
          <w:tcPr>
            <w:tcW w:w="1761" w:type="dxa"/>
          </w:tcPr>
          <w:p w14:paraId="6FE8314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ag</w:t>
            </w:r>
            <w:r w:rsidRPr="005F4A4C">
              <w:rPr>
                <w:sz w:val="20"/>
                <w:szCs w:val="20"/>
                <w:lang w:val="en-US" w:eastAsia="en-US"/>
              </w:rPr>
              <w:t xml:space="preserve"> </w:t>
            </w:r>
          </w:p>
        </w:tc>
        <w:tc>
          <w:tcPr>
            <w:tcW w:w="6561" w:type="dxa"/>
          </w:tcPr>
          <w:p w14:paraId="39B7F13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tring with the name </w:t>
            </w:r>
          </w:p>
        </w:tc>
      </w:tr>
      <w:tr w:rsidR="005F4A4C" w:rsidRPr="008662F3" w14:paraId="688638A3" w14:textId="77777777" w:rsidTr="0075155C">
        <w:tc>
          <w:tcPr>
            <w:tcW w:w="1761" w:type="dxa"/>
          </w:tcPr>
          <w:p w14:paraId="672D02C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debug</w:t>
            </w:r>
            <w:r w:rsidRPr="005F4A4C">
              <w:rPr>
                <w:sz w:val="20"/>
                <w:szCs w:val="20"/>
                <w:lang w:val="en-US" w:eastAsia="en-US"/>
              </w:rPr>
              <w:t xml:space="preserve"> </w:t>
            </w:r>
          </w:p>
        </w:tc>
        <w:tc>
          <w:tcPr>
            <w:tcW w:w="6561" w:type="dxa"/>
          </w:tcPr>
          <w:p w14:paraId="44CF874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debug methods </w:t>
            </w:r>
          </w:p>
        </w:tc>
      </w:tr>
      <w:tr w:rsidR="005F4A4C" w:rsidRPr="008662F3" w14:paraId="2C496311" w14:textId="77777777" w:rsidTr="0075155C">
        <w:tc>
          <w:tcPr>
            <w:tcW w:w="1761" w:type="dxa"/>
          </w:tcPr>
          <w:p w14:paraId="0037B0B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error</w:t>
            </w:r>
            <w:r w:rsidRPr="005F4A4C">
              <w:rPr>
                <w:sz w:val="20"/>
                <w:szCs w:val="20"/>
                <w:lang w:val="en-US" w:eastAsia="en-US"/>
              </w:rPr>
              <w:t xml:space="preserve"> </w:t>
            </w:r>
          </w:p>
        </w:tc>
        <w:tc>
          <w:tcPr>
            <w:tcW w:w="6561" w:type="dxa"/>
          </w:tcPr>
          <w:p w14:paraId="73840F3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error methods </w:t>
            </w:r>
          </w:p>
        </w:tc>
      </w:tr>
      <w:tr w:rsidR="005F4A4C" w:rsidRPr="008662F3" w14:paraId="7487FFC8" w14:textId="77777777" w:rsidTr="0075155C">
        <w:tc>
          <w:tcPr>
            <w:tcW w:w="1761" w:type="dxa"/>
          </w:tcPr>
          <w:p w14:paraId="166A453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info</w:t>
            </w:r>
            <w:r w:rsidRPr="005F4A4C">
              <w:rPr>
                <w:sz w:val="20"/>
                <w:szCs w:val="20"/>
                <w:lang w:val="en-US" w:eastAsia="en-US"/>
              </w:rPr>
              <w:t xml:space="preserve"> </w:t>
            </w:r>
          </w:p>
        </w:tc>
        <w:tc>
          <w:tcPr>
            <w:tcW w:w="6561" w:type="dxa"/>
          </w:tcPr>
          <w:p w14:paraId="05ED1D4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info methods </w:t>
            </w:r>
          </w:p>
        </w:tc>
      </w:tr>
      <w:tr w:rsidR="005F4A4C" w:rsidRPr="008662F3" w14:paraId="07D9A534" w14:textId="77777777" w:rsidTr="0075155C">
        <w:tc>
          <w:tcPr>
            <w:tcW w:w="1761" w:type="dxa"/>
          </w:tcPr>
          <w:p w14:paraId="206C8C3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erbose</w:t>
            </w:r>
            <w:r w:rsidRPr="005F4A4C">
              <w:rPr>
                <w:sz w:val="20"/>
                <w:szCs w:val="20"/>
                <w:lang w:val="en-US" w:eastAsia="en-US"/>
              </w:rPr>
              <w:t xml:space="preserve"> </w:t>
            </w:r>
          </w:p>
        </w:tc>
        <w:tc>
          <w:tcPr>
            <w:tcW w:w="6561" w:type="dxa"/>
          </w:tcPr>
          <w:p w14:paraId="7F4B53C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verbose methods </w:t>
            </w:r>
          </w:p>
        </w:tc>
      </w:tr>
      <w:tr w:rsidR="005F4A4C" w:rsidRPr="008662F3" w14:paraId="3E37B2C0" w14:textId="77777777" w:rsidTr="0075155C">
        <w:tc>
          <w:tcPr>
            <w:tcW w:w="1761" w:type="dxa"/>
          </w:tcPr>
          <w:p w14:paraId="43A3807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warn</w:t>
            </w:r>
            <w:r w:rsidRPr="005F4A4C">
              <w:rPr>
                <w:sz w:val="20"/>
                <w:szCs w:val="20"/>
                <w:lang w:val="en-US" w:eastAsia="en-US"/>
              </w:rPr>
              <w:t xml:space="preserve"> </w:t>
            </w:r>
          </w:p>
        </w:tc>
        <w:tc>
          <w:tcPr>
            <w:tcW w:w="6561" w:type="dxa"/>
          </w:tcPr>
          <w:p w14:paraId="72839D5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warning methods </w:t>
            </w:r>
          </w:p>
        </w:tc>
      </w:tr>
    </w:tbl>
    <w:p w14:paraId="79D146BD"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6C93BC7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7AB1179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d:log\:\:Log"</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log\:\:Log:d"</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log.Log.d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76E2BBEB" w14:textId="77777777" w:rsidR="005F4A4C" w:rsidRPr="005F4A4C" w:rsidRDefault="005F4A4C" w:rsidP="005F4A4C">
      <w:pPr>
        <w:autoSpaceDE w:val="0"/>
        <w:autoSpaceDN w:val="0"/>
        <w:spacing w:before="30" w:after="60"/>
        <w:ind w:left="360"/>
        <w:jc w:val="both"/>
        <w:rPr>
          <w:sz w:val="20"/>
          <w:szCs w:val="20"/>
          <w:lang w:val="en-US" w:eastAsia="en-US"/>
        </w:rPr>
      </w:pPr>
      <w:bookmarkStart w:id="654" w:name="AAAAAAAAFB"/>
      <w:bookmarkEnd w:id="654"/>
    </w:p>
    <w:p w14:paraId="73500BE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messages. </w:t>
      </w:r>
    </w:p>
    <w:p w14:paraId="60E55530" w14:textId="77777777" w:rsidR="005F4A4C" w:rsidRPr="005F4A4C" w:rsidRDefault="005F4A4C" w:rsidP="005F4A4C">
      <w:pPr>
        <w:autoSpaceDE w:val="0"/>
        <w:autoSpaceDN w:val="0"/>
        <w:spacing w:before="30" w:after="60"/>
        <w:ind w:left="360"/>
        <w:jc w:val="both"/>
        <w:rPr>
          <w:sz w:val="22"/>
          <w:szCs w:val="22"/>
          <w:lang w:val="en-US" w:eastAsia="en-US"/>
        </w:rPr>
      </w:pPr>
    </w:p>
    <w:p w14:paraId="5901FC29"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185BBF9" w14:textId="77777777" w:rsidTr="0075155C">
        <w:tc>
          <w:tcPr>
            <w:tcW w:w="1761" w:type="dxa"/>
          </w:tcPr>
          <w:p w14:paraId="3C33960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2102C7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2F0EEBED" w14:textId="77777777" w:rsidTr="0075155C">
        <w:tc>
          <w:tcPr>
            <w:tcW w:w="1761" w:type="dxa"/>
          </w:tcPr>
          <w:p w14:paraId="62891FE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41993EE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6A7DABE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e: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72399237" w14:textId="77777777" w:rsidR="005F4A4C" w:rsidRPr="005F4A4C" w:rsidRDefault="005F4A4C" w:rsidP="005F4A4C">
      <w:pPr>
        <w:autoSpaceDE w:val="0"/>
        <w:autoSpaceDN w:val="0"/>
        <w:spacing w:before="30" w:after="60"/>
        <w:ind w:left="360"/>
        <w:jc w:val="both"/>
        <w:rPr>
          <w:sz w:val="20"/>
          <w:szCs w:val="20"/>
          <w:lang w:val="en-US" w:eastAsia="en-US"/>
        </w:rPr>
      </w:pPr>
      <w:bookmarkStart w:id="655" w:name="AAAAAAAAFC"/>
      <w:bookmarkEnd w:id="655"/>
    </w:p>
    <w:p w14:paraId="25AB302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errors. </w:t>
      </w:r>
    </w:p>
    <w:p w14:paraId="33624E69" w14:textId="77777777" w:rsidR="005F4A4C" w:rsidRPr="005F4A4C" w:rsidRDefault="005F4A4C" w:rsidP="005F4A4C">
      <w:pPr>
        <w:autoSpaceDE w:val="0"/>
        <w:autoSpaceDN w:val="0"/>
        <w:spacing w:before="30" w:after="60"/>
        <w:ind w:left="360"/>
        <w:jc w:val="both"/>
        <w:rPr>
          <w:sz w:val="22"/>
          <w:szCs w:val="22"/>
          <w:lang w:val="en-US" w:eastAsia="en-US"/>
        </w:rPr>
      </w:pPr>
    </w:p>
    <w:p w14:paraId="5D66E59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9EA1649" w14:textId="77777777" w:rsidTr="0075155C">
        <w:tc>
          <w:tcPr>
            <w:tcW w:w="1761" w:type="dxa"/>
          </w:tcPr>
          <w:p w14:paraId="4F839F3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77FB90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76A506B9" w14:textId="77777777" w:rsidTr="0075155C">
        <w:tc>
          <w:tcPr>
            <w:tcW w:w="1761" w:type="dxa"/>
          </w:tcPr>
          <w:p w14:paraId="3465D91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txt</w:t>
            </w:r>
            <w:r w:rsidRPr="005F4A4C">
              <w:rPr>
                <w:sz w:val="20"/>
                <w:szCs w:val="20"/>
                <w:lang w:val="en-US" w:eastAsia="en-US"/>
              </w:rPr>
              <w:t xml:space="preserve"> </w:t>
            </w:r>
          </w:p>
        </w:tc>
        <w:tc>
          <w:tcPr>
            <w:tcW w:w="6561" w:type="dxa"/>
          </w:tcPr>
          <w:p w14:paraId="4245464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33FFE29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Debug: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Debu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Debug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AA5812A" w14:textId="77777777" w:rsidR="005F4A4C" w:rsidRPr="005F4A4C" w:rsidRDefault="005F4A4C" w:rsidP="005F4A4C">
      <w:pPr>
        <w:autoSpaceDE w:val="0"/>
        <w:autoSpaceDN w:val="0"/>
        <w:spacing w:before="30" w:after="60"/>
        <w:ind w:left="360"/>
        <w:jc w:val="both"/>
        <w:rPr>
          <w:sz w:val="20"/>
          <w:szCs w:val="20"/>
          <w:lang w:val="en-US" w:eastAsia="en-US"/>
        </w:rPr>
      </w:pPr>
      <w:bookmarkStart w:id="656" w:name="AAAAAAAAFD"/>
      <w:bookmarkEnd w:id="656"/>
    </w:p>
    <w:p w14:paraId="3A592A2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debugs. </w:t>
      </w:r>
    </w:p>
    <w:p w14:paraId="09B425B8" w14:textId="77777777" w:rsidR="005F4A4C" w:rsidRPr="005F4A4C" w:rsidRDefault="005F4A4C" w:rsidP="005F4A4C">
      <w:pPr>
        <w:autoSpaceDE w:val="0"/>
        <w:autoSpaceDN w:val="0"/>
        <w:spacing w:before="30" w:after="60"/>
        <w:ind w:left="360"/>
        <w:jc w:val="both"/>
        <w:rPr>
          <w:sz w:val="22"/>
          <w:szCs w:val="22"/>
          <w:lang w:val="en-US" w:eastAsia="en-US"/>
        </w:rPr>
      </w:pPr>
    </w:p>
    <w:p w14:paraId="5F17B2B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042C3D5" w14:textId="77777777" w:rsidTr="0075155C">
        <w:tc>
          <w:tcPr>
            <w:tcW w:w="1761" w:type="dxa"/>
          </w:tcPr>
          <w:p w14:paraId="2B313E5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B31CAE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7C5FA52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7C4EF29F"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7BBEC5E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Error: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Erro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Erro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0BB30C4" w14:textId="77777777" w:rsidR="005F4A4C" w:rsidRPr="005F4A4C" w:rsidRDefault="005F4A4C" w:rsidP="005F4A4C">
      <w:pPr>
        <w:autoSpaceDE w:val="0"/>
        <w:autoSpaceDN w:val="0"/>
        <w:spacing w:before="30" w:after="60"/>
        <w:ind w:left="360"/>
        <w:jc w:val="both"/>
        <w:rPr>
          <w:sz w:val="20"/>
          <w:szCs w:val="20"/>
          <w:lang w:val="en-US" w:eastAsia="en-US"/>
        </w:rPr>
      </w:pPr>
      <w:bookmarkStart w:id="657" w:name="AAAAAAAAFE"/>
      <w:bookmarkEnd w:id="657"/>
    </w:p>
    <w:p w14:paraId="084AC72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errors. </w:t>
      </w:r>
    </w:p>
    <w:p w14:paraId="37C768AE" w14:textId="77777777" w:rsidR="005F4A4C" w:rsidRPr="005F4A4C" w:rsidRDefault="005F4A4C" w:rsidP="005F4A4C">
      <w:pPr>
        <w:autoSpaceDE w:val="0"/>
        <w:autoSpaceDN w:val="0"/>
        <w:spacing w:before="30" w:after="60"/>
        <w:ind w:left="360"/>
        <w:jc w:val="both"/>
        <w:rPr>
          <w:sz w:val="22"/>
          <w:szCs w:val="22"/>
          <w:lang w:val="en-US" w:eastAsia="en-US"/>
        </w:rPr>
      </w:pPr>
    </w:p>
    <w:p w14:paraId="7807AD8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FB35852" w14:textId="77777777" w:rsidTr="0075155C">
        <w:tc>
          <w:tcPr>
            <w:tcW w:w="1761" w:type="dxa"/>
          </w:tcPr>
          <w:p w14:paraId="599A125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6BDF02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E500C3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3FF09BCD"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0C95E5D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Info: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Info"</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Info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D9E03F9" w14:textId="77777777" w:rsidR="005F4A4C" w:rsidRPr="005F4A4C" w:rsidRDefault="005F4A4C" w:rsidP="005F4A4C">
      <w:pPr>
        <w:autoSpaceDE w:val="0"/>
        <w:autoSpaceDN w:val="0"/>
        <w:spacing w:before="30" w:after="60"/>
        <w:ind w:left="360"/>
        <w:jc w:val="both"/>
        <w:rPr>
          <w:sz w:val="20"/>
          <w:szCs w:val="20"/>
          <w:lang w:val="en-US" w:eastAsia="en-US"/>
        </w:rPr>
      </w:pPr>
      <w:bookmarkStart w:id="658" w:name="AAAAAAAAFF"/>
      <w:bookmarkEnd w:id="658"/>
    </w:p>
    <w:p w14:paraId="620B562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infos. </w:t>
      </w:r>
    </w:p>
    <w:p w14:paraId="67F3EE67" w14:textId="77777777" w:rsidR="005F4A4C" w:rsidRPr="005F4A4C" w:rsidRDefault="005F4A4C" w:rsidP="005F4A4C">
      <w:pPr>
        <w:autoSpaceDE w:val="0"/>
        <w:autoSpaceDN w:val="0"/>
        <w:spacing w:before="30" w:after="60"/>
        <w:ind w:left="360"/>
        <w:jc w:val="both"/>
        <w:rPr>
          <w:sz w:val="22"/>
          <w:szCs w:val="22"/>
          <w:lang w:val="en-US" w:eastAsia="en-US"/>
        </w:rPr>
      </w:pPr>
    </w:p>
    <w:p w14:paraId="140DCB0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910B7E0" w14:textId="77777777" w:rsidTr="0075155C">
        <w:tc>
          <w:tcPr>
            <w:tcW w:w="1761" w:type="dxa"/>
          </w:tcPr>
          <w:p w14:paraId="7032645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840628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16AD64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0AAA5934"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442CCE5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Verbose: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Verbos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Verbos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05F4F77D" w14:textId="77777777" w:rsidR="005F4A4C" w:rsidRPr="005F4A4C" w:rsidRDefault="005F4A4C" w:rsidP="005F4A4C">
      <w:pPr>
        <w:autoSpaceDE w:val="0"/>
        <w:autoSpaceDN w:val="0"/>
        <w:spacing w:before="30" w:after="60"/>
        <w:ind w:left="360"/>
        <w:jc w:val="both"/>
        <w:rPr>
          <w:sz w:val="20"/>
          <w:szCs w:val="20"/>
          <w:lang w:val="en-US" w:eastAsia="en-US"/>
        </w:rPr>
      </w:pPr>
      <w:bookmarkStart w:id="659" w:name="AAAAAAAAFG"/>
      <w:bookmarkEnd w:id="659"/>
    </w:p>
    <w:p w14:paraId="21C7310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verboses. </w:t>
      </w:r>
    </w:p>
    <w:p w14:paraId="71AFCED9" w14:textId="77777777" w:rsidR="005F4A4C" w:rsidRPr="005F4A4C" w:rsidRDefault="005F4A4C" w:rsidP="005F4A4C">
      <w:pPr>
        <w:autoSpaceDE w:val="0"/>
        <w:autoSpaceDN w:val="0"/>
        <w:spacing w:before="30" w:after="60"/>
        <w:ind w:left="360"/>
        <w:jc w:val="both"/>
        <w:rPr>
          <w:sz w:val="22"/>
          <w:szCs w:val="22"/>
          <w:lang w:val="en-US" w:eastAsia="en-US"/>
        </w:rPr>
      </w:pPr>
    </w:p>
    <w:p w14:paraId="009F52B9"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EBD4FCE" w14:textId="77777777" w:rsidTr="0075155C">
        <w:tc>
          <w:tcPr>
            <w:tcW w:w="1761" w:type="dxa"/>
          </w:tcPr>
          <w:p w14:paraId="7B35284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157C21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1FAB8A2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2E088E3"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4AF02A3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lastRenderedPageBreak/>
        <w:fldChar w:fldCharType="begin"/>
      </w:r>
      <w:r w:rsidRPr="005F4A4C">
        <w:rPr>
          <w:rFonts w:ascii="Calibri" w:hAnsi="Calibri"/>
          <w:b/>
          <w:bCs/>
          <w:sz w:val="22"/>
          <w:szCs w:val="22"/>
          <w:lang w:val="en-US" w:eastAsia="en-US"/>
        </w:rPr>
        <w:instrText>xe "getWarning: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Warnin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Warning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A900080" w14:textId="77777777" w:rsidR="005F4A4C" w:rsidRPr="005F4A4C" w:rsidRDefault="005F4A4C" w:rsidP="005F4A4C">
      <w:pPr>
        <w:autoSpaceDE w:val="0"/>
        <w:autoSpaceDN w:val="0"/>
        <w:spacing w:before="30" w:after="60"/>
        <w:ind w:left="360"/>
        <w:jc w:val="both"/>
        <w:rPr>
          <w:sz w:val="20"/>
          <w:szCs w:val="20"/>
          <w:lang w:val="en-US" w:eastAsia="en-US"/>
        </w:rPr>
      </w:pPr>
      <w:bookmarkStart w:id="660" w:name="AAAAAAAAFH"/>
      <w:bookmarkEnd w:id="660"/>
    </w:p>
    <w:p w14:paraId="0170391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warnings. </w:t>
      </w:r>
    </w:p>
    <w:p w14:paraId="494C0F3C" w14:textId="77777777" w:rsidR="005F4A4C" w:rsidRPr="005F4A4C" w:rsidRDefault="005F4A4C" w:rsidP="005F4A4C">
      <w:pPr>
        <w:autoSpaceDE w:val="0"/>
        <w:autoSpaceDN w:val="0"/>
        <w:spacing w:before="30" w:after="60"/>
        <w:ind w:left="360"/>
        <w:jc w:val="both"/>
        <w:rPr>
          <w:sz w:val="22"/>
          <w:szCs w:val="22"/>
          <w:lang w:val="en-US" w:eastAsia="en-US"/>
        </w:rPr>
      </w:pPr>
    </w:p>
    <w:p w14:paraId="05F15AC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BB8ADA6" w14:textId="77777777" w:rsidTr="0075155C">
        <w:tc>
          <w:tcPr>
            <w:tcW w:w="1761" w:type="dxa"/>
          </w:tcPr>
          <w:p w14:paraId="1733308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1DA389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06EAA22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725AAA3F"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1B42200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i: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i"</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i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52D4ABF3" w14:textId="77777777" w:rsidR="005F4A4C" w:rsidRPr="005F4A4C" w:rsidRDefault="005F4A4C" w:rsidP="005F4A4C">
      <w:pPr>
        <w:autoSpaceDE w:val="0"/>
        <w:autoSpaceDN w:val="0"/>
        <w:spacing w:before="30" w:after="60"/>
        <w:ind w:left="360"/>
        <w:jc w:val="both"/>
        <w:rPr>
          <w:sz w:val="20"/>
          <w:szCs w:val="20"/>
          <w:lang w:val="en-US" w:eastAsia="en-US"/>
        </w:rPr>
      </w:pPr>
      <w:bookmarkStart w:id="661" w:name="AAAAAAAAFI"/>
      <w:bookmarkEnd w:id="661"/>
    </w:p>
    <w:p w14:paraId="43D5749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informations. </w:t>
      </w:r>
    </w:p>
    <w:p w14:paraId="6EE6096F" w14:textId="77777777" w:rsidR="005F4A4C" w:rsidRPr="005F4A4C" w:rsidRDefault="005F4A4C" w:rsidP="005F4A4C">
      <w:pPr>
        <w:autoSpaceDE w:val="0"/>
        <w:autoSpaceDN w:val="0"/>
        <w:spacing w:before="30" w:after="60"/>
        <w:ind w:left="360"/>
        <w:jc w:val="both"/>
        <w:rPr>
          <w:sz w:val="22"/>
          <w:szCs w:val="22"/>
          <w:lang w:val="en-US" w:eastAsia="en-US"/>
        </w:rPr>
      </w:pPr>
    </w:p>
    <w:p w14:paraId="0A04E5F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CB678EA" w14:textId="77777777" w:rsidTr="0075155C">
        <w:tc>
          <w:tcPr>
            <w:tcW w:w="1761" w:type="dxa"/>
          </w:tcPr>
          <w:p w14:paraId="78F69A9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79510E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7E3FB767" w14:textId="77777777" w:rsidTr="0075155C">
        <w:tc>
          <w:tcPr>
            <w:tcW w:w="1761" w:type="dxa"/>
          </w:tcPr>
          <w:p w14:paraId="1F495A5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5C1A767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6D6BD42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Debug: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Debu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Debug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5CB64E4E" w14:textId="77777777" w:rsidR="005F4A4C" w:rsidRPr="005F4A4C" w:rsidRDefault="005F4A4C" w:rsidP="005F4A4C">
      <w:pPr>
        <w:autoSpaceDE w:val="0"/>
        <w:autoSpaceDN w:val="0"/>
        <w:spacing w:before="30" w:after="60"/>
        <w:ind w:left="360"/>
        <w:jc w:val="both"/>
        <w:rPr>
          <w:sz w:val="20"/>
          <w:szCs w:val="20"/>
          <w:lang w:val="en-US" w:eastAsia="en-US"/>
        </w:rPr>
      </w:pPr>
      <w:bookmarkStart w:id="662" w:name="AAAAAAAAFJ"/>
      <w:bookmarkEnd w:id="662"/>
    </w:p>
    <w:p w14:paraId="58E6EF7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debugs. </w:t>
      </w:r>
    </w:p>
    <w:p w14:paraId="2E7D55A3" w14:textId="77777777" w:rsidR="005F4A4C" w:rsidRPr="005F4A4C" w:rsidRDefault="005F4A4C" w:rsidP="005F4A4C">
      <w:pPr>
        <w:autoSpaceDE w:val="0"/>
        <w:autoSpaceDN w:val="0"/>
        <w:spacing w:before="30" w:after="60"/>
        <w:ind w:left="360"/>
        <w:jc w:val="both"/>
        <w:rPr>
          <w:sz w:val="22"/>
          <w:szCs w:val="22"/>
          <w:lang w:val="en-US" w:eastAsia="en-US"/>
        </w:rPr>
      </w:pPr>
    </w:p>
    <w:p w14:paraId="194B2AE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4CDDBA8" w14:textId="77777777" w:rsidTr="0075155C">
        <w:tc>
          <w:tcPr>
            <w:tcW w:w="1761" w:type="dxa"/>
          </w:tcPr>
          <w:p w14:paraId="73B9ADD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54F0DB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745C27AF" w14:textId="77777777" w:rsidTr="0075155C">
        <w:tc>
          <w:tcPr>
            <w:tcW w:w="1761" w:type="dxa"/>
          </w:tcPr>
          <w:p w14:paraId="58707C0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6E52AA4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0E6B4B0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45292487"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68C14FA0" w14:textId="77777777" w:rsidTr="0075155C">
        <w:tc>
          <w:tcPr>
            <w:tcW w:w="6561" w:type="dxa"/>
          </w:tcPr>
          <w:p w14:paraId="566B2D9A" w14:textId="77777777" w:rsidR="005F4A4C" w:rsidRPr="005F4A4C" w:rsidRDefault="005F4A4C" w:rsidP="005F4A4C">
            <w:pPr>
              <w:autoSpaceDE w:val="0"/>
              <w:autoSpaceDN w:val="0"/>
              <w:rPr>
                <w:sz w:val="20"/>
                <w:szCs w:val="20"/>
                <w:lang w:val="en-US" w:eastAsia="en-US"/>
              </w:rPr>
            </w:pPr>
          </w:p>
        </w:tc>
      </w:tr>
    </w:tbl>
    <w:p w14:paraId="5B188F6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Error: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Erro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Erro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584354CA" w14:textId="77777777" w:rsidR="005F4A4C" w:rsidRPr="005F4A4C" w:rsidRDefault="005F4A4C" w:rsidP="005F4A4C">
      <w:pPr>
        <w:autoSpaceDE w:val="0"/>
        <w:autoSpaceDN w:val="0"/>
        <w:spacing w:before="30" w:after="60"/>
        <w:ind w:left="360"/>
        <w:jc w:val="both"/>
        <w:rPr>
          <w:sz w:val="20"/>
          <w:szCs w:val="20"/>
          <w:lang w:val="en-US" w:eastAsia="en-US"/>
        </w:rPr>
      </w:pPr>
      <w:bookmarkStart w:id="663" w:name="AAAAAAAAFK"/>
      <w:bookmarkEnd w:id="663"/>
    </w:p>
    <w:p w14:paraId="2A189D74"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errors. </w:t>
      </w:r>
    </w:p>
    <w:p w14:paraId="0D5D3D57" w14:textId="77777777" w:rsidR="005F4A4C" w:rsidRPr="005F4A4C" w:rsidRDefault="005F4A4C" w:rsidP="005F4A4C">
      <w:pPr>
        <w:autoSpaceDE w:val="0"/>
        <w:autoSpaceDN w:val="0"/>
        <w:spacing w:before="30" w:after="60"/>
        <w:ind w:left="360"/>
        <w:jc w:val="both"/>
        <w:rPr>
          <w:sz w:val="22"/>
          <w:szCs w:val="22"/>
          <w:lang w:val="en-US" w:eastAsia="en-US"/>
        </w:rPr>
      </w:pPr>
    </w:p>
    <w:p w14:paraId="4D06F00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104CCFB" w14:textId="77777777" w:rsidTr="0075155C">
        <w:tc>
          <w:tcPr>
            <w:tcW w:w="1761" w:type="dxa"/>
          </w:tcPr>
          <w:p w14:paraId="1E33D41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55CB7D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032164D8" w14:textId="77777777" w:rsidTr="0075155C">
        <w:tc>
          <w:tcPr>
            <w:tcW w:w="1761" w:type="dxa"/>
          </w:tcPr>
          <w:p w14:paraId="00387CE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121D250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33266D45"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643AC1F2"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59DDA970" w14:textId="77777777" w:rsidTr="0075155C">
        <w:tc>
          <w:tcPr>
            <w:tcW w:w="6561" w:type="dxa"/>
          </w:tcPr>
          <w:p w14:paraId="3D2F47AE" w14:textId="77777777" w:rsidR="005F4A4C" w:rsidRPr="005F4A4C" w:rsidRDefault="005F4A4C" w:rsidP="005F4A4C">
            <w:pPr>
              <w:autoSpaceDE w:val="0"/>
              <w:autoSpaceDN w:val="0"/>
              <w:rPr>
                <w:sz w:val="20"/>
                <w:szCs w:val="20"/>
                <w:lang w:val="en-US" w:eastAsia="en-US"/>
              </w:rPr>
            </w:pPr>
          </w:p>
        </w:tc>
      </w:tr>
    </w:tbl>
    <w:p w14:paraId="27BA159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Info: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Info"</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Info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28DBFF67" w14:textId="77777777" w:rsidR="005F4A4C" w:rsidRPr="005F4A4C" w:rsidRDefault="005F4A4C" w:rsidP="005F4A4C">
      <w:pPr>
        <w:autoSpaceDE w:val="0"/>
        <w:autoSpaceDN w:val="0"/>
        <w:spacing w:before="30" w:after="60"/>
        <w:ind w:left="360"/>
        <w:jc w:val="both"/>
        <w:rPr>
          <w:sz w:val="20"/>
          <w:szCs w:val="20"/>
          <w:lang w:val="en-US" w:eastAsia="en-US"/>
        </w:rPr>
      </w:pPr>
      <w:bookmarkStart w:id="664" w:name="AAAAAAAAFL"/>
      <w:bookmarkEnd w:id="664"/>
    </w:p>
    <w:p w14:paraId="1AE1E45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infos. </w:t>
      </w:r>
    </w:p>
    <w:p w14:paraId="6700BF5B" w14:textId="77777777" w:rsidR="005F4A4C" w:rsidRPr="005F4A4C" w:rsidRDefault="005F4A4C" w:rsidP="005F4A4C">
      <w:pPr>
        <w:autoSpaceDE w:val="0"/>
        <w:autoSpaceDN w:val="0"/>
        <w:spacing w:before="30" w:after="60"/>
        <w:ind w:left="360"/>
        <w:jc w:val="both"/>
        <w:rPr>
          <w:sz w:val="22"/>
          <w:szCs w:val="22"/>
          <w:lang w:val="en-US" w:eastAsia="en-US"/>
        </w:rPr>
      </w:pPr>
    </w:p>
    <w:p w14:paraId="22B9EE49"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6887207" w14:textId="77777777" w:rsidTr="0075155C">
        <w:tc>
          <w:tcPr>
            <w:tcW w:w="1761" w:type="dxa"/>
          </w:tcPr>
          <w:p w14:paraId="51F7336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37B917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7FF2E35C" w14:textId="77777777" w:rsidTr="0075155C">
        <w:tc>
          <w:tcPr>
            <w:tcW w:w="1761" w:type="dxa"/>
          </w:tcPr>
          <w:p w14:paraId="3B8B2A5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64E352F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24093683"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107CFD42"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4B7A335A" w14:textId="77777777" w:rsidTr="0075155C">
        <w:tc>
          <w:tcPr>
            <w:tcW w:w="6561" w:type="dxa"/>
          </w:tcPr>
          <w:p w14:paraId="260C9343" w14:textId="77777777" w:rsidR="005F4A4C" w:rsidRPr="005F4A4C" w:rsidRDefault="005F4A4C" w:rsidP="005F4A4C">
            <w:pPr>
              <w:autoSpaceDE w:val="0"/>
              <w:autoSpaceDN w:val="0"/>
              <w:rPr>
                <w:sz w:val="20"/>
                <w:szCs w:val="20"/>
                <w:lang w:val="en-US" w:eastAsia="en-US"/>
              </w:rPr>
            </w:pPr>
          </w:p>
        </w:tc>
      </w:tr>
    </w:tbl>
    <w:p w14:paraId="2A10DE8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Verbose: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Verbos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Verbos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643500C2" w14:textId="77777777" w:rsidR="005F4A4C" w:rsidRPr="005F4A4C" w:rsidRDefault="005F4A4C" w:rsidP="005F4A4C">
      <w:pPr>
        <w:autoSpaceDE w:val="0"/>
        <w:autoSpaceDN w:val="0"/>
        <w:spacing w:before="30" w:after="60"/>
        <w:ind w:left="360"/>
        <w:jc w:val="both"/>
        <w:rPr>
          <w:sz w:val="20"/>
          <w:szCs w:val="20"/>
          <w:lang w:val="en-US" w:eastAsia="en-US"/>
        </w:rPr>
      </w:pPr>
      <w:bookmarkStart w:id="665" w:name="AAAAAAAAFM"/>
      <w:bookmarkEnd w:id="665"/>
    </w:p>
    <w:p w14:paraId="606B0304"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verboses. </w:t>
      </w:r>
    </w:p>
    <w:p w14:paraId="045FA9EA" w14:textId="77777777" w:rsidR="005F4A4C" w:rsidRPr="005F4A4C" w:rsidRDefault="005F4A4C" w:rsidP="005F4A4C">
      <w:pPr>
        <w:autoSpaceDE w:val="0"/>
        <w:autoSpaceDN w:val="0"/>
        <w:spacing w:before="30" w:after="60"/>
        <w:ind w:left="360"/>
        <w:jc w:val="both"/>
        <w:rPr>
          <w:sz w:val="22"/>
          <w:szCs w:val="22"/>
          <w:lang w:val="en-US" w:eastAsia="en-US"/>
        </w:rPr>
      </w:pPr>
    </w:p>
    <w:p w14:paraId="65063A5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6FB68A6" w14:textId="77777777" w:rsidTr="0075155C">
        <w:tc>
          <w:tcPr>
            <w:tcW w:w="1761" w:type="dxa"/>
          </w:tcPr>
          <w:p w14:paraId="3AF90E9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FB2BCA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04112201" w14:textId="77777777" w:rsidTr="0075155C">
        <w:tc>
          <w:tcPr>
            <w:tcW w:w="1761" w:type="dxa"/>
          </w:tcPr>
          <w:p w14:paraId="75EA5B0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3AB31A9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2052247B"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0A4E4B4B"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5A60FD3B" w14:textId="77777777" w:rsidTr="0075155C">
        <w:tc>
          <w:tcPr>
            <w:tcW w:w="6561" w:type="dxa"/>
          </w:tcPr>
          <w:p w14:paraId="78AB3018" w14:textId="77777777" w:rsidR="005F4A4C" w:rsidRPr="005F4A4C" w:rsidRDefault="005F4A4C" w:rsidP="005F4A4C">
            <w:pPr>
              <w:autoSpaceDE w:val="0"/>
              <w:autoSpaceDN w:val="0"/>
              <w:rPr>
                <w:sz w:val="20"/>
                <w:szCs w:val="20"/>
                <w:lang w:val="en-US" w:eastAsia="en-US"/>
              </w:rPr>
            </w:pPr>
          </w:p>
        </w:tc>
      </w:tr>
    </w:tbl>
    <w:p w14:paraId="55DFABA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Warning: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Warnin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Warning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00C9231A" w14:textId="77777777" w:rsidR="005F4A4C" w:rsidRPr="005F4A4C" w:rsidRDefault="005F4A4C" w:rsidP="005F4A4C">
      <w:pPr>
        <w:autoSpaceDE w:val="0"/>
        <w:autoSpaceDN w:val="0"/>
        <w:spacing w:before="30" w:after="60"/>
        <w:ind w:left="360"/>
        <w:jc w:val="both"/>
        <w:rPr>
          <w:sz w:val="20"/>
          <w:szCs w:val="20"/>
          <w:lang w:val="en-US" w:eastAsia="en-US"/>
        </w:rPr>
      </w:pPr>
      <w:bookmarkStart w:id="666" w:name="AAAAAAAAFN"/>
      <w:bookmarkEnd w:id="666"/>
    </w:p>
    <w:p w14:paraId="3F54527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warnings. </w:t>
      </w:r>
    </w:p>
    <w:p w14:paraId="20EC9E03" w14:textId="77777777" w:rsidR="005F4A4C" w:rsidRPr="005F4A4C" w:rsidRDefault="005F4A4C" w:rsidP="005F4A4C">
      <w:pPr>
        <w:autoSpaceDE w:val="0"/>
        <w:autoSpaceDN w:val="0"/>
        <w:spacing w:before="30" w:after="60"/>
        <w:ind w:left="360"/>
        <w:jc w:val="both"/>
        <w:rPr>
          <w:sz w:val="22"/>
          <w:szCs w:val="22"/>
          <w:lang w:val="en-US" w:eastAsia="en-US"/>
        </w:rPr>
      </w:pPr>
    </w:p>
    <w:p w14:paraId="3076A4EB"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DB41455" w14:textId="77777777" w:rsidTr="0075155C">
        <w:tc>
          <w:tcPr>
            <w:tcW w:w="1761" w:type="dxa"/>
          </w:tcPr>
          <w:p w14:paraId="52A19E5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D43663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0E49849C" w14:textId="77777777" w:rsidTr="0075155C">
        <w:tc>
          <w:tcPr>
            <w:tcW w:w="1761" w:type="dxa"/>
          </w:tcPr>
          <w:p w14:paraId="407CD30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0FB783D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3570FC4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4A8C3FE9"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25F8944F" w14:textId="77777777" w:rsidTr="0075155C">
        <w:tc>
          <w:tcPr>
            <w:tcW w:w="6561" w:type="dxa"/>
          </w:tcPr>
          <w:p w14:paraId="017CA5FD" w14:textId="77777777" w:rsidR="005F4A4C" w:rsidRPr="005F4A4C" w:rsidRDefault="005F4A4C" w:rsidP="005F4A4C">
            <w:pPr>
              <w:autoSpaceDE w:val="0"/>
              <w:autoSpaceDN w:val="0"/>
              <w:rPr>
                <w:sz w:val="20"/>
                <w:szCs w:val="20"/>
                <w:lang w:val="en-US" w:eastAsia="en-US"/>
              </w:rPr>
            </w:pPr>
          </w:p>
        </w:tc>
      </w:tr>
    </w:tbl>
    <w:p w14:paraId="4C5E536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v: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v"</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v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59B32878" w14:textId="77777777" w:rsidR="005F4A4C" w:rsidRPr="005F4A4C" w:rsidRDefault="005F4A4C" w:rsidP="005F4A4C">
      <w:pPr>
        <w:autoSpaceDE w:val="0"/>
        <w:autoSpaceDN w:val="0"/>
        <w:spacing w:before="30" w:after="60"/>
        <w:ind w:left="360"/>
        <w:jc w:val="both"/>
        <w:rPr>
          <w:sz w:val="20"/>
          <w:szCs w:val="20"/>
          <w:lang w:val="en-US" w:eastAsia="en-US"/>
        </w:rPr>
      </w:pPr>
      <w:bookmarkStart w:id="667" w:name="AAAAAAAAFO"/>
      <w:bookmarkEnd w:id="667"/>
    </w:p>
    <w:p w14:paraId="492457A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verboses. </w:t>
      </w:r>
    </w:p>
    <w:p w14:paraId="1243E6F5" w14:textId="77777777" w:rsidR="005F4A4C" w:rsidRPr="005F4A4C" w:rsidRDefault="005F4A4C" w:rsidP="005F4A4C">
      <w:pPr>
        <w:autoSpaceDE w:val="0"/>
        <w:autoSpaceDN w:val="0"/>
        <w:spacing w:before="30" w:after="60"/>
        <w:ind w:left="360"/>
        <w:jc w:val="both"/>
        <w:rPr>
          <w:sz w:val="22"/>
          <w:szCs w:val="22"/>
          <w:lang w:val="en-US" w:eastAsia="en-US"/>
        </w:rPr>
      </w:pPr>
    </w:p>
    <w:p w14:paraId="5200027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253D8F9" w14:textId="77777777" w:rsidTr="0075155C">
        <w:tc>
          <w:tcPr>
            <w:tcW w:w="1761" w:type="dxa"/>
          </w:tcPr>
          <w:p w14:paraId="656AA72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79B77E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356510CD" w14:textId="77777777" w:rsidTr="0075155C">
        <w:tc>
          <w:tcPr>
            <w:tcW w:w="1761" w:type="dxa"/>
          </w:tcPr>
          <w:p w14:paraId="55B78C3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7D8A156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01425B6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w: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w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69B9F4A1" w14:textId="77777777" w:rsidR="005F4A4C" w:rsidRPr="005F4A4C" w:rsidRDefault="005F4A4C" w:rsidP="005F4A4C">
      <w:pPr>
        <w:autoSpaceDE w:val="0"/>
        <w:autoSpaceDN w:val="0"/>
        <w:spacing w:before="30" w:after="60"/>
        <w:ind w:left="360"/>
        <w:jc w:val="both"/>
        <w:rPr>
          <w:sz w:val="20"/>
          <w:szCs w:val="20"/>
          <w:lang w:val="en-US" w:eastAsia="en-US"/>
        </w:rPr>
      </w:pPr>
      <w:bookmarkStart w:id="668" w:name="AAAAAAAAFP"/>
      <w:bookmarkEnd w:id="668"/>
    </w:p>
    <w:p w14:paraId="1DEABFC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warnings. </w:t>
      </w:r>
    </w:p>
    <w:p w14:paraId="51CADFF9" w14:textId="77777777" w:rsidR="005F4A4C" w:rsidRPr="005F4A4C" w:rsidRDefault="005F4A4C" w:rsidP="005F4A4C">
      <w:pPr>
        <w:autoSpaceDE w:val="0"/>
        <w:autoSpaceDN w:val="0"/>
        <w:spacing w:before="30" w:after="60"/>
        <w:ind w:left="360"/>
        <w:jc w:val="both"/>
        <w:rPr>
          <w:sz w:val="22"/>
          <w:szCs w:val="22"/>
          <w:lang w:val="en-US" w:eastAsia="en-US"/>
        </w:rPr>
      </w:pPr>
    </w:p>
    <w:p w14:paraId="6EFF284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53A605E" w14:textId="77777777" w:rsidTr="0075155C">
        <w:tc>
          <w:tcPr>
            <w:tcW w:w="1761" w:type="dxa"/>
          </w:tcPr>
          <w:p w14:paraId="4DB8F6F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BE682F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403AC1B0" w14:textId="77777777" w:rsidTr="0075155C">
        <w:tc>
          <w:tcPr>
            <w:tcW w:w="1761" w:type="dxa"/>
          </w:tcPr>
          <w:p w14:paraId="0B8FE9E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2B0D81D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292559B3"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18EEFCE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2369BBDC"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log.py</w:t>
      </w:r>
    </w:p>
    <w:p w14:paraId="2A589D6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249B078E"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6A7DA096"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main.MainWindow Class Reference</w:t>
      </w:r>
    </w:p>
    <w:p w14:paraId="708677B3"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main.MainWindow"</w:instrText>
      </w:r>
      <w:r w:rsidRPr="005F4A4C">
        <w:rPr>
          <w:lang w:val="en-US" w:eastAsia="en-US"/>
        </w:rPr>
        <w:fldChar w:fldCharType="end"/>
      </w:r>
      <w:r w:rsidRPr="005F4A4C">
        <w:rPr>
          <w:lang w:val="en-US" w:eastAsia="en-US"/>
        </w:rPr>
        <w:fldChar w:fldCharType="begin"/>
      </w:r>
      <w:r w:rsidRPr="005F4A4C">
        <w:rPr>
          <w:lang w:val="en-US" w:eastAsia="en-US"/>
        </w:rPr>
        <w:instrText>xe "main.MainWindow"</w:instrText>
      </w:r>
      <w:r w:rsidRPr="005F4A4C">
        <w:rPr>
          <w:lang w:val="en-US" w:eastAsia="en-US"/>
        </w:rPr>
        <w:fldChar w:fldCharType="end"/>
      </w:r>
      <w:bookmarkStart w:id="669" w:name="AAAAAAAAFQ"/>
      <w:bookmarkEnd w:id="669"/>
    </w:p>
    <w:p w14:paraId="71AB0CBA"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Managing and plotting adquired data. </w:t>
      </w:r>
    </w:p>
    <w:p w14:paraId="4A1441C4"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main.MainWindow:</w:t>
      </w:r>
    </w:p>
    <w:p w14:paraId="062BE256"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35316CCA" wp14:editId="442749EA">
            <wp:extent cx="1498600" cy="1066800"/>
            <wp:effectExtent l="0" t="0" r="6350" b="0"/>
            <wp:docPr id="27" name="Imagen 27" descr="classmain_1_1_main_window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lassmain_1_1_main_window__inherit__graph.png"/>
                    <pic:cNvPicPr>
                      <a:picLocks noChangeAspect="1" noChangeArrowheads="1"/>
                    </pic:cNvPicPr>
                  </pic:nvPicPr>
                  <pic:blipFill>
                    <a:blip r:link="rId40">
                      <a:extLst>
                        <a:ext uri="{28A0092B-C50C-407E-A947-70E740481C1C}">
                          <a14:useLocalDpi xmlns:a14="http://schemas.microsoft.com/office/drawing/2010/main" val="0"/>
                        </a:ext>
                      </a:extLst>
                    </a:blip>
                    <a:srcRect/>
                    <a:stretch>
                      <a:fillRect/>
                    </a:stretch>
                  </pic:blipFill>
                  <pic:spPr bwMode="auto">
                    <a:xfrm>
                      <a:off x="0" y="0"/>
                      <a:ext cx="1498600" cy="1066800"/>
                    </a:xfrm>
                    <a:prstGeom prst="rect">
                      <a:avLst/>
                    </a:prstGeom>
                    <a:noFill/>
                    <a:ln>
                      <a:noFill/>
                    </a:ln>
                  </pic:spPr>
                </pic:pic>
              </a:graphicData>
            </a:graphic>
          </wp:inline>
        </w:drawing>
      </w:r>
    </w:p>
    <w:p w14:paraId="5C96A075" w14:textId="77777777" w:rsidR="005F4A4C" w:rsidRPr="005F4A4C" w:rsidRDefault="005F4A4C" w:rsidP="005F4A4C">
      <w:pPr>
        <w:widowControl w:val="0"/>
        <w:autoSpaceDE w:val="0"/>
        <w:autoSpaceDN w:val="0"/>
        <w:adjustRightInd w:val="0"/>
        <w:rPr>
          <w:lang w:val="en-US" w:eastAsia="en-US"/>
        </w:rPr>
      </w:pPr>
    </w:p>
    <w:p w14:paraId="19969095"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main.MainWindow:</w:t>
      </w:r>
    </w:p>
    <w:p w14:paraId="40356312"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324B6941" wp14:editId="1211B4E3">
            <wp:extent cx="1498600" cy="1066800"/>
            <wp:effectExtent l="0" t="0" r="6350" b="0"/>
            <wp:docPr id="28" name="Imagen 28" descr="classmain_1_1_main_window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lassmain_1_1_main_window__coll__graph.png"/>
                    <pic:cNvPicPr>
                      <a:picLocks noChangeAspect="1" noChangeArrowheads="1"/>
                    </pic:cNvPicPr>
                  </pic:nvPicPr>
                  <pic:blipFill>
                    <a:blip r:link="rId41">
                      <a:extLst>
                        <a:ext uri="{28A0092B-C50C-407E-A947-70E740481C1C}">
                          <a14:useLocalDpi xmlns:a14="http://schemas.microsoft.com/office/drawing/2010/main" val="0"/>
                        </a:ext>
                      </a:extLst>
                    </a:blip>
                    <a:srcRect/>
                    <a:stretch>
                      <a:fillRect/>
                    </a:stretch>
                  </pic:blipFill>
                  <pic:spPr bwMode="auto">
                    <a:xfrm>
                      <a:off x="0" y="0"/>
                      <a:ext cx="1498600" cy="1066800"/>
                    </a:xfrm>
                    <a:prstGeom prst="rect">
                      <a:avLst/>
                    </a:prstGeom>
                    <a:noFill/>
                    <a:ln>
                      <a:noFill/>
                    </a:ln>
                  </pic:spPr>
                </pic:pic>
              </a:graphicData>
            </a:graphic>
          </wp:inline>
        </w:drawing>
      </w:r>
    </w:p>
    <w:p w14:paraId="5B267331" w14:textId="77777777" w:rsidR="005F4A4C" w:rsidRPr="005F4A4C" w:rsidRDefault="005F4A4C" w:rsidP="005F4A4C">
      <w:pPr>
        <w:widowControl w:val="0"/>
        <w:autoSpaceDE w:val="0"/>
        <w:autoSpaceDN w:val="0"/>
        <w:adjustRightInd w:val="0"/>
        <w:rPr>
          <w:lang w:val="en-US" w:eastAsia="en-US"/>
        </w:rPr>
      </w:pPr>
    </w:p>
    <w:p w14:paraId="6D1E0DD8"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3505F8A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4120E8C6"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figures initial settings of the window. </w:t>
      </w:r>
    </w:p>
    <w:p w14:paraId="268EC00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tart</w:t>
      </w:r>
    </w:p>
    <w:p w14:paraId="4D6AC7E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ecuted when pressing Start Buttton. </w:t>
      </w:r>
    </w:p>
    <w:p w14:paraId="1483DB9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Data</w:t>
      </w:r>
    </w:p>
    <w:p w14:paraId="218AD35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ecuted every time new data is adquired. </w:t>
      </w:r>
    </w:p>
    <w:p w14:paraId="65DA9B0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Activity</w:t>
      </w:r>
      <w:bookmarkStart w:id="670" w:name="AAAAAAAAFR"/>
      <w:bookmarkEnd w:id="670"/>
    </w:p>
    <w:p w14:paraId="0E794C8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Plot</w:t>
      </w:r>
    </w:p>
    <w:p w14:paraId="5E78D43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ecuted every 20 ms for updating plot. </w:t>
      </w:r>
    </w:p>
    <w:p w14:paraId="5C723CA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top</w:t>
      </w:r>
    </w:p>
    <w:p w14:paraId="258D205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ecuted when Stop Button is pressed. </w:t>
      </w:r>
    </w:p>
    <w:p w14:paraId="321D9AD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onfigurePlot</w:t>
      </w:r>
    </w:p>
    <w:p w14:paraId="34CB0F8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Axis configuration of a PyQtGraph plot. </w:t>
      </w:r>
    </w:p>
    <w:p w14:paraId="6D1EFEC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UILocked</w:t>
      </w:r>
    </w:p>
    <w:p w14:paraId="5920677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Set the lock status of the UI elements. </w:t>
      </w:r>
    </w:p>
    <w:p w14:paraId="4B2D236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Ports</w:t>
      </w:r>
    </w:p>
    <w:p w14:paraId="1DB41FF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s avaliable serial ports on the system. </w:t>
      </w:r>
    </w:p>
    <w:p w14:paraId="223A9EF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esetData</w:t>
      </w:r>
    </w:p>
    <w:p w14:paraId="3DF0727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lear data buffers for plotting. </w:t>
      </w:r>
    </w:p>
    <w:p w14:paraId="4C6352A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tartCube</w:t>
      </w:r>
      <w:bookmarkStart w:id="671" w:name="AAAAAAAAFS"/>
      <w:bookmarkEnd w:id="671"/>
    </w:p>
    <w:p w14:paraId="1966EFAB"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1D05378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ui</w:t>
      </w:r>
      <w:bookmarkStart w:id="672" w:name="AAAAAAAAFT"/>
      <w:bookmarkEnd w:id="672"/>
    </w:p>
    <w:p w14:paraId="6C30300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timer</w:t>
      </w:r>
    </w:p>
    <w:p w14:paraId="0FAF4B4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update plot timer. </w:t>
      </w:r>
    </w:p>
    <w:p w14:paraId="52E8527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timerActivity</w:t>
      </w:r>
      <w:bookmarkStart w:id="673" w:name="AAAAAAAAFU"/>
      <w:bookmarkEnd w:id="673"/>
    </w:p>
    <w:p w14:paraId="35B161D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Qt4 timer for activity. </w:t>
      </w:r>
    </w:p>
    <w:p w14:paraId="7104876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lastRenderedPageBreak/>
        <w:t>data</w:t>
      </w:r>
    </w:p>
    <w:p w14:paraId="55CB104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for the Threaded serial adquisition. </w:t>
      </w:r>
    </w:p>
    <w:p w14:paraId="6A3D0EF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ube</w:t>
      </w:r>
      <w:bookmarkStart w:id="674" w:name="AAAAAAAAFV"/>
      <w:bookmarkEnd w:id="674"/>
    </w:p>
    <w:p w14:paraId="437343D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gister the data object with the cube. </w:t>
      </w:r>
    </w:p>
    <w:p w14:paraId="37FF48F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w:t>
      </w:r>
      <w:bookmarkStart w:id="675" w:name="AAAAAAAAFW"/>
      <w:bookmarkEnd w:id="675"/>
    </w:p>
    <w:p w14:paraId="579F9AE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port data </w:t>
      </w:r>
    </w:p>
    <w:p w14:paraId="210661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vity</w:t>
      </w:r>
    </w:p>
    <w:p w14:paraId="0CE9169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for the activity detection algorithm. </w:t>
      </w:r>
    </w:p>
    <w:p w14:paraId="6514CB9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all</w:t>
      </w:r>
    </w:p>
    <w:p w14:paraId="69D2474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for the fall detection algorithm. </w:t>
      </w:r>
    </w:p>
    <w:p w14:paraId="430635B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osture</w:t>
      </w:r>
      <w:bookmarkStart w:id="676" w:name="AAAAAAAAFX"/>
      <w:bookmarkEnd w:id="676"/>
    </w:p>
    <w:p w14:paraId="60472756"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for. </w:t>
      </w:r>
    </w:p>
    <w:p w14:paraId="24BCEC2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X</w:t>
      </w:r>
    </w:p>
    <w:p w14:paraId="7EBB785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cceleration in X axis. </w:t>
      </w:r>
    </w:p>
    <w:p w14:paraId="79039C7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Y</w:t>
      </w:r>
    </w:p>
    <w:p w14:paraId="1A96170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cceleration in Y axis. </w:t>
      </w:r>
    </w:p>
    <w:p w14:paraId="0AFE88B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Z</w:t>
      </w:r>
    </w:p>
    <w:p w14:paraId="61CFA32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cceleration in Z axis. </w:t>
      </w:r>
    </w:p>
    <w:p w14:paraId="75B304B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X</w:t>
      </w:r>
    </w:p>
    <w:p w14:paraId="6FC9538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ngular Velocity in X axis. </w:t>
      </w:r>
    </w:p>
    <w:p w14:paraId="199704F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Y</w:t>
      </w:r>
    </w:p>
    <w:p w14:paraId="51A743B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ngular Velocity in Y axis. </w:t>
      </w:r>
    </w:p>
    <w:p w14:paraId="18DE7DB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Z</w:t>
      </w:r>
    </w:p>
    <w:p w14:paraId="2A8A412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ngular Velocity in Z axis. </w:t>
      </w:r>
    </w:p>
    <w:p w14:paraId="14F172C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X</w:t>
      </w:r>
    </w:p>
    <w:p w14:paraId="0DCDAD7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Magnetic field in X axis. </w:t>
      </w:r>
    </w:p>
    <w:p w14:paraId="268562C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Y</w:t>
      </w:r>
    </w:p>
    <w:p w14:paraId="662B92B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Magnetic field in Y axis. </w:t>
      </w:r>
    </w:p>
    <w:p w14:paraId="30A813D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Z</w:t>
      </w:r>
    </w:p>
    <w:p w14:paraId="3B0E73D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Magnetic field in Z axis. </w:t>
      </w:r>
    </w:p>
    <w:p w14:paraId="347E597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Y</w:t>
      </w:r>
    </w:p>
    <w:p w14:paraId="6E3C099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X axis (Yaw) </w:t>
      </w:r>
    </w:p>
    <w:p w14:paraId="1047F4D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w:t>
      </w:r>
    </w:p>
    <w:p w14:paraId="33899F6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Y axis (Pitch) </w:t>
      </w:r>
    </w:p>
    <w:p w14:paraId="41B5C39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w:t>
      </w:r>
    </w:p>
    <w:p w14:paraId="751DF52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Z axis (Roll) </w:t>
      </w:r>
    </w:p>
    <w:p w14:paraId="1954112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Y2</w:t>
      </w:r>
    </w:p>
    <w:p w14:paraId="4922A90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X axis (Yaw) </w:t>
      </w:r>
    </w:p>
    <w:p w14:paraId="51BC7E8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2</w:t>
      </w:r>
    </w:p>
    <w:p w14:paraId="474E4E2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Y axis (Pitch) </w:t>
      </w:r>
    </w:p>
    <w:p w14:paraId="221994A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2</w:t>
      </w:r>
    </w:p>
    <w:p w14:paraId="4A6873A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Z axis (Roll) </w:t>
      </w:r>
    </w:p>
    <w:p w14:paraId="2429B53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X</w:t>
      </w:r>
    </w:p>
    <w:p w14:paraId="6F1A003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Linear Acceleration in X axis. </w:t>
      </w:r>
    </w:p>
    <w:p w14:paraId="5387BDE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Y</w:t>
      </w:r>
    </w:p>
    <w:p w14:paraId="198E664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Linear Acceleration in Y axis. </w:t>
      </w:r>
    </w:p>
    <w:p w14:paraId="06F5525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Z</w:t>
      </w:r>
    </w:p>
    <w:p w14:paraId="0C65543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lastRenderedPageBreak/>
        <w:t xml:space="preserve">Buffer for Linear Acceleration in Z axis. </w:t>
      </w:r>
    </w:p>
    <w:p w14:paraId="265D603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OS</w:t>
      </w:r>
    </w:p>
    <w:p w14:paraId="6740A5F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dicates the current index for storing data in the buffers. </w:t>
      </w:r>
    </w:p>
    <w:p w14:paraId="362D1230" w14:textId="77777777" w:rsidR="005F4A4C" w:rsidRPr="005F4A4C" w:rsidRDefault="005F4A4C" w:rsidP="005F4A4C">
      <w:pPr>
        <w:pBdr>
          <w:bottom w:val="single" w:sz="2" w:space="1" w:color="auto"/>
        </w:pBdr>
        <w:autoSpaceDE w:val="0"/>
        <w:autoSpaceDN w:val="0"/>
        <w:rPr>
          <w:lang w:val="en-US" w:eastAsia="en-US"/>
        </w:rPr>
      </w:pPr>
    </w:p>
    <w:p w14:paraId="7A1F7A2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249E0548"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Managing and plotting adquired data. </w:t>
      </w:r>
    </w:p>
    <w:p w14:paraId="5D3D7033" w14:textId="77777777" w:rsidR="005F4A4C" w:rsidRPr="005F4A4C" w:rsidRDefault="005F4A4C" w:rsidP="005F4A4C">
      <w:pPr>
        <w:autoSpaceDE w:val="0"/>
        <w:autoSpaceDN w:val="0"/>
        <w:adjustRightInd w:val="0"/>
        <w:spacing w:before="30" w:after="60"/>
        <w:jc w:val="both"/>
        <w:rPr>
          <w:sz w:val="22"/>
          <w:szCs w:val="22"/>
          <w:lang w:val="en-US" w:eastAsia="en-US"/>
        </w:rPr>
      </w:pPr>
    </w:p>
    <w:p w14:paraId="1906349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8BD9444" w14:textId="77777777" w:rsidTr="0075155C">
        <w:tc>
          <w:tcPr>
            <w:tcW w:w="1761" w:type="dxa"/>
          </w:tcPr>
          <w:p w14:paraId="1E1C331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QtGui.QMainWindow</w:t>
            </w:r>
            <w:r w:rsidRPr="005F4A4C">
              <w:rPr>
                <w:sz w:val="20"/>
                <w:szCs w:val="20"/>
                <w:lang w:val="en-US" w:eastAsia="en-US"/>
              </w:rPr>
              <w:t xml:space="preserve"> </w:t>
            </w:r>
          </w:p>
        </w:tc>
        <w:tc>
          <w:tcPr>
            <w:tcW w:w="6561" w:type="dxa"/>
          </w:tcPr>
          <w:p w14:paraId="3AE0AF9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Qt4 Main Window reference </w:t>
            </w:r>
          </w:p>
        </w:tc>
      </w:tr>
    </w:tbl>
    <w:p w14:paraId="7BEDCF10" w14:textId="77777777" w:rsidR="005F4A4C" w:rsidRPr="005F4A4C" w:rsidRDefault="005F4A4C" w:rsidP="005F4A4C">
      <w:pPr>
        <w:pBdr>
          <w:bottom w:val="single" w:sz="2" w:space="1" w:color="auto"/>
        </w:pBdr>
        <w:autoSpaceDE w:val="0"/>
        <w:autoSpaceDN w:val="0"/>
        <w:rPr>
          <w:lang w:val="en-US" w:eastAsia="en-US"/>
        </w:rPr>
      </w:pPr>
    </w:p>
    <w:p w14:paraId="6D2D9B4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09AA3C5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main\:\:MainWindow"</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main\:\:MainWindow: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main.MainWindow.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2D8EDAE" w14:textId="77777777" w:rsidR="005F4A4C" w:rsidRPr="005F4A4C" w:rsidRDefault="005F4A4C" w:rsidP="005F4A4C">
      <w:pPr>
        <w:autoSpaceDE w:val="0"/>
        <w:autoSpaceDN w:val="0"/>
        <w:spacing w:before="30" w:after="60"/>
        <w:ind w:left="360"/>
        <w:jc w:val="both"/>
        <w:rPr>
          <w:sz w:val="20"/>
          <w:szCs w:val="20"/>
          <w:lang w:val="en-US" w:eastAsia="en-US"/>
        </w:rPr>
      </w:pPr>
      <w:bookmarkStart w:id="677" w:name="AAAAAAAAFY"/>
      <w:bookmarkEnd w:id="677"/>
    </w:p>
    <w:p w14:paraId="3723088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figures initial settings of the window. </w:t>
      </w:r>
    </w:p>
    <w:p w14:paraId="560ACE2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 data, plots, imported functions and timers </w:t>
      </w:r>
    </w:p>
    <w:p w14:paraId="77928C78"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4C23D88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16373D9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onfigurePlot:main\:\:MainWindow"</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main\:\:MainWindow:configurePlo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main.MainWindow.configurePlo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plot</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Rang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itl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unit</w:t>
      </w:r>
      <w:r w:rsidRPr="005F4A4C">
        <w:rPr>
          <w:rFonts w:ascii="Calibri" w:hAnsi="Calibri"/>
          <w:b/>
          <w:bCs/>
          <w:sz w:val="22"/>
          <w:szCs w:val="22"/>
          <w:lang w:val="en-US" w:eastAsia="en-US"/>
        </w:rPr>
        <w:t>)</w:t>
      </w:r>
    </w:p>
    <w:p w14:paraId="60419AD2" w14:textId="77777777" w:rsidR="005F4A4C" w:rsidRPr="005F4A4C" w:rsidRDefault="005F4A4C" w:rsidP="005F4A4C">
      <w:pPr>
        <w:autoSpaceDE w:val="0"/>
        <w:autoSpaceDN w:val="0"/>
        <w:spacing w:before="30" w:after="60"/>
        <w:ind w:left="360"/>
        <w:jc w:val="both"/>
        <w:rPr>
          <w:sz w:val="20"/>
          <w:szCs w:val="20"/>
          <w:lang w:val="en-US" w:eastAsia="en-US"/>
        </w:rPr>
      </w:pPr>
      <w:bookmarkStart w:id="678" w:name="AAAAAAAAFZ"/>
      <w:bookmarkEnd w:id="678"/>
    </w:p>
    <w:p w14:paraId="4FDD5E8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Axis configuration of a PyQtGraph plot. </w:t>
      </w:r>
    </w:p>
    <w:p w14:paraId="7A7F4A22"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tops data threads, timers and unlocks UI. </w:t>
      </w:r>
    </w:p>
    <w:p w14:paraId="004C014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58CBAE6" w14:textId="77777777" w:rsidTr="0075155C">
        <w:tc>
          <w:tcPr>
            <w:tcW w:w="1761" w:type="dxa"/>
          </w:tcPr>
          <w:p w14:paraId="7EDA9FB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42D366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498B9798" w14:textId="77777777" w:rsidTr="0075155C">
        <w:tc>
          <w:tcPr>
            <w:tcW w:w="1761" w:type="dxa"/>
          </w:tcPr>
          <w:p w14:paraId="32EAED3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plot</w:t>
            </w:r>
            <w:r w:rsidRPr="005F4A4C">
              <w:rPr>
                <w:sz w:val="20"/>
                <w:szCs w:val="20"/>
                <w:lang w:val="en-US" w:eastAsia="en-US"/>
              </w:rPr>
              <w:t xml:space="preserve"> </w:t>
            </w:r>
          </w:p>
        </w:tc>
        <w:tc>
          <w:tcPr>
            <w:tcW w:w="6561" w:type="dxa"/>
          </w:tcPr>
          <w:p w14:paraId="799AFA9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reference to the plot to be configured </w:t>
            </w:r>
          </w:p>
        </w:tc>
      </w:tr>
      <w:tr w:rsidR="005F4A4C" w:rsidRPr="008662F3" w14:paraId="299764C6" w14:textId="77777777" w:rsidTr="0075155C">
        <w:tc>
          <w:tcPr>
            <w:tcW w:w="1761" w:type="dxa"/>
          </w:tcPr>
          <w:p w14:paraId="0B43731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Range</w:t>
            </w:r>
            <w:r w:rsidRPr="005F4A4C">
              <w:rPr>
                <w:sz w:val="20"/>
                <w:szCs w:val="20"/>
                <w:lang w:val="en-US" w:eastAsia="en-US"/>
              </w:rPr>
              <w:t xml:space="preserve"> </w:t>
            </w:r>
          </w:p>
        </w:tc>
        <w:tc>
          <w:tcPr>
            <w:tcW w:w="6561" w:type="dxa"/>
          </w:tcPr>
          <w:p w14:paraId="35A22CA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range (+/-) for the Y axis of the plot </w:t>
            </w:r>
          </w:p>
        </w:tc>
      </w:tr>
      <w:tr w:rsidR="005F4A4C" w:rsidRPr="008662F3" w14:paraId="0B33761F" w14:textId="77777777" w:rsidTr="0075155C">
        <w:tc>
          <w:tcPr>
            <w:tcW w:w="1761" w:type="dxa"/>
          </w:tcPr>
          <w:p w14:paraId="3001C79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itle</w:t>
            </w:r>
            <w:r w:rsidRPr="005F4A4C">
              <w:rPr>
                <w:sz w:val="20"/>
                <w:szCs w:val="20"/>
                <w:lang w:val="en-US" w:eastAsia="en-US"/>
              </w:rPr>
              <w:t xml:space="preserve"> </w:t>
            </w:r>
          </w:p>
        </w:tc>
        <w:tc>
          <w:tcPr>
            <w:tcW w:w="6561" w:type="dxa"/>
          </w:tcPr>
          <w:p w14:paraId="4F51ABA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title of the plot </w:t>
            </w:r>
          </w:p>
        </w:tc>
      </w:tr>
      <w:tr w:rsidR="005F4A4C" w:rsidRPr="008662F3" w14:paraId="7AD3BA1D" w14:textId="77777777" w:rsidTr="0075155C">
        <w:tc>
          <w:tcPr>
            <w:tcW w:w="1761" w:type="dxa"/>
          </w:tcPr>
          <w:p w14:paraId="5047432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unit</w:t>
            </w:r>
            <w:r w:rsidRPr="005F4A4C">
              <w:rPr>
                <w:sz w:val="20"/>
                <w:szCs w:val="20"/>
                <w:lang w:val="en-US" w:eastAsia="en-US"/>
              </w:rPr>
              <w:t xml:space="preserve"> </w:t>
            </w:r>
          </w:p>
        </w:tc>
        <w:tc>
          <w:tcPr>
            <w:tcW w:w="6561" w:type="dxa"/>
          </w:tcPr>
          <w:p w14:paraId="58E8ECD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asurement unit for the plot (auto-scaled) </w:t>
            </w:r>
          </w:p>
        </w:tc>
      </w:tr>
    </w:tbl>
    <w:p w14:paraId="2797F6F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Ports: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getPort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getPort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0BE9B168" w14:textId="77777777" w:rsidR="005F4A4C" w:rsidRPr="005F4A4C" w:rsidRDefault="005F4A4C" w:rsidP="005F4A4C">
      <w:pPr>
        <w:autoSpaceDE w:val="0"/>
        <w:autoSpaceDN w:val="0"/>
        <w:spacing w:before="30" w:after="60"/>
        <w:ind w:left="360"/>
        <w:jc w:val="both"/>
        <w:rPr>
          <w:sz w:val="20"/>
          <w:szCs w:val="20"/>
          <w:lang w:val="en-US" w:eastAsia="en-US"/>
        </w:rPr>
      </w:pPr>
      <w:bookmarkStart w:id="679" w:name="AAAAAAAAGA"/>
      <w:bookmarkEnd w:id="679"/>
    </w:p>
    <w:p w14:paraId="1F47903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s avaliable serial ports on the system. </w:t>
      </w:r>
    </w:p>
    <w:p w14:paraId="17735E2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earch trough all avaliable serial ports (virtuals included) and lists only those who have a connection avaliable. </w:t>
      </w:r>
    </w:p>
    <w:p w14:paraId="3FEEBF8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F7B5CAF" w14:textId="77777777" w:rsidTr="0075155C">
        <w:tc>
          <w:tcPr>
            <w:tcW w:w="1761" w:type="dxa"/>
          </w:tcPr>
          <w:p w14:paraId="45375A7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79663B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1A9F884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 value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8662F3" w14:paraId="786080AB" w14:textId="77777777" w:rsidTr="0075155C">
        <w:tc>
          <w:tcPr>
            <w:tcW w:w="1761" w:type="dxa"/>
          </w:tcPr>
          <w:p w14:paraId="753B07E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portList</w:t>
            </w:r>
            <w:r w:rsidRPr="005F4A4C">
              <w:rPr>
                <w:sz w:val="20"/>
                <w:szCs w:val="20"/>
                <w:lang w:val="en-US" w:eastAsia="en-US"/>
              </w:rPr>
              <w:t xml:space="preserve"> </w:t>
            </w:r>
          </w:p>
        </w:tc>
        <w:tc>
          <w:tcPr>
            <w:tcW w:w="6561" w:type="dxa"/>
          </w:tcPr>
          <w:p w14:paraId="74ABA83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the serial ports routes </w:t>
            </w:r>
          </w:p>
        </w:tc>
      </w:tr>
    </w:tbl>
    <w:p w14:paraId="29351FB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lastRenderedPageBreak/>
        <w:fldChar w:fldCharType="begin"/>
      </w:r>
      <w:r w:rsidRPr="005F4A4C">
        <w:rPr>
          <w:rFonts w:ascii="Calibri" w:hAnsi="Calibri"/>
          <w:b/>
          <w:bCs/>
          <w:sz w:val="22"/>
          <w:szCs w:val="22"/>
          <w:lang w:val="en-US" w:eastAsia="en-US"/>
        </w:rPr>
        <w:instrText>xe "resetData: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resetData"</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resetData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60EE2EE" w14:textId="77777777" w:rsidR="005F4A4C" w:rsidRPr="005F4A4C" w:rsidRDefault="005F4A4C" w:rsidP="005F4A4C">
      <w:pPr>
        <w:autoSpaceDE w:val="0"/>
        <w:autoSpaceDN w:val="0"/>
        <w:spacing w:before="30" w:after="60"/>
        <w:ind w:left="360"/>
        <w:jc w:val="both"/>
        <w:rPr>
          <w:sz w:val="20"/>
          <w:szCs w:val="20"/>
          <w:lang w:val="en-US" w:eastAsia="en-US"/>
        </w:rPr>
      </w:pPr>
      <w:bookmarkStart w:id="680" w:name="AAAAAAAAGB"/>
      <w:bookmarkEnd w:id="680"/>
    </w:p>
    <w:p w14:paraId="3424C5C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lear data buffers for plotting. </w:t>
      </w:r>
    </w:p>
    <w:p w14:paraId="01C49DA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Fill with zeroes all data buffers used for plotting and position the data.</w:t>
      </w:r>
    </w:p>
    <w:p w14:paraId="6EE06C7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ize of the buffers can be changed by the class variable WINDOW </w:t>
      </w:r>
    </w:p>
    <w:p w14:paraId="32AD69B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CFB2169" w14:textId="77777777" w:rsidTr="0075155C">
        <w:tc>
          <w:tcPr>
            <w:tcW w:w="1761" w:type="dxa"/>
          </w:tcPr>
          <w:p w14:paraId="41BE996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810F10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93D95C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UILocked: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setUILocke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setUILocked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2AA6FA6F" w14:textId="77777777" w:rsidR="005F4A4C" w:rsidRPr="005F4A4C" w:rsidRDefault="005F4A4C" w:rsidP="005F4A4C">
      <w:pPr>
        <w:autoSpaceDE w:val="0"/>
        <w:autoSpaceDN w:val="0"/>
        <w:spacing w:before="30" w:after="60"/>
        <w:ind w:left="360"/>
        <w:jc w:val="both"/>
        <w:rPr>
          <w:sz w:val="20"/>
          <w:szCs w:val="20"/>
          <w:lang w:val="en-US" w:eastAsia="en-US"/>
        </w:rPr>
      </w:pPr>
      <w:bookmarkStart w:id="681" w:name="AAAAAAAAGC"/>
      <w:bookmarkEnd w:id="681"/>
    </w:p>
    <w:p w14:paraId="62E24EB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Set the lock status of the UI elements. </w:t>
      </w:r>
    </w:p>
    <w:p w14:paraId="1EF1920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Enables or disables UI elements of the window. Executed during adquisition, blocks UI elements to only enable the Stop button and disable configuration UI elements.</w:t>
      </w:r>
    </w:p>
    <w:p w14:paraId="347BD316" w14:textId="77777777" w:rsidR="005F4A4C" w:rsidRPr="005F4A4C" w:rsidRDefault="005F4A4C" w:rsidP="005F4A4C">
      <w:pPr>
        <w:autoSpaceDE w:val="0"/>
        <w:autoSpaceDN w:val="0"/>
        <w:spacing w:before="30" w:after="60"/>
        <w:ind w:left="360"/>
        <w:jc w:val="both"/>
        <w:rPr>
          <w:sz w:val="22"/>
          <w:szCs w:val="22"/>
          <w:lang w:val="en-US" w:eastAsia="en-US"/>
        </w:rPr>
      </w:pPr>
    </w:p>
    <w:p w14:paraId="0D5DC3D8"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if </w:t>
      </w:r>
      <w:r w:rsidRPr="005F4A4C">
        <w:rPr>
          <w:rFonts w:ascii="Courier New" w:hAnsi="Courier New" w:cs="Courier New"/>
          <w:sz w:val="20"/>
          <w:szCs w:val="20"/>
          <w:lang w:val="en-US" w:eastAsia="en-US"/>
        </w:rPr>
        <w:t>bool_</w:t>
      </w:r>
      <w:r w:rsidRPr="005F4A4C">
        <w:rPr>
          <w:sz w:val="20"/>
          <w:szCs w:val="20"/>
          <w:lang w:val="en-US" w:eastAsia="en-US"/>
        </w:rPr>
        <w:t xml:space="preserve">  = </w:t>
      </w:r>
      <w:r w:rsidRPr="005F4A4C">
        <w:rPr>
          <w:b/>
          <w:bCs/>
          <w:sz w:val="20"/>
          <w:szCs w:val="20"/>
          <w:lang w:val="en-US" w:eastAsia="en-US"/>
        </w:rPr>
        <w:t>TRUE:</w:t>
      </w:r>
      <w:r w:rsidRPr="005F4A4C">
        <w:rPr>
          <w:sz w:val="20"/>
          <w:szCs w:val="20"/>
          <w:lang w:val="en-US" w:eastAsia="en-US"/>
        </w:rPr>
        <w:t xml:space="preserve">  allows configuration of the adquisition</w:t>
      </w:r>
    </w:p>
    <w:p w14:paraId="612EE89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if </w:t>
      </w:r>
      <w:r w:rsidRPr="005F4A4C">
        <w:rPr>
          <w:rFonts w:ascii="Courier New" w:hAnsi="Courier New" w:cs="Courier New"/>
          <w:sz w:val="20"/>
          <w:szCs w:val="20"/>
          <w:lang w:val="en-US" w:eastAsia="en-US"/>
        </w:rPr>
        <w:t>bool_</w:t>
      </w:r>
      <w:r w:rsidRPr="005F4A4C">
        <w:rPr>
          <w:sz w:val="20"/>
          <w:szCs w:val="20"/>
          <w:lang w:val="en-US" w:eastAsia="en-US"/>
        </w:rPr>
        <w:t xml:space="preserve">  = </w:t>
      </w:r>
      <w:r w:rsidRPr="005F4A4C">
        <w:rPr>
          <w:b/>
          <w:bCs/>
          <w:sz w:val="20"/>
          <w:szCs w:val="20"/>
          <w:lang w:val="en-US" w:eastAsia="en-US"/>
        </w:rPr>
        <w:t>FALSE:</w:t>
      </w:r>
      <w:r w:rsidRPr="005F4A4C">
        <w:rPr>
          <w:sz w:val="20"/>
          <w:szCs w:val="20"/>
          <w:lang w:val="en-US" w:eastAsia="en-US"/>
        </w:rPr>
        <w:t xml:space="preserve">  disables configuratin of the adquisition </w:t>
      </w:r>
    </w:p>
    <w:p w14:paraId="5F9CFE3B"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D75A56B" w14:textId="77777777" w:rsidTr="0075155C">
        <w:tc>
          <w:tcPr>
            <w:tcW w:w="1761" w:type="dxa"/>
          </w:tcPr>
          <w:p w14:paraId="24D20B6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90D475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10607684" w14:textId="77777777" w:rsidTr="0075155C">
        <w:tc>
          <w:tcPr>
            <w:tcW w:w="1761" w:type="dxa"/>
          </w:tcPr>
          <w:p w14:paraId="2558068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3CFEA72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status of the UI </w:t>
            </w:r>
          </w:p>
        </w:tc>
      </w:tr>
    </w:tbl>
    <w:p w14:paraId="5FAF6185" w14:textId="77777777" w:rsidR="005F4A4C" w:rsidRPr="005F4A4C" w:rsidRDefault="005F4A4C" w:rsidP="005F4A4C">
      <w:pPr>
        <w:tabs>
          <w:tab w:val="num" w:pos="720"/>
        </w:tabs>
        <w:autoSpaceDE w:val="0"/>
        <w:autoSpaceDN w:val="0"/>
        <w:ind w:left="720" w:hanging="360"/>
        <w:rPr>
          <w:sz w:val="20"/>
          <w:szCs w:val="20"/>
          <w:lang w:val="en-US" w:eastAsia="en-US"/>
        </w:rPr>
      </w:pPr>
    </w:p>
    <w:p w14:paraId="663D14A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tart: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star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sta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504EA66F" w14:textId="77777777" w:rsidR="005F4A4C" w:rsidRPr="005F4A4C" w:rsidRDefault="005F4A4C" w:rsidP="005F4A4C">
      <w:pPr>
        <w:autoSpaceDE w:val="0"/>
        <w:autoSpaceDN w:val="0"/>
        <w:spacing w:before="30" w:after="60"/>
        <w:ind w:left="360"/>
        <w:jc w:val="both"/>
        <w:rPr>
          <w:sz w:val="20"/>
          <w:szCs w:val="20"/>
          <w:lang w:val="en-US" w:eastAsia="en-US"/>
        </w:rPr>
      </w:pPr>
      <w:bookmarkStart w:id="682" w:name="AAAAAAAAGD"/>
      <w:bookmarkEnd w:id="682"/>
    </w:p>
    <w:p w14:paraId="7453C0A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xecuted when pressing Start Buttton. </w:t>
      </w:r>
    </w:p>
    <w:p w14:paraId="4C126F5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tarts data adquisition and timers, blocking the UI elements </w:t>
      </w:r>
    </w:p>
    <w:p w14:paraId="7A46C1C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287D4B7" w14:textId="77777777" w:rsidTr="0075155C">
        <w:tc>
          <w:tcPr>
            <w:tcW w:w="1761" w:type="dxa"/>
          </w:tcPr>
          <w:p w14:paraId="0786148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DCED32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FF83DE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top: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stop"</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stop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16AD2EE" w14:textId="77777777" w:rsidR="005F4A4C" w:rsidRPr="005F4A4C" w:rsidRDefault="005F4A4C" w:rsidP="005F4A4C">
      <w:pPr>
        <w:autoSpaceDE w:val="0"/>
        <w:autoSpaceDN w:val="0"/>
        <w:spacing w:before="30" w:after="60"/>
        <w:ind w:left="360"/>
        <w:jc w:val="both"/>
        <w:rPr>
          <w:sz w:val="20"/>
          <w:szCs w:val="20"/>
          <w:lang w:val="en-US" w:eastAsia="en-US"/>
        </w:rPr>
      </w:pPr>
      <w:bookmarkStart w:id="683" w:name="AAAAAAAAGE"/>
      <w:bookmarkEnd w:id="683"/>
    </w:p>
    <w:p w14:paraId="1A2AC769"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xecuted when Stop Button is pressed. </w:t>
      </w:r>
    </w:p>
    <w:p w14:paraId="7630BD8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tops data threads, timers and unlocks UI. </w:t>
      </w:r>
    </w:p>
    <w:p w14:paraId="46E4526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559DCCA" w14:textId="77777777" w:rsidTr="0075155C">
        <w:tc>
          <w:tcPr>
            <w:tcW w:w="1761" w:type="dxa"/>
          </w:tcPr>
          <w:p w14:paraId="4039988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C9D307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377FFD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Data: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updateData"</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updateData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D9E6F09" w14:textId="77777777" w:rsidR="005F4A4C" w:rsidRPr="005F4A4C" w:rsidRDefault="005F4A4C" w:rsidP="005F4A4C">
      <w:pPr>
        <w:autoSpaceDE w:val="0"/>
        <w:autoSpaceDN w:val="0"/>
        <w:spacing w:before="30" w:after="60"/>
        <w:ind w:left="360"/>
        <w:jc w:val="both"/>
        <w:rPr>
          <w:sz w:val="20"/>
          <w:szCs w:val="20"/>
          <w:lang w:val="en-US" w:eastAsia="en-US"/>
        </w:rPr>
      </w:pPr>
      <w:bookmarkStart w:id="684" w:name="AAAAAAAAGF"/>
      <w:bookmarkEnd w:id="684"/>
    </w:p>
    <w:p w14:paraId="0216924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xecuted every time new data is adquired. </w:t>
      </w:r>
    </w:p>
    <w:p w14:paraId="36F55CE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Executed by serialThread_MPU9150 with QT4 Signal </w:t>
      </w:r>
    </w:p>
    <w:p w14:paraId="7DF9872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8E4E013" w14:textId="77777777" w:rsidTr="0075155C">
        <w:tc>
          <w:tcPr>
            <w:tcW w:w="1761" w:type="dxa"/>
          </w:tcPr>
          <w:p w14:paraId="68C291F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self</w:t>
            </w:r>
            <w:r w:rsidRPr="005F4A4C">
              <w:rPr>
                <w:sz w:val="20"/>
                <w:szCs w:val="20"/>
                <w:lang w:val="en-US" w:eastAsia="en-US"/>
              </w:rPr>
              <w:t xml:space="preserve"> </w:t>
            </w:r>
          </w:p>
        </w:tc>
        <w:tc>
          <w:tcPr>
            <w:tcW w:w="6561" w:type="dxa"/>
          </w:tcPr>
          <w:p w14:paraId="0B67D1B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F75122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Plot: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updatePlo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updatePlo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945D5BA" w14:textId="77777777" w:rsidR="005F4A4C" w:rsidRPr="005F4A4C" w:rsidRDefault="005F4A4C" w:rsidP="005F4A4C">
      <w:pPr>
        <w:autoSpaceDE w:val="0"/>
        <w:autoSpaceDN w:val="0"/>
        <w:spacing w:before="30" w:after="60"/>
        <w:ind w:left="360"/>
        <w:jc w:val="both"/>
        <w:rPr>
          <w:sz w:val="20"/>
          <w:szCs w:val="20"/>
          <w:lang w:val="en-US" w:eastAsia="en-US"/>
        </w:rPr>
      </w:pPr>
      <w:bookmarkStart w:id="685" w:name="AAAAAAAAGG"/>
      <w:bookmarkEnd w:id="685"/>
    </w:p>
    <w:p w14:paraId="07253B1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xecuted every 20 ms for updating plot. </w:t>
      </w:r>
    </w:p>
    <w:p w14:paraId="3A584782"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Executed by QtTimer every 20 ms after pressed start button. Stops and reset timer when stop button is pressed. </w:t>
      </w:r>
    </w:p>
    <w:p w14:paraId="67BC068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B434ECA" w14:textId="77777777" w:rsidTr="0075155C">
        <w:tc>
          <w:tcPr>
            <w:tcW w:w="1761" w:type="dxa"/>
          </w:tcPr>
          <w:p w14:paraId="3352C9F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A1A3A8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s </w:t>
            </w:r>
          </w:p>
        </w:tc>
      </w:tr>
    </w:tbl>
    <w:p w14:paraId="503272C0"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3A6901A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Data Documentation</w:t>
      </w:r>
    </w:p>
    <w:p w14:paraId="6971053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activity:main\:\:MainWindow"</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main\:\:MainWindow:activity"</w:instrText>
      </w:r>
      <w:r w:rsidRPr="005F4A4C">
        <w:rPr>
          <w:rFonts w:ascii="Calibri" w:hAnsi="Calibri"/>
          <w:b/>
          <w:bCs/>
          <w:lang w:val="en-US" w:eastAsia="en-US"/>
        </w:rPr>
        <w:fldChar w:fldCharType="end"/>
      </w:r>
      <w:r w:rsidRPr="005F4A4C">
        <w:rPr>
          <w:rFonts w:ascii="Calibri" w:hAnsi="Calibri"/>
          <w:b/>
          <w:bCs/>
          <w:sz w:val="22"/>
          <w:szCs w:val="22"/>
          <w:lang w:val="en-US" w:eastAsia="en-US"/>
        </w:rPr>
        <w:t>main.MainWindow.activity</w:t>
      </w:r>
    </w:p>
    <w:p w14:paraId="2FE2B706" w14:textId="77777777" w:rsidR="005F4A4C" w:rsidRPr="005F4A4C" w:rsidRDefault="005F4A4C" w:rsidP="005F4A4C">
      <w:pPr>
        <w:autoSpaceDE w:val="0"/>
        <w:autoSpaceDN w:val="0"/>
        <w:spacing w:before="30" w:after="60"/>
        <w:ind w:left="360"/>
        <w:jc w:val="both"/>
        <w:rPr>
          <w:sz w:val="20"/>
          <w:szCs w:val="20"/>
          <w:lang w:val="en-US" w:eastAsia="en-US"/>
        </w:rPr>
      </w:pPr>
      <w:bookmarkStart w:id="686" w:name="AAAAAAAAGH"/>
      <w:bookmarkEnd w:id="686"/>
    </w:p>
    <w:p w14:paraId="27942E0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Reference for the activity detection algorithm. </w:t>
      </w:r>
    </w:p>
    <w:p w14:paraId="7AB7B6D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tivity detection algorithm propossed by Dr. Pablo Reyes </w:t>
      </w:r>
    </w:p>
    <w:p w14:paraId="74EF05B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X: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AX"</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AX</w:t>
      </w:r>
    </w:p>
    <w:p w14:paraId="10BB179F" w14:textId="77777777" w:rsidR="005F4A4C" w:rsidRPr="005F4A4C" w:rsidRDefault="005F4A4C" w:rsidP="005F4A4C">
      <w:pPr>
        <w:autoSpaceDE w:val="0"/>
        <w:autoSpaceDN w:val="0"/>
        <w:spacing w:before="30" w:after="60"/>
        <w:ind w:left="360"/>
        <w:jc w:val="both"/>
        <w:rPr>
          <w:sz w:val="20"/>
          <w:szCs w:val="20"/>
          <w:lang w:val="en-US" w:eastAsia="en-US"/>
        </w:rPr>
      </w:pPr>
      <w:bookmarkStart w:id="687" w:name="AAAAAAAAGI"/>
      <w:bookmarkEnd w:id="687"/>
    </w:p>
    <w:p w14:paraId="7485F604"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cceleration in X axis. </w:t>
      </w:r>
    </w:p>
    <w:p w14:paraId="523BEDB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w:t>
      </w:r>
    </w:p>
    <w:p w14:paraId="601A6B0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A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AY</w:t>
      </w:r>
    </w:p>
    <w:p w14:paraId="7089C410" w14:textId="77777777" w:rsidR="005F4A4C" w:rsidRPr="005F4A4C" w:rsidRDefault="005F4A4C" w:rsidP="005F4A4C">
      <w:pPr>
        <w:autoSpaceDE w:val="0"/>
        <w:autoSpaceDN w:val="0"/>
        <w:spacing w:before="30" w:after="60"/>
        <w:ind w:left="360"/>
        <w:jc w:val="both"/>
        <w:rPr>
          <w:sz w:val="20"/>
          <w:szCs w:val="20"/>
          <w:lang w:val="en-US" w:eastAsia="en-US"/>
        </w:rPr>
      </w:pPr>
      <w:bookmarkStart w:id="688" w:name="AAAAAAAAGJ"/>
      <w:bookmarkEnd w:id="688"/>
    </w:p>
    <w:p w14:paraId="70337AB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cceleration in Y axis. </w:t>
      </w:r>
    </w:p>
    <w:p w14:paraId="01F6D34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w:t>
      </w:r>
    </w:p>
    <w:p w14:paraId="751367A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Z: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AZ"</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AZ</w:t>
      </w:r>
    </w:p>
    <w:p w14:paraId="047CB2B1" w14:textId="77777777" w:rsidR="005F4A4C" w:rsidRPr="005F4A4C" w:rsidRDefault="005F4A4C" w:rsidP="005F4A4C">
      <w:pPr>
        <w:autoSpaceDE w:val="0"/>
        <w:autoSpaceDN w:val="0"/>
        <w:spacing w:before="30" w:after="60"/>
        <w:ind w:left="360"/>
        <w:jc w:val="both"/>
        <w:rPr>
          <w:sz w:val="20"/>
          <w:szCs w:val="20"/>
          <w:lang w:val="en-US" w:eastAsia="en-US"/>
        </w:rPr>
      </w:pPr>
      <w:bookmarkStart w:id="689" w:name="AAAAAAAAGK"/>
      <w:bookmarkEnd w:id="689"/>
    </w:p>
    <w:p w14:paraId="3EDFD0E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cceleration in Z axis. </w:t>
      </w:r>
    </w:p>
    <w:p w14:paraId="2B5DBB8E"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w:t>
      </w:r>
    </w:p>
    <w:p w14:paraId="45F112A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data: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data"</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data</w:t>
      </w:r>
    </w:p>
    <w:p w14:paraId="4C663364" w14:textId="77777777" w:rsidR="005F4A4C" w:rsidRPr="005F4A4C" w:rsidRDefault="005F4A4C" w:rsidP="005F4A4C">
      <w:pPr>
        <w:autoSpaceDE w:val="0"/>
        <w:autoSpaceDN w:val="0"/>
        <w:spacing w:before="30" w:after="60"/>
        <w:ind w:left="360"/>
        <w:jc w:val="both"/>
        <w:rPr>
          <w:sz w:val="20"/>
          <w:szCs w:val="20"/>
          <w:lang w:val="en-US" w:eastAsia="en-US"/>
        </w:rPr>
      </w:pPr>
      <w:bookmarkStart w:id="690" w:name="AAAAAAAAGL"/>
      <w:bookmarkEnd w:id="690"/>
    </w:p>
    <w:p w14:paraId="07CE542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Reference for the Threaded serial adquisition. </w:t>
      </w:r>
    </w:p>
    <w:p w14:paraId="11801BD1"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Threaded adquisition for a serial device with interrupts using Qt4 signals </w:t>
      </w:r>
    </w:p>
    <w:p w14:paraId="7AB7CFC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fall"</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fall</w:t>
      </w:r>
    </w:p>
    <w:p w14:paraId="78AA0D1B" w14:textId="77777777" w:rsidR="005F4A4C" w:rsidRPr="005F4A4C" w:rsidRDefault="005F4A4C" w:rsidP="005F4A4C">
      <w:pPr>
        <w:autoSpaceDE w:val="0"/>
        <w:autoSpaceDN w:val="0"/>
        <w:spacing w:before="30" w:after="60"/>
        <w:ind w:left="360"/>
        <w:jc w:val="both"/>
        <w:rPr>
          <w:sz w:val="20"/>
          <w:szCs w:val="20"/>
          <w:lang w:val="en-US" w:eastAsia="en-US"/>
        </w:rPr>
      </w:pPr>
      <w:bookmarkStart w:id="691" w:name="AAAAAAAAGM"/>
      <w:bookmarkEnd w:id="691"/>
    </w:p>
    <w:p w14:paraId="2EC5B78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Reference for the fall detection algorithm. </w:t>
      </w:r>
    </w:p>
    <w:p w14:paraId="721E6D1D"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Fall detection algorithm propossed by Dr. Pablo Reyes </w:t>
      </w:r>
    </w:p>
    <w:p w14:paraId="144CDEC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X: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GX"</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GX</w:t>
      </w:r>
    </w:p>
    <w:p w14:paraId="640B7233" w14:textId="77777777" w:rsidR="005F4A4C" w:rsidRPr="005F4A4C" w:rsidRDefault="005F4A4C" w:rsidP="005F4A4C">
      <w:pPr>
        <w:autoSpaceDE w:val="0"/>
        <w:autoSpaceDN w:val="0"/>
        <w:spacing w:before="30" w:after="60"/>
        <w:ind w:left="360"/>
        <w:jc w:val="both"/>
        <w:rPr>
          <w:sz w:val="20"/>
          <w:szCs w:val="20"/>
          <w:lang w:val="en-US" w:eastAsia="en-US"/>
        </w:rPr>
      </w:pPr>
      <w:bookmarkStart w:id="692" w:name="AAAAAAAAGN"/>
      <w:bookmarkEnd w:id="692"/>
    </w:p>
    <w:p w14:paraId="2628FCAD"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ngular Velocity in X axis. </w:t>
      </w:r>
    </w:p>
    <w:p w14:paraId="0D722CC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lastRenderedPageBreak/>
        <w:t xml:space="preserve">Angular Velocity in degrees/second </w:t>
      </w:r>
    </w:p>
    <w:p w14:paraId="702C7D0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G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GY</w:t>
      </w:r>
    </w:p>
    <w:p w14:paraId="75C61C62" w14:textId="77777777" w:rsidR="005F4A4C" w:rsidRPr="005F4A4C" w:rsidRDefault="005F4A4C" w:rsidP="005F4A4C">
      <w:pPr>
        <w:autoSpaceDE w:val="0"/>
        <w:autoSpaceDN w:val="0"/>
        <w:spacing w:before="30" w:after="60"/>
        <w:ind w:left="360"/>
        <w:jc w:val="both"/>
        <w:rPr>
          <w:sz w:val="20"/>
          <w:szCs w:val="20"/>
          <w:lang w:val="en-US" w:eastAsia="en-US"/>
        </w:rPr>
      </w:pPr>
      <w:bookmarkStart w:id="693" w:name="AAAAAAAAGO"/>
      <w:bookmarkEnd w:id="693"/>
    </w:p>
    <w:p w14:paraId="4C3BD28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ngular Velocity in Y axis. </w:t>
      </w:r>
    </w:p>
    <w:p w14:paraId="2E07CF9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ular Velocity in degrees/second </w:t>
      </w:r>
    </w:p>
    <w:p w14:paraId="7CB4CD0B"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Z: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GZ"</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GZ</w:t>
      </w:r>
    </w:p>
    <w:p w14:paraId="3F2B075F" w14:textId="77777777" w:rsidR="005F4A4C" w:rsidRPr="005F4A4C" w:rsidRDefault="005F4A4C" w:rsidP="005F4A4C">
      <w:pPr>
        <w:autoSpaceDE w:val="0"/>
        <w:autoSpaceDN w:val="0"/>
        <w:spacing w:before="30" w:after="60"/>
        <w:ind w:left="360"/>
        <w:jc w:val="both"/>
        <w:rPr>
          <w:sz w:val="20"/>
          <w:szCs w:val="20"/>
          <w:lang w:val="en-US" w:eastAsia="en-US"/>
        </w:rPr>
      </w:pPr>
      <w:bookmarkStart w:id="694" w:name="AAAAAAAAGP"/>
      <w:bookmarkEnd w:id="694"/>
    </w:p>
    <w:p w14:paraId="70C6A26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ngular Velocity in Z axis. </w:t>
      </w:r>
    </w:p>
    <w:p w14:paraId="0F51098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ular Velocity in degrees/second </w:t>
      </w:r>
    </w:p>
    <w:p w14:paraId="32E8790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AX: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LAX"</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LAX</w:t>
      </w:r>
    </w:p>
    <w:p w14:paraId="1B771533" w14:textId="77777777" w:rsidR="005F4A4C" w:rsidRPr="005F4A4C" w:rsidRDefault="005F4A4C" w:rsidP="005F4A4C">
      <w:pPr>
        <w:autoSpaceDE w:val="0"/>
        <w:autoSpaceDN w:val="0"/>
        <w:spacing w:before="30" w:after="60"/>
        <w:ind w:left="360"/>
        <w:jc w:val="both"/>
        <w:rPr>
          <w:sz w:val="20"/>
          <w:szCs w:val="20"/>
          <w:lang w:val="en-US" w:eastAsia="en-US"/>
        </w:rPr>
      </w:pPr>
      <w:bookmarkStart w:id="695" w:name="AAAAAAAAGQ"/>
      <w:bookmarkEnd w:id="695"/>
    </w:p>
    <w:p w14:paraId="4275065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Linear Acceleration in X axis. </w:t>
      </w:r>
    </w:p>
    <w:p w14:paraId="1E811604"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The 9DOF sensor fusion algorithm allows to estimate the expected gravity coordinates and dinamically delete it from the measured acceleration, allowing the gravity compensated linear acceleration </w:t>
      </w:r>
    </w:p>
    <w:p w14:paraId="59366C3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A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LA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LAY</w:t>
      </w:r>
    </w:p>
    <w:p w14:paraId="17E1A4B7" w14:textId="77777777" w:rsidR="005F4A4C" w:rsidRPr="005F4A4C" w:rsidRDefault="005F4A4C" w:rsidP="005F4A4C">
      <w:pPr>
        <w:autoSpaceDE w:val="0"/>
        <w:autoSpaceDN w:val="0"/>
        <w:spacing w:before="30" w:after="60"/>
        <w:ind w:left="360"/>
        <w:jc w:val="both"/>
        <w:rPr>
          <w:sz w:val="20"/>
          <w:szCs w:val="20"/>
          <w:lang w:val="en-US" w:eastAsia="en-US"/>
        </w:rPr>
      </w:pPr>
      <w:bookmarkStart w:id="696" w:name="AAAAAAAAGR"/>
      <w:bookmarkEnd w:id="696"/>
    </w:p>
    <w:p w14:paraId="4678BF3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Linear Acceleration in Y axis. </w:t>
      </w:r>
    </w:p>
    <w:p w14:paraId="214BBC4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The 9DOF sensor fusion algorithm allows to estimate the expected gravity coordinates and dinamically delete it from the measured acceleration, allowing the gravity compensated linear acceleration </w:t>
      </w:r>
    </w:p>
    <w:p w14:paraId="7182C4D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AZ: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LAZ"</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LAZ</w:t>
      </w:r>
    </w:p>
    <w:p w14:paraId="40C625CD" w14:textId="77777777" w:rsidR="005F4A4C" w:rsidRPr="005F4A4C" w:rsidRDefault="005F4A4C" w:rsidP="005F4A4C">
      <w:pPr>
        <w:autoSpaceDE w:val="0"/>
        <w:autoSpaceDN w:val="0"/>
        <w:spacing w:before="30" w:after="60"/>
        <w:ind w:left="360"/>
        <w:jc w:val="both"/>
        <w:rPr>
          <w:sz w:val="20"/>
          <w:szCs w:val="20"/>
          <w:lang w:val="en-US" w:eastAsia="en-US"/>
        </w:rPr>
      </w:pPr>
      <w:bookmarkStart w:id="697" w:name="AAAAAAAAGS"/>
      <w:bookmarkEnd w:id="697"/>
    </w:p>
    <w:p w14:paraId="0CA4FE3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Linear Acceleration in Z axis. </w:t>
      </w:r>
    </w:p>
    <w:p w14:paraId="30B96E88"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The 9DOF sensor fusion algorithm allows to estimate the expected gravity coordinates and dinamically delete it from the measured acceleration, allowing the gravity compensated linear acceleration </w:t>
      </w:r>
    </w:p>
    <w:p w14:paraId="54D2161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X: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MX"</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MX</w:t>
      </w:r>
    </w:p>
    <w:p w14:paraId="1AA77E61" w14:textId="77777777" w:rsidR="005F4A4C" w:rsidRPr="005F4A4C" w:rsidRDefault="005F4A4C" w:rsidP="005F4A4C">
      <w:pPr>
        <w:autoSpaceDE w:val="0"/>
        <w:autoSpaceDN w:val="0"/>
        <w:spacing w:before="30" w:after="60"/>
        <w:ind w:left="360"/>
        <w:jc w:val="both"/>
        <w:rPr>
          <w:sz w:val="20"/>
          <w:szCs w:val="20"/>
          <w:lang w:val="en-US" w:eastAsia="en-US"/>
        </w:rPr>
      </w:pPr>
      <w:bookmarkStart w:id="698" w:name="AAAAAAAAGT"/>
      <w:bookmarkEnd w:id="698"/>
    </w:p>
    <w:p w14:paraId="26A7FDE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Magnetic field in X axis. </w:t>
      </w:r>
    </w:p>
    <w:p w14:paraId="15C5006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Magnetic field flux in Gauss (Gs) </w:t>
      </w:r>
    </w:p>
    <w:p w14:paraId="41AE508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M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MY</w:t>
      </w:r>
    </w:p>
    <w:p w14:paraId="57553432" w14:textId="77777777" w:rsidR="005F4A4C" w:rsidRPr="005F4A4C" w:rsidRDefault="005F4A4C" w:rsidP="005F4A4C">
      <w:pPr>
        <w:autoSpaceDE w:val="0"/>
        <w:autoSpaceDN w:val="0"/>
        <w:spacing w:before="30" w:after="60"/>
        <w:ind w:left="360"/>
        <w:jc w:val="both"/>
        <w:rPr>
          <w:sz w:val="20"/>
          <w:szCs w:val="20"/>
          <w:lang w:val="en-US" w:eastAsia="en-US"/>
        </w:rPr>
      </w:pPr>
      <w:bookmarkStart w:id="699" w:name="AAAAAAAAGU"/>
      <w:bookmarkEnd w:id="699"/>
    </w:p>
    <w:p w14:paraId="7AC04F7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Magnetic field in Y axis. </w:t>
      </w:r>
    </w:p>
    <w:p w14:paraId="3EB6226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Magnetic field flux in Gauss (Gs) </w:t>
      </w:r>
    </w:p>
    <w:p w14:paraId="6C52F26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Z: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MZ"</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MZ</w:t>
      </w:r>
    </w:p>
    <w:p w14:paraId="45296415" w14:textId="77777777" w:rsidR="005F4A4C" w:rsidRPr="005F4A4C" w:rsidRDefault="005F4A4C" w:rsidP="005F4A4C">
      <w:pPr>
        <w:autoSpaceDE w:val="0"/>
        <w:autoSpaceDN w:val="0"/>
        <w:spacing w:before="30" w:after="60"/>
        <w:ind w:left="360"/>
        <w:jc w:val="both"/>
        <w:rPr>
          <w:sz w:val="20"/>
          <w:szCs w:val="20"/>
          <w:lang w:val="en-US" w:eastAsia="en-US"/>
        </w:rPr>
      </w:pPr>
      <w:bookmarkStart w:id="700" w:name="AAAAAAAAGV"/>
      <w:bookmarkEnd w:id="700"/>
    </w:p>
    <w:p w14:paraId="5FF1426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Magnetic field in Z axis. </w:t>
      </w:r>
    </w:p>
    <w:p w14:paraId="458C91C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lastRenderedPageBreak/>
        <w:t xml:space="preserve">Magnetic field flux in Gauss (Gs) </w:t>
      </w:r>
    </w:p>
    <w:p w14:paraId="3CC05F0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P"</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P</w:t>
      </w:r>
    </w:p>
    <w:p w14:paraId="3B0A2EB7" w14:textId="77777777" w:rsidR="005F4A4C" w:rsidRPr="005F4A4C" w:rsidRDefault="005F4A4C" w:rsidP="005F4A4C">
      <w:pPr>
        <w:autoSpaceDE w:val="0"/>
        <w:autoSpaceDN w:val="0"/>
        <w:spacing w:before="30" w:after="60"/>
        <w:ind w:left="360"/>
        <w:jc w:val="both"/>
        <w:rPr>
          <w:sz w:val="20"/>
          <w:szCs w:val="20"/>
          <w:lang w:val="en-US" w:eastAsia="en-US"/>
        </w:rPr>
      </w:pPr>
      <w:bookmarkStart w:id="701" w:name="AAAAAAAAGW"/>
      <w:bookmarkEnd w:id="701"/>
    </w:p>
    <w:p w14:paraId="10AEEB8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Y axis (Pitch) </w:t>
      </w:r>
    </w:p>
    <w:p w14:paraId="218EC46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directicly from the DMP of the MPU-9150 internal sensor fusion with 6DOF (Accelerometer + Gyroscope). </w:t>
      </w:r>
    </w:p>
    <w:p w14:paraId="7D128BB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2: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P2"</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P2</w:t>
      </w:r>
    </w:p>
    <w:p w14:paraId="4B880BC8" w14:textId="77777777" w:rsidR="005F4A4C" w:rsidRPr="005F4A4C" w:rsidRDefault="005F4A4C" w:rsidP="005F4A4C">
      <w:pPr>
        <w:autoSpaceDE w:val="0"/>
        <w:autoSpaceDN w:val="0"/>
        <w:spacing w:before="30" w:after="60"/>
        <w:ind w:left="360"/>
        <w:jc w:val="both"/>
        <w:rPr>
          <w:sz w:val="20"/>
          <w:szCs w:val="20"/>
          <w:lang w:val="en-US" w:eastAsia="en-US"/>
        </w:rPr>
      </w:pPr>
      <w:bookmarkStart w:id="702" w:name="AAAAAAAAGX"/>
      <w:bookmarkEnd w:id="702"/>
    </w:p>
    <w:p w14:paraId="3D38D8FD"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Y axis (Pitch) </w:t>
      </w:r>
    </w:p>
    <w:p w14:paraId="48E939E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from the sensor fusion algorithm (9DOF) developed by Sebastian Madgwick and implemented by Fabio Varesano. </w:t>
      </w:r>
    </w:p>
    <w:p w14:paraId="365E29A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PO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POS</w:t>
      </w:r>
    </w:p>
    <w:p w14:paraId="5570DF5B" w14:textId="77777777" w:rsidR="005F4A4C" w:rsidRPr="005F4A4C" w:rsidRDefault="005F4A4C" w:rsidP="005F4A4C">
      <w:pPr>
        <w:autoSpaceDE w:val="0"/>
        <w:autoSpaceDN w:val="0"/>
        <w:spacing w:before="30" w:after="60"/>
        <w:ind w:left="360"/>
        <w:jc w:val="both"/>
        <w:rPr>
          <w:sz w:val="20"/>
          <w:szCs w:val="20"/>
          <w:lang w:val="en-US" w:eastAsia="en-US"/>
        </w:rPr>
      </w:pPr>
      <w:bookmarkStart w:id="703" w:name="AAAAAAAAGY"/>
      <w:bookmarkEnd w:id="703"/>
    </w:p>
    <w:p w14:paraId="6635914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Indicates the current index for storing data in the buffers. </w:t>
      </w:r>
    </w:p>
    <w:p w14:paraId="30134E3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Updated and reseted by </w:t>
      </w:r>
      <w:r w:rsidRPr="005F4A4C">
        <w:rPr>
          <w:b/>
          <w:bCs/>
          <w:sz w:val="22"/>
          <w:szCs w:val="22"/>
          <w:lang w:val="en-US" w:eastAsia="en-US"/>
        </w:rPr>
        <w:t>updateData</w:t>
      </w:r>
      <w:r w:rsidRPr="005F4A4C">
        <w:rPr>
          <w:sz w:val="22"/>
          <w:szCs w:val="22"/>
          <w:lang w:val="en-US" w:eastAsia="en-US"/>
        </w:rPr>
        <w:t xml:space="preserve"> limits its count to WINDOW variable </w:t>
      </w:r>
    </w:p>
    <w:p w14:paraId="6FACBD1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R</w:t>
      </w:r>
    </w:p>
    <w:p w14:paraId="50DF1A22" w14:textId="77777777" w:rsidR="005F4A4C" w:rsidRPr="005F4A4C" w:rsidRDefault="005F4A4C" w:rsidP="005F4A4C">
      <w:pPr>
        <w:autoSpaceDE w:val="0"/>
        <w:autoSpaceDN w:val="0"/>
        <w:spacing w:before="30" w:after="60"/>
        <w:ind w:left="360"/>
        <w:jc w:val="both"/>
        <w:rPr>
          <w:sz w:val="20"/>
          <w:szCs w:val="20"/>
          <w:lang w:val="en-US" w:eastAsia="en-US"/>
        </w:rPr>
      </w:pPr>
      <w:bookmarkStart w:id="704" w:name="AAAAAAAAGZ"/>
      <w:bookmarkEnd w:id="704"/>
    </w:p>
    <w:p w14:paraId="19FA711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Z axis (Roll) </w:t>
      </w:r>
    </w:p>
    <w:p w14:paraId="37D0E73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directicly from the DMP of the MPU-9150 internal sensor fusion with 6DOF (Accelerometer + Gyroscope). </w:t>
      </w:r>
    </w:p>
    <w:p w14:paraId="6443898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2: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R2"</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R2</w:t>
      </w:r>
    </w:p>
    <w:p w14:paraId="0E005B70" w14:textId="77777777" w:rsidR="005F4A4C" w:rsidRPr="005F4A4C" w:rsidRDefault="005F4A4C" w:rsidP="005F4A4C">
      <w:pPr>
        <w:autoSpaceDE w:val="0"/>
        <w:autoSpaceDN w:val="0"/>
        <w:spacing w:before="30" w:after="60"/>
        <w:ind w:left="360"/>
        <w:jc w:val="both"/>
        <w:rPr>
          <w:sz w:val="20"/>
          <w:szCs w:val="20"/>
          <w:lang w:val="en-US" w:eastAsia="en-US"/>
        </w:rPr>
      </w:pPr>
      <w:bookmarkStart w:id="705" w:name="AAAAAAAAHA"/>
      <w:bookmarkEnd w:id="705"/>
    </w:p>
    <w:p w14:paraId="3EC0852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Z axis (Roll) </w:t>
      </w:r>
    </w:p>
    <w:p w14:paraId="7AC1A646"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from the sensor fusion algorithm (9DOF) developed by Sebastian Madgwick and implemented by Fabio Varesano. </w:t>
      </w:r>
    </w:p>
    <w:p w14:paraId="7214BB9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timer: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time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timer</w:t>
      </w:r>
    </w:p>
    <w:p w14:paraId="206DB347" w14:textId="77777777" w:rsidR="005F4A4C" w:rsidRPr="005F4A4C" w:rsidRDefault="005F4A4C" w:rsidP="005F4A4C">
      <w:pPr>
        <w:autoSpaceDE w:val="0"/>
        <w:autoSpaceDN w:val="0"/>
        <w:spacing w:before="30" w:after="60"/>
        <w:ind w:left="360"/>
        <w:jc w:val="both"/>
        <w:rPr>
          <w:sz w:val="20"/>
          <w:szCs w:val="20"/>
          <w:lang w:val="en-US" w:eastAsia="en-US"/>
        </w:rPr>
      </w:pPr>
      <w:bookmarkStart w:id="706" w:name="AAAAAAAAHB"/>
      <w:bookmarkEnd w:id="706"/>
    </w:p>
    <w:p w14:paraId="2B83646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Reference update plot timer. </w:t>
      </w:r>
    </w:p>
    <w:p w14:paraId="6AB00422"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Qt4 timer to trigger the  function </w:t>
      </w:r>
    </w:p>
    <w:p w14:paraId="7D9B6D1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Y</w:t>
      </w:r>
    </w:p>
    <w:p w14:paraId="4EB4AB93" w14:textId="77777777" w:rsidR="005F4A4C" w:rsidRPr="005F4A4C" w:rsidRDefault="005F4A4C" w:rsidP="005F4A4C">
      <w:pPr>
        <w:autoSpaceDE w:val="0"/>
        <w:autoSpaceDN w:val="0"/>
        <w:spacing w:before="30" w:after="60"/>
        <w:ind w:left="360"/>
        <w:jc w:val="both"/>
        <w:rPr>
          <w:sz w:val="20"/>
          <w:szCs w:val="20"/>
          <w:lang w:val="en-US" w:eastAsia="en-US"/>
        </w:rPr>
      </w:pPr>
      <w:bookmarkStart w:id="707" w:name="AAAAAAAAHC"/>
      <w:bookmarkEnd w:id="707"/>
    </w:p>
    <w:p w14:paraId="0427047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X axis (Yaw) </w:t>
      </w:r>
    </w:p>
    <w:p w14:paraId="67E214F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directicly from the DMP of the MPU-9150 internal sensor fusion with 6DOF (Accelerometer + Gyroscope). </w:t>
      </w:r>
    </w:p>
    <w:p w14:paraId="674AAD6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Y2: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Y2"</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Y2</w:t>
      </w:r>
    </w:p>
    <w:p w14:paraId="36EC382B" w14:textId="77777777" w:rsidR="005F4A4C" w:rsidRPr="005F4A4C" w:rsidRDefault="005F4A4C" w:rsidP="005F4A4C">
      <w:pPr>
        <w:autoSpaceDE w:val="0"/>
        <w:autoSpaceDN w:val="0"/>
        <w:spacing w:before="30" w:after="60"/>
        <w:ind w:left="360"/>
        <w:jc w:val="both"/>
        <w:rPr>
          <w:sz w:val="20"/>
          <w:szCs w:val="20"/>
          <w:lang w:val="en-US" w:eastAsia="en-US"/>
        </w:rPr>
      </w:pPr>
      <w:bookmarkStart w:id="708" w:name="AAAAAAAAHD"/>
      <w:bookmarkEnd w:id="708"/>
    </w:p>
    <w:p w14:paraId="1F338FF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X axis (Yaw) </w:t>
      </w:r>
    </w:p>
    <w:p w14:paraId="1827592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lastRenderedPageBreak/>
        <w:t xml:space="preserve">Angles in degrees. Obtained from the sensor fusion algorithm (9DOF) developed by Sebastian Madgwick and implemented by Fabio Varesano. </w:t>
      </w:r>
    </w:p>
    <w:p w14:paraId="389476F3"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32A4283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5EA68018"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main.py</w:t>
      </w:r>
    </w:p>
    <w:p w14:paraId="348CFD9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FE8B69D"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3DB26014"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posture.Posture Class Reference</w:t>
      </w:r>
    </w:p>
    <w:p w14:paraId="7F1CBE32"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posture.Posture"</w:instrText>
      </w:r>
      <w:r w:rsidRPr="005F4A4C">
        <w:rPr>
          <w:lang w:val="en-US" w:eastAsia="en-US"/>
        </w:rPr>
        <w:fldChar w:fldCharType="end"/>
      </w:r>
      <w:r w:rsidRPr="005F4A4C">
        <w:rPr>
          <w:lang w:val="en-US" w:eastAsia="en-US"/>
        </w:rPr>
        <w:fldChar w:fldCharType="begin"/>
      </w:r>
      <w:r w:rsidRPr="005F4A4C">
        <w:rPr>
          <w:lang w:val="en-US" w:eastAsia="en-US"/>
        </w:rPr>
        <w:instrText>xe "posture.Posture"</w:instrText>
      </w:r>
      <w:r w:rsidRPr="005F4A4C">
        <w:rPr>
          <w:lang w:val="en-US" w:eastAsia="en-US"/>
        </w:rPr>
        <w:fldChar w:fldCharType="end"/>
      </w:r>
      <w:bookmarkStart w:id="709" w:name="AAAAAAAAHE"/>
      <w:bookmarkEnd w:id="709"/>
    </w:p>
    <w:p w14:paraId="0CB989B1" w14:textId="77777777" w:rsidR="005F4A4C" w:rsidRPr="005F4A4C" w:rsidRDefault="005F4A4C" w:rsidP="005F4A4C">
      <w:pPr>
        <w:widowControl w:val="0"/>
        <w:autoSpaceDE w:val="0"/>
        <w:autoSpaceDN w:val="0"/>
        <w:adjustRightInd w:val="0"/>
        <w:rPr>
          <w:lang w:val="en-US" w:eastAsia="en-US"/>
        </w:rPr>
      </w:pPr>
      <w:r w:rsidRPr="005F4A4C">
        <w:rPr>
          <w:b/>
          <w:bCs/>
          <w:sz w:val="20"/>
          <w:szCs w:val="20"/>
          <w:lang w:val="en-US" w:eastAsia="en-US"/>
        </w:rPr>
        <w:t>Posture</w:t>
      </w:r>
      <w:r w:rsidRPr="005F4A4C">
        <w:rPr>
          <w:sz w:val="20"/>
          <w:szCs w:val="20"/>
          <w:lang w:val="en-US" w:eastAsia="en-US"/>
        </w:rPr>
        <w:t xml:space="preserve"> estimation based on accelerometer used as a compensated tilt sensor. </w:t>
      </w:r>
    </w:p>
    <w:p w14:paraId="44E3F2C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77E5FEA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bookmarkStart w:id="710" w:name="AAAAAAAAHF"/>
      <w:bookmarkEnd w:id="710"/>
    </w:p>
    <w:p w14:paraId="4D67539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0FFF8D1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offset</w:t>
      </w:r>
    </w:p>
    <w:p w14:paraId="59D5A4F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eterminates the offset in the accelerometer. </w:t>
      </w:r>
    </w:p>
    <w:p w14:paraId="7427901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ompensatedTilt</w:t>
      </w:r>
    </w:p>
    <w:p w14:paraId="2CCFD12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mpesated tilt. </w:t>
      </w:r>
    </w:p>
    <w:p w14:paraId="3B98408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normalize</w:t>
      </w:r>
    </w:p>
    <w:p w14:paraId="5AF14A9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Normalizes de values of the gravity. </w:t>
      </w:r>
    </w:p>
    <w:p w14:paraId="75C6ABB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mean</w:t>
      </w:r>
    </w:p>
    <w:p w14:paraId="61B65BC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Average of a list of values. </w:t>
      </w:r>
    </w:p>
    <w:p w14:paraId="2BECBCE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esetBuffers</w:t>
      </w:r>
    </w:p>
    <w:p w14:paraId="34171C2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lean buffers. </w:t>
      </w:r>
    </w:p>
    <w:p w14:paraId="759F7C7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Tilt</w:t>
      </w:r>
    </w:p>
    <w:p w14:paraId="02762CC9"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tilt values. </w:t>
      </w:r>
    </w:p>
    <w:p w14:paraId="0AA0C8C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554439A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w:t>
      </w:r>
      <w:bookmarkStart w:id="711" w:name="AAAAAAAAHG"/>
      <w:bookmarkEnd w:id="711"/>
    </w:p>
    <w:p w14:paraId="356418E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ngle_frontal</w:t>
      </w:r>
      <w:bookmarkStart w:id="712" w:name="AAAAAAAAHH"/>
      <w:bookmarkEnd w:id="712"/>
    </w:p>
    <w:p w14:paraId="5C1BC8F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ngle_lateral</w:t>
      </w:r>
      <w:bookmarkStart w:id="713" w:name="AAAAAAAAHI"/>
      <w:bookmarkEnd w:id="713"/>
    </w:p>
    <w:p w14:paraId="30F9289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X</w:t>
      </w:r>
      <w:bookmarkStart w:id="714" w:name="AAAAAAAAHJ"/>
      <w:bookmarkEnd w:id="714"/>
    </w:p>
    <w:p w14:paraId="6196C43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Y</w:t>
      </w:r>
      <w:bookmarkStart w:id="715" w:name="AAAAAAAAHK"/>
      <w:bookmarkEnd w:id="715"/>
    </w:p>
    <w:p w14:paraId="6FF1E43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Z</w:t>
      </w:r>
      <w:bookmarkStart w:id="716" w:name="AAAAAAAAHL"/>
      <w:bookmarkEnd w:id="716"/>
    </w:p>
    <w:p w14:paraId="2DCC1BD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0A54100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std</w:t>
      </w:r>
      <w:r w:rsidRPr="005F4A4C">
        <w:rPr>
          <w:sz w:val="20"/>
          <w:szCs w:val="20"/>
          <w:lang w:val="en-US" w:eastAsia="en-US"/>
        </w:rPr>
        <w:t xml:space="preserve"> = .05</w:t>
      </w:r>
      <w:bookmarkStart w:id="717" w:name="AAAAAAAAHM"/>
      <w:bookmarkEnd w:id="717"/>
    </w:p>
    <w:p w14:paraId="55F85E2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g</w:t>
      </w:r>
      <w:r w:rsidRPr="005F4A4C">
        <w:rPr>
          <w:sz w:val="20"/>
          <w:szCs w:val="20"/>
          <w:lang w:val="en-US" w:eastAsia="en-US"/>
        </w:rPr>
        <w:t xml:space="preserve"> = [0]</w:t>
      </w:r>
      <w:bookmarkStart w:id="718" w:name="AAAAAAAAHN"/>
      <w:bookmarkEnd w:id="718"/>
    </w:p>
    <w:p w14:paraId="34409DB7" w14:textId="77777777" w:rsidR="005F4A4C" w:rsidRPr="005F4A4C" w:rsidRDefault="005F4A4C" w:rsidP="005F4A4C">
      <w:pPr>
        <w:pBdr>
          <w:bottom w:val="single" w:sz="2" w:space="1" w:color="auto"/>
        </w:pBdr>
        <w:autoSpaceDE w:val="0"/>
        <w:autoSpaceDN w:val="0"/>
        <w:rPr>
          <w:lang w:val="en-US" w:eastAsia="en-US"/>
        </w:rPr>
      </w:pPr>
    </w:p>
    <w:p w14:paraId="2DEF3B04"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4DB7D182"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b/>
          <w:bCs/>
          <w:sz w:val="22"/>
          <w:szCs w:val="22"/>
          <w:lang w:val="en-US" w:eastAsia="en-US"/>
        </w:rPr>
        <w:t>Posture</w:t>
      </w:r>
      <w:r w:rsidRPr="005F4A4C">
        <w:rPr>
          <w:sz w:val="22"/>
          <w:szCs w:val="22"/>
          <w:lang w:val="en-US" w:eastAsia="en-US"/>
        </w:rPr>
        <w:t xml:space="preserve"> estimation based on accelerometer used as a compensated tilt sensor. </w:t>
      </w:r>
    </w:p>
    <w:p w14:paraId="1FED45E4"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The algoritm calculates the offset due to earth's gravity in the accelerometer axis, provided no other accelerations or forces affects the accelerometer.</w:t>
      </w:r>
    </w:p>
    <w:p w14:paraId="6C9EF140"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The algorithm then determinates the tilt componsated with the estimated position of the gravity, to ensure the measurements are always equals in the coordinates of the accelerometer. </w:t>
      </w:r>
    </w:p>
    <w:p w14:paraId="289A11A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39A3C846" w14:textId="77777777" w:rsidR="005F4A4C" w:rsidRPr="005F4A4C" w:rsidRDefault="005F4A4C" w:rsidP="005F4A4C">
      <w:pPr>
        <w:autoSpaceDE w:val="0"/>
        <w:autoSpaceDN w:val="0"/>
        <w:ind w:left="360"/>
        <w:rPr>
          <w:sz w:val="20"/>
          <w:szCs w:val="20"/>
          <w:lang w:val="en-US" w:eastAsia="en-US"/>
        </w:rPr>
      </w:pPr>
      <w:r w:rsidRPr="005F4A4C">
        <w:rPr>
          <w:sz w:val="20"/>
          <w:szCs w:val="20"/>
          <w:lang w:val="en-US" w:eastAsia="en-US"/>
        </w:rPr>
        <w:t xml:space="preserve">Sebastian Sepulveda </w:t>
      </w:r>
    </w:p>
    <w:p w14:paraId="5B46FD65" w14:textId="77777777" w:rsidR="005F4A4C" w:rsidRPr="005F4A4C" w:rsidRDefault="005F4A4C" w:rsidP="005F4A4C">
      <w:pPr>
        <w:pBdr>
          <w:bottom w:val="single" w:sz="2" w:space="1" w:color="auto"/>
        </w:pBdr>
        <w:autoSpaceDE w:val="0"/>
        <w:autoSpaceDN w:val="0"/>
        <w:rPr>
          <w:lang w:val="en-US" w:eastAsia="en-US"/>
        </w:rPr>
      </w:pPr>
    </w:p>
    <w:p w14:paraId="4D73EEF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73A393C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ompensatedTilt:posture\:\:Posture"</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posture\:\:Posture:compensatedTil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posture.Posture.compensatedTil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65694AE0" w14:textId="77777777" w:rsidR="005F4A4C" w:rsidRPr="005F4A4C" w:rsidRDefault="005F4A4C" w:rsidP="005F4A4C">
      <w:pPr>
        <w:autoSpaceDE w:val="0"/>
        <w:autoSpaceDN w:val="0"/>
        <w:spacing w:before="30" w:after="60"/>
        <w:ind w:left="360"/>
        <w:jc w:val="both"/>
        <w:rPr>
          <w:sz w:val="20"/>
          <w:szCs w:val="20"/>
          <w:lang w:val="en-US" w:eastAsia="en-US"/>
        </w:rPr>
      </w:pPr>
      <w:bookmarkStart w:id="719" w:name="AAAAAAAAHO"/>
      <w:bookmarkEnd w:id="719"/>
    </w:p>
    <w:p w14:paraId="136A70E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mpesated tilt. </w:t>
      </w:r>
    </w:p>
    <w:p w14:paraId="75794B1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Using the data generated by </w:t>
      </w:r>
      <w:r w:rsidRPr="005F4A4C">
        <w:rPr>
          <w:b/>
          <w:bCs/>
          <w:sz w:val="22"/>
          <w:szCs w:val="22"/>
          <w:lang w:val="en-US" w:eastAsia="en-US"/>
        </w:rPr>
        <w:t>offset</w:t>
      </w:r>
      <w:r w:rsidRPr="005F4A4C">
        <w:rPr>
          <w:sz w:val="22"/>
          <w:szCs w:val="22"/>
          <w:lang w:val="en-US" w:eastAsia="en-US"/>
        </w:rPr>
        <w:t>, modifies axis values gatered so the tilt is always measured properly, based on this considerations:</w:t>
      </w:r>
    </w:p>
    <w:p w14:paraId="4942AC03" w14:textId="77777777" w:rsidR="005F4A4C" w:rsidRPr="005F4A4C" w:rsidRDefault="005F4A4C" w:rsidP="005F4A4C">
      <w:pPr>
        <w:autoSpaceDE w:val="0"/>
        <w:autoSpaceDN w:val="0"/>
        <w:spacing w:before="30" w:after="60"/>
        <w:ind w:left="360"/>
        <w:jc w:val="both"/>
        <w:rPr>
          <w:sz w:val="22"/>
          <w:szCs w:val="22"/>
          <w:lang w:val="en-US" w:eastAsia="en-US"/>
        </w:rPr>
      </w:pPr>
    </w:p>
    <w:p w14:paraId="1DCDD645"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The earth's gravity is aligned with the z axis (axis pointing in direction of the earth's gravity)</w:t>
      </w:r>
    </w:p>
    <w:p w14:paraId="7CA1CD1C"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The Y axis points to the front of the user</w:t>
      </w:r>
    </w:p>
    <w:p w14:paraId="6646A647"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The X axis points to the right of the user</w:t>
      </w:r>
    </w:p>
    <w:p w14:paraId="3F65DC6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With this considerations, the rest of the modifications based on the displacement of the earth's gravity are reorder to calculate the tilt alway in reference to the earth's gravity </w:t>
      </w:r>
    </w:p>
    <w:p w14:paraId="41C5BA8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95A2E9D" w14:textId="77777777" w:rsidTr="0075155C">
        <w:tc>
          <w:tcPr>
            <w:tcW w:w="1761" w:type="dxa"/>
          </w:tcPr>
          <w:p w14:paraId="5992B09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B8CF32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561E985C" w14:textId="77777777" w:rsidTr="0075155C">
        <w:tc>
          <w:tcPr>
            <w:tcW w:w="1761" w:type="dxa"/>
          </w:tcPr>
          <w:p w14:paraId="33BAFD1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278C8D8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x axis, in g </w:t>
            </w:r>
          </w:p>
        </w:tc>
      </w:tr>
      <w:tr w:rsidR="005F4A4C" w:rsidRPr="008662F3" w14:paraId="4932BAA4" w14:textId="77777777" w:rsidTr="0075155C">
        <w:tc>
          <w:tcPr>
            <w:tcW w:w="1761" w:type="dxa"/>
          </w:tcPr>
          <w:p w14:paraId="6EC7E83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0624B4A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y axis, in g </w:t>
            </w:r>
          </w:p>
        </w:tc>
      </w:tr>
      <w:tr w:rsidR="005F4A4C" w:rsidRPr="008662F3" w14:paraId="2C58AD0D" w14:textId="77777777" w:rsidTr="0075155C">
        <w:tc>
          <w:tcPr>
            <w:tcW w:w="1761" w:type="dxa"/>
          </w:tcPr>
          <w:p w14:paraId="3A2EEED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358E3A2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z axis, in g </w:t>
            </w:r>
          </w:p>
        </w:tc>
      </w:tr>
    </w:tbl>
    <w:p w14:paraId="60F393E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Tilt: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getTil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getTil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7B7CF580" w14:textId="77777777" w:rsidR="005F4A4C" w:rsidRPr="005F4A4C" w:rsidRDefault="005F4A4C" w:rsidP="005F4A4C">
      <w:pPr>
        <w:autoSpaceDE w:val="0"/>
        <w:autoSpaceDN w:val="0"/>
        <w:spacing w:before="30" w:after="60"/>
        <w:ind w:left="360"/>
        <w:jc w:val="both"/>
        <w:rPr>
          <w:sz w:val="20"/>
          <w:szCs w:val="20"/>
          <w:lang w:val="en-US" w:eastAsia="en-US"/>
        </w:rPr>
      </w:pPr>
      <w:bookmarkStart w:id="720" w:name="AAAAAAAAHP"/>
      <w:bookmarkEnd w:id="720"/>
    </w:p>
    <w:p w14:paraId="03E33CB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tilt values. </w:t>
      </w:r>
    </w:p>
    <w:p w14:paraId="3F9E07A3" w14:textId="77777777" w:rsidR="005F4A4C" w:rsidRPr="005F4A4C" w:rsidRDefault="005F4A4C" w:rsidP="005F4A4C">
      <w:pPr>
        <w:autoSpaceDE w:val="0"/>
        <w:autoSpaceDN w:val="0"/>
        <w:spacing w:before="30" w:after="60"/>
        <w:ind w:left="360"/>
        <w:jc w:val="both"/>
        <w:rPr>
          <w:sz w:val="22"/>
          <w:szCs w:val="22"/>
          <w:lang w:val="en-US" w:eastAsia="en-US"/>
        </w:rPr>
      </w:pPr>
    </w:p>
    <w:p w14:paraId="2C97BE0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A319FBD" w14:textId="77777777" w:rsidTr="0075155C">
        <w:tc>
          <w:tcPr>
            <w:tcW w:w="1761" w:type="dxa"/>
          </w:tcPr>
          <w:p w14:paraId="5462B74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A1E5F0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4BF3825F" w14:textId="77777777" w:rsidTr="0075155C">
        <w:tc>
          <w:tcPr>
            <w:tcW w:w="1761" w:type="dxa"/>
          </w:tcPr>
          <w:p w14:paraId="4CC9CE9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7507EBF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x axis, in g </w:t>
            </w:r>
          </w:p>
        </w:tc>
      </w:tr>
      <w:tr w:rsidR="005F4A4C" w:rsidRPr="008662F3" w14:paraId="3E60C65C" w14:textId="77777777" w:rsidTr="0075155C">
        <w:tc>
          <w:tcPr>
            <w:tcW w:w="1761" w:type="dxa"/>
          </w:tcPr>
          <w:p w14:paraId="57DD603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62C1C2F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y axis, in g </w:t>
            </w:r>
          </w:p>
        </w:tc>
      </w:tr>
      <w:tr w:rsidR="005F4A4C" w:rsidRPr="008662F3" w14:paraId="281CD87E" w14:textId="77777777" w:rsidTr="0075155C">
        <w:tc>
          <w:tcPr>
            <w:tcW w:w="1761" w:type="dxa"/>
          </w:tcPr>
          <w:p w14:paraId="21A6885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0CC9786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z axis, in g </w:t>
            </w:r>
          </w:p>
        </w:tc>
      </w:tr>
    </w:tbl>
    <w:p w14:paraId="75AA21C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ADEBE7D"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A list with 2 elements</w:t>
      </w:r>
    </w:p>
    <w:p w14:paraId="6E3E8A2A"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1st</w:t>
      </w:r>
      <w:r w:rsidRPr="005F4A4C">
        <w:rPr>
          <w:sz w:val="20"/>
          <w:szCs w:val="20"/>
          <w:lang w:val="en-US" w:eastAsia="en-US"/>
        </w:rPr>
        <w:t xml:space="preserve">  Position show the tilt inclination.</w:t>
      </w:r>
    </w:p>
    <w:p w14:paraId="70475568" w14:textId="77777777" w:rsidR="005F4A4C" w:rsidRPr="005F4A4C" w:rsidRDefault="005F4A4C" w:rsidP="005F4A4C">
      <w:pPr>
        <w:tabs>
          <w:tab w:val="num" w:pos="1440"/>
        </w:tabs>
        <w:autoSpaceDE w:val="0"/>
        <w:autoSpaceDN w:val="0"/>
        <w:ind w:left="1440" w:hanging="360"/>
        <w:rPr>
          <w:sz w:val="20"/>
          <w:szCs w:val="20"/>
          <w:lang w:val="en-US" w:eastAsia="en-US"/>
        </w:rPr>
      </w:pPr>
      <w:r w:rsidRPr="005F4A4C">
        <w:rPr>
          <w:b/>
          <w:bCs/>
          <w:sz w:val="20"/>
          <w:szCs w:val="20"/>
          <w:lang w:val="en-US" w:eastAsia="en-US"/>
        </w:rPr>
        <w:t>Positive</w:t>
      </w:r>
      <w:r w:rsidRPr="005F4A4C">
        <w:rPr>
          <w:sz w:val="20"/>
          <w:szCs w:val="20"/>
          <w:lang w:val="en-US" w:eastAsia="en-US"/>
        </w:rPr>
        <w:t xml:space="preserve">  values means front inclination</w:t>
      </w:r>
    </w:p>
    <w:p w14:paraId="7BA46333" w14:textId="77777777" w:rsidR="005F4A4C" w:rsidRPr="005F4A4C" w:rsidRDefault="005F4A4C" w:rsidP="005F4A4C">
      <w:pPr>
        <w:tabs>
          <w:tab w:val="num" w:pos="1440"/>
        </w:tabs>
        <w:autoSpaceDE w:val="0"/>
        <w:autoSpaceDN w:val="0"/>
        <w:ind w:left="1440" w:hanging="360"/>
        <w:rPr>
          <w:sz w:val="20"/>
          <w:szCs w:val="20"/>
          <w:lang w:val="en-US" w:eastAsia="en-US"/>
        </w:rPr>
      </w:pPr>
      <w:r w:rsidRPr="005F4A4C">
        <w:rPr>
          <w:b/>
          <w:bCs/>
          <w:sz w:val="20"/>
          <w:szCs w:val="20"/>
          <w:lang w:val="en-US" w:eastAsia="en-US"/>
        </w:rPr>
        <w:t>Negative</w:t>
      </w:r>
      <w:r w:rsidRPr="005F4A4C">
        <w:rPr>
          <w:sz w:val="20"/>
          <w:szCs w:val="20"/>
          <w:lang w:val="en-US" w:eastAsia="en-US"/>
        </w:rPr>
        <w:t xml:space="preserve">  values means backwards inclination</w:t>
      </w:r>
    </w:p>
    <w:p w14:paraId="6C7E956F"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2nd</w:t>
      </w:r>
      <w:r w:rsidRPr="005F4A4C">
        <w:rPr>
          <w:sz w:val="20"/>
          <w:szCs w:val="20"/>
          <w:lang w:val="en-US" w:eastAsia="en-US"/>
        </w:rPr>
        <w:t xml:space="preserve">  Position show the tilt inclination.</w:t>
      </w:r>
    </w:p>
    <w:p w14:paraId="4F37B18B" w14:textId="77777777" w:rsidR="005F4A4C" w:rsidRPr="005F4A4C" w:rsidRDefault="005F4A4C" w:rsidP="005F4A4C">
      <w:pPr>
        <w:tabs>
          <w:tab w:val="num" w:pos="1440"/>
        </w:tabs>
        <w:autoSpaceDE w:val="0"/>
        <w:autoSpaceDN w:val="0"/>
        <w:ind w:left="1440" w:hanging="360"/>
        <w:rPr>
          <w:sz w:val="20"/>
          <w:szCs w:val="20"/>
          <w:lang w:val="en-US" w:eastAsia="en-US"/>
        </w:rPr>
      </w:pPr>
      <w:r w:rsidRPr="005F4A4C">
        <w:rPr>
          <w:b/>
          <w:bCs/>
          <w:sz w:val="20"/>
          <w:szCs w:val="20"/>
          <w:lang w:val="en-US" w:eastAsia="en-US"/>
        </w:rPr>
        <w:t>Positive</w:t>
      </w:r>
      <w:r w:rsidRPr="005F4A4C">
        <w:rPr>
          <w:sz w:val="20"/>
          <w:szCs w:val="20"/>
          <w:lang w:val="en-US" w:eastAsia="en-US"/>
        </w:rPr>
        <w:t xml:space="preserve">  values means right inclination</w:t>
      </w:r>
    </w:p>
    <w:p w14:paraId="26A302D4" w14:textId="77777777" w:rsidR="005F4A4C" w:rsidRPr="005F4A4C" w:rsidRDefault="005F4A4C" w:rsidP="005F4A4C">
      <w:pPr>
        <w:tabs>
          <w:tab w:val="num" w:pos="1440"/>
        </w:tabs>
        <w:autoSpaceDE w:val="0"/>
        <w:autoSpaceDN w:val="0"/>
        <w:ind w:left="1440" w:hanging="360"/>
        <w:rPr>
          <w:sz w:val="20"/>
          <w:szCs w:val="20"/>
          <w:lang w:val="en-US" w:eastAsia="en-US"/>
        </w:rPr>
      </w:pPr>
      <w:r w:rsidRPr="005F4A4C">
        <w:rPr>
          <w:b/>
          <w:bCs/>
          <w:sz w:val="20"/>
          <w:szCs w:val="20"/>
          <w:lang w:val="en-US" w:eastAsia="en-US"/>
        </w:rPr>
        <w:t>Negative</w:t>
      </w:r>
      <w:r w:rsidRPr="005F4A4C">
        <w:rPr>
          <w:sz w:val="20"/>
          <w:szCs w:val="20"/>
          <w:lang w:val="en-US" w:eastAsia="en-US"/>
        </w:rPr>
        <w:t xml:space="preserve">  values means left inclination </w:t>
      </w:r>
    </w:p>
    <w:p w14:paraId="56B056FB" w14:textId="77777777" w:rsidR="005F4A4C" w:rsidRPr="005F4A4C" w:rsidRDefault="005F4A4C" w:rsidP="005F4A4C">
      <w:pPr>
        <w:tabs>
          <w:tab w:val="num" w:pos="1080"/>
        </w:tabs>
        <w:autoSpaceDE w:val="0"/>
        <w:autoSpaceDN w:val="0"/>
        <w:ind w:left="1080" w:hanging="360"/>
        <w:rPr>
          <w:sz w:val="20"/>
          <w:szCs w:val="20"/>
          <w:lang w:val="en-US" w:eastAsia="en-US"/>
        </w:rPr>
      </w:pPr>
    </w:p>
    <w:p w14:paraId="4605BE7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ean: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mea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mea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list_</w:t>
      </w:r>
      <w:r w:rsidRPr="005F4A4C">
        <w:rPr>
          <w:rFonts w:ascii="Calibri" w:hAnsi="Calibri"/>
          <w:b/>
          <w:bCs/>
          <w:sz w:val="22"/>
          <w:szCs w:val="22"/>
          <w:lang w:val="en-US" w:eastAsia="en-US"/>
        </w:rPr>
        <w:t>)</w:t>
      </w:r>
    </w:p>
    <w:p w14:paraId="6568A88E" w14:textId="77777777" w:rsidR="005F4A4C" w:rsidRPr="005F4A4C" w:rsidRDefault="005F4A4C" w:rsidP="005F4A4C">
      <w:pPr>
        <w:autoSpaceDE w:val="0"/>
        <w:autoSpaceDN w:val="0"/>
        <w:spacing w:before="30" w:after="60"/>
        <w:ind w:left="360"/>
        <w:jc w:val="both"/>
        <w:rPr>
          <w:sz w:val="20"/>
          <w:szCs w:val="20"/>
          <w:lang w:val="en-US" w:eastAsia="en-US"/>
        </w:rPr>
      </w:pPr>
      <w:bookmarkStart w:id="721" w:name="AAAAAAAAHQ"/>
      <w:bookmarkEnd w:id="721"/>
    </w:p>
    <w:p w14:paraId="7B173AC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Average of a list of values. </w:t>
      </w:r>
    </w:p>
    <w:p w14:paraId="4537EE44" w14:textId="77777777" w:rsidR="005F4A4C" w:rsidRPr="005F4A4C" w:rsidRDefault="005F4A4C" w:rsidP="005F4A4C">
      <w:pPr>
        <w:autoSpaceDE w:val="0"/>
        <w:autoSpaceDN w:val="0"/>
        <w:spacing w:before="30" w:after="60"/>
        <w:ind w:left="360"/>
        <w:jc w:val="both"/>
        <w:rPr>
          <w:sz w:val="22"/>
          <w:szCs w:val="22"/>
          <w:lang w:val="en-US" w:eastAsia="en-US"/>
        </w:rPr>
      </w:pPr>
    </w:p>
    <w:p w14:paraId="0DBC833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C949D9D" w14:textId="77777777" w:rsidTr="0075155C">
        <w:tc>
          <w:tcPr>
            <w:tcW w:w="1761" w:type="dxa"/>
          </w:tcPr>
          <w:p w14:paraId="1403A18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A57FD1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06CE8B89" w14:textId="77777777" w:rsidTr="0075155C">
        <w:tc>
          <w:tcPr>
            <w:tcW w:w="1761" w:type="dxa"/>
          </w:tcPr>
          <w:p w14:paraId="7C6F767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list_</w:t>
            </w:r>
            <w:r w:rsidRPr="005F4A4C">
              <w:rPr>
                <w:sz w:val="20"/>
                <w:szCs w:val="20"/>
                <w:lang w:val="en-US" w:eastAsia="en-US"/>
              </w:rPr>
              <w:t xml:space="preserve"> </w:t>
            </w:r>
          </w:p>
        </w:tc>
        <w:tc>
          <w:tcPr>
            <w:tcW w:w="6561" w:type="dxa"/>
          </w:tcPr>
          <w:p w14:paraId="5B20725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values </w:t>
            </w:r>
          </w:p>
        </w:tc>
      </w:tr>
    </w:tbl>
    <w:p w14:paraId="3CCBAEC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6CFD0858"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Average of the List </w:t>
      </w:r>
    </w:p>
    <w:p w14:paraId="4236021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normalize: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normaliz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normaliz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alue</w:t>
      </w:r>
      <w:r w:rsidRPr="005F4A4C">
        <w:rPr>
          <w:rFonts w:ascii="Calibri" w:hAnsi="Calibri"/>
          <w:b/>
          <w:bCs/>
          <w:sz w:val="22"/>
          <w:szCs w:val="22"/>
          <w:lang w:val="en-US" w:eastAsia="en-US"/>
        </w:rPr>
        <w:t>)</w:t>
      </w:r>
    </w:p>
    <w:p w14:paraId="2CFA27CF" w14:textId="77777777" w:rsidR="005F4A4C" w:rsidRPr="005F4A4C" w:rsidRDefault="005F4A4C" w:rsidP="005F4A4C">
      <w:pPr>
        <w:autoSpaceDE w:val="0"/>
        <w:autoSpaceDN w:val="0"/>
        <w:spacing w:before="30" w:after="60"/>
        <w:ind w:left="360"/>
        <w:jc w:val="both"/>
        <w:rPr>
          <w:sz w:val="20"/>
          <w:szCs w:val="20"/>
          <w:lang w:val="en-US" w:eastAsia="en-US"/>
        </w:rPr>
      </w:pPr>
      <w:bookmarkStart w:id="722" w:name="AAAAAAAAHR"/>
      <w:bookmarkEnd w:id="722"/>
    </w:p>
    <w:p w14:paraId="13D5FDA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lastRenderedPageBreak/>
        <w:t xml:space="preserve">Normalizes de values of the gravity. </w:t>
      </w:r>
    </w:p>
    <w:p w14:paraId="1371A8A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Normalizes values in 3 ranges, using the std as desviation from the expected values </w:t>
      </w:r>
    </w:p>
    <w:p w14:paraId="0A5F90C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CC578B4" w14:textId="77777777" w:rsidTr="0075155C">
        <w:tc>
          <w:tcPr>
            <w:tcW w:w="1761" w:type="dxa"/>
          </w:tcPr>
          <w:p w14:paraId="0F418C58"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0B1B6F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7FB96811" w14:textId="77777777" w:rsidTr="0075155C">
        <w:tc>
          <w:tcPr>
            <w:tcW w:w="1761" w:type="dxa"/>
          </w:tcPr>
          <w:p w14:paraId="5EB449B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alue</w:t>
            </w:r>
            <w:r w:rsidRPr="005F4A4C">
              <w:rPr>
                <w:sz w:val="20"/>
                <w:szCs w:val="20"/>
                <w:lang w:val="en-US" w:eastAsia="en-US"/>
              </w:rPr>
              <w:t xml:space="preserve"> </w:t>
            </w:r>
          </w:p>
        </w:tc>
        <w:tc>
          <w:tcPr>
            <w:tcW w:w="6561" w:type="dxa"/>
          </w:tcPr>
          <w:p w14:paraId="457DA1E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Value to be normalized </w:t>
            </w:r>
          </w:p>
        </w:tc>
      </w:tr>
    </w:tbl>
    <w:p w14:paraId="06DA611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02CC8901"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normalized values</w:t>
      </w:r>
    </w:p>
    <w:p w14:paraId="7BB09B50"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1</w:t>
      </w:r>
      <w:r w:rsidRPr="005F4A4C">
        <w:rPr>
          <w:sz w:val="20"/>
          <w:szCs w:val="20"/>
          <w:lang w:val="en-US" w:eastAsia="en-US"/>
        </w:rPr>
        <w:t xml:space="preserve">  if the gravity points in the direction of the axis</w:t>
      </w:r>
    </w:p>
    <w:p w14:paraId="414355DC"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0</w:t>
      </w:r>
      <w:r w:rsidRPr="005F4A4C">
        <w:rPr>
          <w:sz w:val="20"/>
          <w:szCs w:val="20"/>
          <w:lang w:val="en-US" w:eastAsia="en-US"/>
        </w:rPr>
        <w:t xml:space="preserve">  if the gravity was not detected in the axis</w:t>
      </w:r>
    </w:p>
    <w:p w14:paraId="4F41A4D3"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1</w:t>
      </w:r>
      <w:r w:rsidRPr="005F4A4C">
        <w:rPr>
          <w:sz w:val="20"/>
          <w:szCs w:val="20"/>
          <w:lang w:val="en-US" w:eastAsia="en-US"/>
        </w:rPr>
        <w:t xml:space="preserve">  if the gravity points in the opposite direction of the axis </w:t>
      </w:r>
    </w:p>
    <w:p w14:paraId="245D0C9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offset: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offse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offse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20B7EF51" w14:textId="77777777" w:rsidR="005F4A4C" w:rsidRPr="005F4A4C" w:rsidRDefault="005F4A4C" w:rsidP="005F4A4C">
      <w:pPr>
        <w:autoSpaceDE w:val="0"/>
        <w:autoSpaceDN w:val="0"/>
        <w:spacing w:before="30" w:after="60"/>
        <w:ind w:left="360"/>
        <w:jc w:val="both"/>
        <w:rPr>
          <w:sz w:val="20"/>
          <w:szCs w:val="20"/>
          <w:lang w:val="en-US" w:eastAsia="en-US"/>
        </w:rPr>
      </w:pPr>
      <w:bookmarkStart w:id="723" w:name="AAAAAAAAHS"/>
      <w:bookmarkEnd w:id="723"/>
    </w:p>
    <w:p w14:paraId="4B64CBB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eterminates the offset in the accelerometer. </w:t>
      </w:r>
    </w:p>
    <w:p w14:paraId="74E73A4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When the accelerometer is static, it's readings should show the effect of the gravity in accelerometer (while it's inside the earth's gravitational force). Therefore, if no other force (normalized magnitud equal to 1 g) the direction of the gravity force could be estimated</w:t>
      </w:r>
    </w:p>
    <w:p w14:paraId="65B30AE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 std value is defined for the desviation in the values acceptables </w:t>
      </w:r>
    </w:p>
    <w:p w14:paraId="20B7509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144D578" w14:textId="77777777" w:rsidTr="0075155C">
        <w:tc>
          <w:tcPr>
            <w:tcW w:w="1761" w:type="dxa"/>
          </w:tcPr>
          <w:p w14:paraId="339A60B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47CC2A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188CB858" w14:textId="77777777" w:rsidTr="0075155C">
        <w:tc>
          <w:tcPr>
            <w:tcW w:w="1761" w:type="dxa"/>
          </w:tcPr>
          <w:p w14:paraId="48BE0AA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3DAC5D8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x axis, in g </w:t>
            </w:r>
          </w:p>
        </w:tc>
      </w:tr>
      <w:tr w:rsidR="005F4A4C" w:rsidRPr="008662F3" w14:paraId="63332B6D" w14:textId="77777777" w:rsidTr="0075155C">
        <w:tc>
          <w:tcPr>
            <w:tcW w:w="1761" w:type="dxa"/>
          </w:tcPr>
          <w:p w14:paraId="6988D99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420F621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y axis, in g </w:t>
            </w:r>
          </w:p>
        </w:tc>
      </w:tr>
      <w:tr w:rsidR="005F4A4C" w:rsidRPr="008662F3" w14:paraId="04AA45F0" w14:textId="77777777" w:rsidTr="0075155C">
        <w:tc>
          <w:tcPr>
            <w:tcW w:w="1761" w:type="dxa"/>
          </w:tcPr>
          <w:p w14:paraId="3D15E65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0C32671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z axis, in g </w:t>
            </w:r>
          </w:p>
        </w:tc>
      </w:tr>
    </w:tbl>
    <w:p w14:paraId="1349B47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esetBuffers: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resetBuffer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resetBuffer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0D9D46D9" w14:textId="77777777" w:rsidR="005F4A4C" w:rsidRPr="005F4A4C" w:rsidRDefault="005F4A4C" w:rsidP="005F4A4C">
      <w:pPr>
        <w:autoSpaceDE w:val="0"/>
        <w:autoSpaceDN w:val="0"/>
        <w:spacing w:before="30" w:after="60"/>
        <w:ind w:left="360"/>
        <w:jc w:val="both"/>
        <w:rPr>
          <w:sz w:val="20"/>
          <w:szCs w:val="20"/>
          <w:lang w:val="en-US" w:eastAsia="en-US"/>
        </w:rPr>
      </w:pPr>
      <w:bookmarkStart w:id="724" w:name="AAAAAAAAHT"/>
      <w:bookmarkEnd w:id="724"/>
    </w:p>
    <w:p w14:paraId="65B3B1D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lean buffers. </w:t>
      </w:r>
    </w:p>
    <w:p w14:paraId="39BAA275" w14:textId="77777777" w:rsidR="005F4A4C" w:rsidRPr="005F4A4C" w:rsidRDefault="005F4A4C" w:rsidP="005F4A4C">
      <w:pPr>
        <w:autoSpaceDE w:val="0"/>
        <w:autoSpaceDN w:val="0"/>
        <w:spacing w:before="30" w:after="60"/>
        <w:ind w:left="360"/>
        <w:jc w:val="both"/>
        <w:rPr>
          <w:sz w:val="22"/>
          <w:szCs w:val="22"/>
          <w:lang w:val="en-US" w:eastAsia="en-US"/>
        </w:rPr>
      </w:pPr>
    </w:p>
    <w:p w14:paraId="47F7271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9052FD0" w14:textId="77777777" w:rsidTr="0075155C">
        <w:tc>
          <w:tcPr>
            <w:tcW w:w="1761" w:type="dxa"/>
          </w:tcPr>
          <w:p w14:paraId="6FA2725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60A6D0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7707ED9D"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0633A2F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05FE914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posture.py</w:t>
      </w:r>
    </w:p>
    <w:p w14:paraId="121729B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DA7B5FC"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45FD44FC"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sensorFusion.SensorFusion Class Reference</w:t>
      </w:r>
    </w:p>
    <w:p w14:paraId="204C597B"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sensorFusion.SensorFusion"</w:instrText>
      </w:r>
      <w:r w:rsidRPr="005F4A4C">
        <w:rPr>
          <w:lang w:val="en-US" w:eastAsia="en-US"/>
        </w:rPr>
        <w:fldChar w:fldCharType="end"/>
      </w:r>
      <w:r w:rsidRPr="005F4A4C">
        <w:rPr>
          <w:lang w:val="en-US" w:eastAsia="en-US"/>
        </w:rPr>
        <w:fldChar w:fldCharType="begin"/>
      </w:r>
      <w:r w:rsidRPr="005F4A4C">
        <w:rPr>
          <w:lang w:val="en-US" w:eastAsia="en-US"/>
        </w:rPr>
        <w:instrText>xe "sensorFusion.SensorFusion"</w:instrText>
      </w:r>
      <w:r w:rsidRPr="005F4A4C">
        <w:rPr>
          <w:lang w:val="en-US" w:eastAsia="en-US"/>
        </w:rPr>
        <w:fldChar w:fldCharType="end"/>
      </w:r>
      <w:bookmarkStart w:id="725" w:name="AAAAAAAAHU"/>
      <w:bookmarkEnd w:id="725"/>
    </w:p>
    <w:p w14:paraId="2C1186AC"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Algorithms and functions for 9DOF fusion. </w:t>
      </w:r>
    </w:p>
    <w:p w14:paraId="376836C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340B006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251C716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4F363B8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9DOF</w:t>
      </w:r>
    </w:p>
    <w:p w14:paraId="6E977B9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Update the orientatation with sensors data. </w:t>
      </w:r>
    </w:p>
    <w:p w14:paraId="446D5B3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LinearAcceleration</w:t>
      </w:r>
    </w:p>
    <w:p w14:paraId="32516DD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mpensate the accelerometer readings from gravity. </w:t>
      </w:r>
    </w:p>
    <w:p w14:paraId="78F01D5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ravity</w:t>
      </w:r>
    </w:p>
    <w:p w14:paraId="2EA3321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eterminates the expected direction of the gravity. </w:t>
      </w:r>
    </w:p>
    <w:p w14:paraId="45C60E0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Q</w:t>
      </w:r>
    </w:p>
    <w:p w14:paraId="5A13E7D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Quaternions. </w:t>
      </w:r>
    </w:p>
    <w:p w14:paraId="48B14A9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LinearAcceleration</w:t>
      </w:r>
    </w:p>
    <w:p w14:paraId="5488556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Linear Acceleration. </w:t>
      </w:r>
    </w:p>
    <w:p w14:paraId="0D405D1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GravityDirection</w:t>
      </w:r>
    </w:p>
    <w:p w14:paraId="794099B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Gravity direction. </w:t>
      </w:r>
    </w:p>
    <w:p w14:paraId="3E56EC0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YawPitchRoll</w:t>
      </w:r>
    </w:p>
    <w:p w14:paraId="27AAD3C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Orientation as Yaw, Pith, Roll. </w:t>
      </w:r>
    </w:p>
    <w:p w14:paraId="5F8BCC2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w:t>
      </w:r>
    </w:p>
    <w:p w14:paraId="1123602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Orientation as Euler angles. </w:t>
      </w:r>
    </w:p>
    <w:p w14:paraId="152CF1F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784C62B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q</w:t>
      </w:r>
      <w:bookmarkStart w:id="726" w:name="AAAAAAAAHV"/>
      <w:bookmarkEnd w:id="726"/>
    </w:p>
    <w:p w14:paraId="25748863"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ast quaternion holder. </w:t>
      </w:r>
    </w:p>
    <w:p w14:paraId="02A0F98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inearAcceleration</w:t>
      </w:r>
      <w:bookmarkStart w:id="727" w:name="AAAAAAAAHW"/>
      <w:bookmarkEnd w:id="727"/>
    </w:p>
    <w:p w14:paraId="7491BFC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ast Linear accerlation. </w:t>
      </w:r>
    </w:p>
    <w:p w14:paraId="167637C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Kp</w:t>
      </w:r>
      <w:bookmarkStart w:id="728" w:name="AAAAAAAAHX"/>
      <w:bookmarkEnd w:id="728"/>
    </w:p>
    <w:p w14:paraId="504727B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ains of the algorithm. </w:t>
      </w:r>
    </w:p>
    <w:p w14:paraId="54CB371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Ki</w:t>
      </w:r>
      <w:bookmarkStart w:id="729" w:name="AAAAAAAAHY"/>
      <w:bookmarkEnd w:id="729"/>
    </w:p>
    <w:p w14:paraId="130DACF3"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ains of the algorithm. </w:t>
      </w:r>
    </w:p>
    <w:p w14:paraId="0EB0AB3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stUpdate</w:t>
      </w:r>
      <w:bookmarkStart w:id="730" w:name="AAAAAAAAHZ"/>
      <w:bookmarkEnd w:id="730"/>
    </w:p>
    <w:p w14:paraId="2AA514A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ime between updates. </w:t>
      </w:r>
    </w:p>
    <w:p w14:paraId="1A1622F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xInt</w:t>
      </w:r>
      <w:bookmarkStart w:id="731" w:name="AAAAAAAAIA"/>
      <w:bookmarkEnd w:id="731"/>
    </w:p>
    <w:p w14:paraId="5E47039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yInt</w:t>
      </w:r>
      <w:bookmarkStart w:id="732" w:name="AAAAAAAAIB"/>
      <w:bookmarkEnd w:id="732"/>
    </w:p>
    <w:p w14:paraId="6562813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zInt</w:t>
      </w:r>
      <w:bookmarkStart w:id="733" w:name="AAAAAAAAIC"/>
      <w:bookmarkEnd w:id="733"/>
    </w:p>
    <w:p w14:paraId="0F04EDE2" w14:textId="77777777" w:rsidR="005F4A4C" w:rsidRPr="005F4A4C" w:rsidRDefault="005F4A4C" w:rsidP="005F4A4C">
      <w:pPr>
        <w:pBdr>
          <w:bottom w:val="single" w:sz="2" w:space="1" w:color="auto"/>
        </w:pBdr>
        <w:autoSpaceDE w:val="0"/>
        <w:autoSpaceDN w:val="0"/>
        <w:rPr>
          <w:lang w:val="en-US" w:eastAsia="en-US"/>
        </w:rPr>
      </w:pPr>
    </w:p>
    <w:p w14:paraId="4B26C015"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28A3BC5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Algorithms and functions for 9DOF fusion. </w:t>
      </w:r>
    </w:p>
    <w:p w14:paraId="2C7C75B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Uses data from accelerometers, gyroscopes and magnetometers to do sensor fusion and obtain orientation of the device in a quaternion representation. </w:t>
      </w:r>
    </w:p>
    <w:p w14:paraId="3DBC1AA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Author:</w:t>
      </w:r>
    </w:p>
    <w:p w14:paraId="7458906D"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Sebastian Sepulveda </w:t>
      </w:r>
    </w:p>
    <w:p w14:paraId="04A9922C" w14:textId="77777777" w:rsidR="005F4A4C" w:rsidRPr="005F4A4C" w:rsidRDefault="005F4A4C" w:rsidP="005F4A4C">
      <w:pPr>
        <w:pBdr>
          <w:bottom w:val="single" w:sz="2" w:space="1" w:color="auto"/>
        </w:pBdr>
        <w:autoSpaceDE w:val="0"/>
        <w:autoSpaceDN w:val="0"/>
        <w:rPr>
          <w:lang w:val="es-ES" w:eastAsia="en-US"/>
        </w:rPr>
      </w:pPr>
    </w:p>
    <w:p w14:paraId="78595D1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s-ES" w:eastAsia="en-US"/>
        </w:rPr>
      </w:pPr>
      <w:r w:rsidRPr="005F4A4C">
        <w:rPr>
          <w:rFonts w:ascii="Arial" w:hAnsi="Arial" w:cs="Arial"/>
          <w:b/>
          <w:bCs/>
          <w:sz w:val="20"/>
          <w:szCs w:val="20"/>
          <w:lang w:val="es-ES" w:eastAsia="en-US"/>
        </w:rPr>
        <w:lastRenderedPageBreak/>
        <w:t>Constructor &amp; Destructor Documentation</w:t>
      </w:r>
    </w:p>
    <w:p w14:paraId="1755945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sensorFusion\:\:SensorFus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nsorFusion\:\:SensorFusion: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nsorFusion.SensorFusion.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4928F55F" w14:textId="77777777" w:rsidR="005F4A4C" w:rsidRPr="005F4A4C" w:rsidRDefault="005F4A4C" w:rsidP="005F4A4C">
      <w:pPr>
        <w:autoSpaceDE w:val="0"/>
        <w:autoSpaceDN w:val="0"/>
        <w:spacing w:before="30" w:after="60"/>
        <w:ind w:left="360"/>
        <w:jc w:val="both"/>
        <w:rPr>
          <w:sz w:val="20"/>
          <w:szCs w:val="20"/>
          <w:lang w:val="en-US" w:eastAsia="en-US"/>
        </w:rPr>
      </w:pPr>
      <w:bookmarkStart w:id="734" w:name="AAAAAAAAID"/>
      <w:bookmarkEnd w:id="734"/>
    </w:p>
    <w:p w14:paraId="435A0B9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707B5DA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s variables for the algorithm </w:t>
      </w:r>
    </w:p>
    <w:p w14:paraId="47C563B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35EA32A" w14:textId="77777777" w:rsidTr="0075155C">
        <w:tc>
          <w:tcPr>
            <w:tcW w:w="1761" w:type="dxa"/>
          </w:tcPr>
          <w:p w14:paraId="7A8ED08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3E2803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0A65787"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1878A4A5"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6751162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getEuler:sensorFusion\:\:SensorFus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nsorFusion\:\:SensorFusion:getEuler"</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nsorFusion.SensorFusion.getEule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g</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w:t>
      </w:r>
    </w:p>
    <w:p w14:paraId="2CCC73B9" w14:textId="77777777" w:rsidR="005F4A4C" w:rsidRPr="005F4A4C" w:rsidRDefault="005F4A4C" w:rsidP="005F4A4C">
      <w:pPr>
        <w:autoSpaceDE w:val="0"/>
        <w:autoSpaceDN w:val="0"/>
        <w:spacing w:before="30" w:after="60"/>
        <w:ind w:left="360"/>
        <w:jc w:val="both"/>
        <w:rPr>
          <w:sz w:val="20"/>
          <w:szCs w:val="20"/>
          <w:lang w:val="en-US" w:eastAsia="en-US"/>
        </w:rPr>
      </w:pPr>
      <w:bookmarkStart w:id="735" w:name="AAAAAAAAIE"/>
      <w:bookmarkEnd w:id="735"/>
    </w:p>
    <w:p w14:paraId="3A803C9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Orientation as Euler angles. </w:t>
      </w:r>
    </w:p>
    <w:p w14:paraId="64A1A2D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orientation expresed as euler angles from the last call of updateAHRS </w:t>
      </w:r>
    </w:p>
    <w:p w14:paraId="27F18D4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37B6C08" w14:textId="77777777" w:rsidTr="0075155C">
        <w:tc>
          <w:tcPr>
            <w:tcW w:w="1761" w:type="dxa"/>
          </w:tcPr>
          <w:p w14:paraId="78C53E2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1EE067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66E55FD4" w14:textId="77777777" w:rsidTr="0075155C">
        <w:tc>
          <w:tcPr>
            <w:tcW w:w="1761" w:type="dxa"/>
          </w:tcPr>
          <w:p w14:paraId="10EC567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deg</w:t>
            </w:r>
            <w:r w:rsidRPr="005F4A4C">
              <w:rPr>
                <w:sz w:val="20"/>
                <w:szCs w:val="20"/>
                <w:lang w:val="en-US" w:eastAsia="en-US"/>
              </w:rPr>
              <w:t xml:space="preserve"> </w:t>
            </w:r>
          </w:p>
        </w:tc>
        <w:tc>
          <w:tcPr>
            <w:tcW w:w="6561" w:type="dxa"/>
          </w:tcPr>
          <w:p w14:paraId="55BDA164" w14:textId="77777777" w:rsidR="005F4A4C" w:rsidRPr="005F4A4C" w:rsidRDefault="005F4A4C" w:rsidP="005F4A4C">
            <w:pPr>
              <w:autoSpaceDE w:val="0"/>
              <w:autoSpaceDN w:val="0"/>
              <w:rPr>
                <w:sz w:val="20"/>
                <w:szCs w:val="20"/>
                <w:lang w:val="en-US" w:eastAsia="en-US"/>
              </w:rPr>
            </w:pPr>
          </w:p>
        </w:tc>
      </w:tr>
    </w:tbl>
    <w:p w14:paraId="089A347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Return angles in degrees</w:t>
      </w:r>
    </w:p>
    <w:p w14:paraId="1EDA8029"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Return angles in radians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8662F3" w14:paraId="4911AF2A" w14:textId="77777777" w:rsidTr="0075155C">
        <w:tc>
          <w:tcPr>
            <w:tcW w:w="6561" w:type="dxa"/>
          </w:tcPr>
          <w:p w14:paraId="3F7365B5" w14:textId="77777777" w:rsidR="005F4A4C" w:rsidRPr="005F4A4C" w:rsidRDefault="005F4A4C" w:rsidP="005F4A4C">
            <w:pPr>
              <w:autoSpaceDE w:val="0"/>
              <w:autoSpaceDN w:val="0"/>
              <w:rPr>
                <w:sz w:val="20"/>
                <w:szCs w:val="20"/>
                <w:lang w:val="en-US" w:eastAsia="en-US"/>
              </w:rPr>
            </w:pPr>
          </w:p>
        </w:tc>
      </w:tr>
    </w:tbl>
    <w:p w14:paraId="4679B30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45D4F18C"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Vector with Euler angles </w:t>
      </w:r>
    </w:p>
    <w:p w14:paraId="15436CF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56B70E4D"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Fabio Varesano </w:t>
      </w:r>
    </w:p>
    <w:p w14:paraId="47AC750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GravityDirection: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etGravityDir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etGravityDirectio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E11FA83" w14:textId="77777777" w:rsidR="005F4A4C" w:rsidRPr="005F4A4C" w:rsidRDefault="005F4A4C" w:rsidP="005F4A4C">
      <w:pPr>
        <w:autoSpaceDE w:val="0"/>
        <w:autoSpaceDN w:val="0"/>
        <w:spacing w:before="30" w:after="60"/>
        <w:ind w:left="360"/>
        <w:jc w:val="both"/>
        <w:rPr>
          <w:sz w:val="20"/>
          <w:szCs w:val="20"/>
          <w:lang w:val="en-US" w:eastAsia="en-US"/>
        </w:rPr>
      </w:pPr>
      <w:bookmarkStart w:id="736" w:name="AAAAAAAAIF"/>
      <w:bookmarkEnd w:id="736"/>
    </w:p>
    <w:p w14:paraId="52C4482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Gravity direction. </w:t>
      </w:r>
    </w:p>
    <w:p w14:paraId="4F120FA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gravity direction from the last call of updateAHRS </w:t>
      </w:r>
    </w:p>
    <w:p w14:paraId="02F099E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8C23764" w14:textId="77777777" w:rsidTr="0075155C">
        <w:tc>
          <w:tcPr>
            <w:tcW w:w="1761" w:type="dxa"/>
          </w:tcPr>
          <w:p w14:paraId="634CC08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283E3A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7DD3E57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45172D3F"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calculated Gravity Direction </w:t>
      </w:r>
    </w:p>
    <w:p w14:paraId="252F9F1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LinearAcceleration: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etLinearAccelera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etLinearAcceleratio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EF6B043" w14:textId="77777777" w:rsidR="005F4A4C" w:rsidRPr="005F4A4C" w:rsidRDefault="005F4A4C" w:rsidP="005F4A4C">
      <w:pPr>
        <w:autoSpaceDE w:val="0"/>
        <w:autoSpaceDN w:val="0"/>
        <w:spacing w:before="30" w:after="60"/>
        <w:ind w:left="360"/>
        <w:jc w:val="both"/>
        <w:rPr>
          <w:sz w:val="20"/>
          <w:szCs w:val="20"/>
          <w:lang w:val="en-US" w:eastAsia="en-US"/>
        </w:rPr>
      </w:pPr>
      <w:bookmarkStart w:id="737" w:name="AAAAAAAAIG"/>
      <w:bookmarkEnd w:id="737"/>
    </w:p>
    <w:p w14:paraId="48D4C6B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Linear Acceleration. </w:t>
      </w:r>
    </w:p>
    <w:p w14:paraId="25D751A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linear acceleration from the last call of updateAHRS </w:t>
      </w:r>
    </w:p>
    <w:p w14:paraId="5064A6A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393206F" w14:textId="77777777" w:rsidTr="0075155C">
        <w:tc>
          <w:tcPr>
            <w:tcW w:w="1761" w:type="dxa"/>
          </w:tcPr>
          <w:p w14:paraId="405AEC0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B1C9BD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0E50051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2EDFF0C3"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calculated Linear Acceleration </w:t>
      </w:r>
    </w:p>
    <w:p w14:paraId="6024458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Q: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etQ"</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etQ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A8C19F7" w14:textId="77777777" w:rsidR="005F4A4C" w:rsidRPr="005F4A4C" w:rsidRDefault="005F4A4C" w:rsidP="005F4A4C">
      <w:pPr>
        <w:autoSpaceDE w:val="0"/>
        <w:autoSpaceDN w:val="0"/>
        <w:spacing w:before="30" w:after="60"/>
        <w:ind w:left="360"/>
        <w:jc w:val="both"/>
        <w:rPr>
          <w:sz w:val="20"/>
          <w:szCs w:val="20"/>
          <w:lang w:val="en-US" w:eastAsia="en-US"/>
        </w:rPr>
      </w:pPr>
      <w:bookmarkStart w:id="738" w:name="AAAAAAAAIH"/>
      <w:bookmarkEnd w:id="738"/>
    </w:p>
    <w:p w14:paraId="1BCD155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Quaternions. </w:t>
      </w:r>
    </w:p>
    <w:p w14:paraId="25B860B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quaternion from the last call of updateAHRS </w:t>
      </w:r>
    </w:p>
    <w:p w14:paraId="2D62B8C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6D102C2" w14:textId="77777777" w:rsidTr="0075155C">
        <w:tc>
          <w:tcPr>
            <w:tcW w:w="1761" w:type="dxa"/>
          </w:tcPr>
          <w:p w14:paraId="3F57668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705711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B63A02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8048DB5"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calculated quaternion </w:t>
      </w:r>
    </w:p>
    <w:p w14:paraId="01BD047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YawPitchRoll: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etYawPitchRoll"</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etYawPitchRoll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g</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w:t>
      </w:r>
    </w:p>
    <w:p w14:paraId="4B60128E" w14:textId="77777777" w:rsidR="005F4A4C" w:rsidRPr="005F4A4C" w:rsidRDefault="005F4A4C" w:rsidP="005F4A4C">
      <w:pPr>
        <w:autoSpaceDE w:val="0"/>
        <w:autoSpaceDN w:val="0"/>
        <w:spacing w:before="30" w:after="60"/>
        <w:ind w:left="360"/>
        <w:jc w:val="both"/>
        <w:rPr>
          <w:sz w:val="20"/>
          <w:szCs w:val="20"/>
          <w:lang w:val="en-US" w:eastAsia="en-US"/>
        </w:rPr>
      </w:pPr>
      <w:bookmarkStart w:id="739" w:name="AAAAAAAAII"/>
      <w:bookmarkEnd w:id="739"/>
    </w:p>
    <w:p w14:paraId="3FB4B19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Orientation as Yaw, Pith, Roll. </w:t>
      </w:r>
    </w:p>
    <w:p w14:paraId="120D12A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orientation expresed as yaw, pitch and roll from the last call of updateAHRS </w:t>
      </w:r>
    </w:p>
    <w:p w14:paraId="1A9201C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A3C6986" w14:textId="77777777" w:rsidTr="0075155C">
        <w:tc>
          <w:tcPr>
            <w:tcW w:w="1761" w:type="dxa"/>
          </w:tcPr>
          <w:p w14:paraId="6E5B69C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3F6483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0CC186CB" w14:textId="77777777" w:rsidTr="0075155C">
        <w:tc>
          <w:tcPr>
            <w:tcW w:w="1761" w:type="dxa"/>
          </w:tcPr>
          <w:p w14:paraId="5AA91ED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deg</w:t>
            </w:r>
            <w:r w:rsidRPr="005F4A4C">
              <w:rPr>
                <w:sz w:val="20"/>
                <w:szCs w:val="20"/>
                <w:lang w:val="en-US" w:eastAsia="en-US"/>
              </w:rPr>
              <w:t xml:space="preserve"> </w:t>
            </w:r>
          </w:p>
        </w:tc>
        <w:tc>
          <w:tcPr>
            <w:tcW w:w="6561" w:type="dxa"/>
          </w:tcPr>
          <w:p w14:paraId="2510B376" w14:textId="77777777" w:rsidR="005F4A4C" w:rsidRPr="005F4A4C" w:rsidRDefault="005F4A4C" w:rsidP="005F4A4C">
            <w:pPr>
              <w:autoSpaceDE w:val="0"/>
              <w:autoSpaceDN w:val="0"/>
              <w:rPr>
                <w:sz w:val="20"/>
                <w:szCs w:val="20"/>
                <w:lang w:val="en-US" w:eastAsia="en-US"/>
              </w:rPr>
            </w:pPr>
          </w:p>
        </w:tc>
      </w:tr>
    </w:tbl>
    <w:p w14:paraId="775CD3D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Return angles in degrees</w:t>
      </w:r>
    </w:p>
    <w:p w14:paraId="3F36CA0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Return angles in radians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8662F3" w14:paraId="1F8E174D" w14:textId="77777777" w:rsidTr="0075155C">
        <w:tc>
          <w:tcPr>
            <w:tcW w:w="6561" w:type="dxa"/>
          </w:tcPr>
          <w:p w14:paraId="33F02A28" w14:textId="77777777" w:rsidR="005F4A4C" w:rsidRPr="005F4A4C" w:rsidRDefault="005F4A4C" w:rsidP="005F4A4C">
            <w:pPr>
              <w:autoSpaceDE w:val="0"/>
              <w:autoSpaceDN w:val="0"/>
              <w:rPr>
                <w:sz w:val="20"/>
                <w:szCs w:val="20"/>
                <w:lang w:val="en-US" w:eastAsia="en-US"/>
              </w:rPr>
            </w:pPr>
          </w:p>
        </w:tc>
      </w:tr>
    </w:tbl>
    <w:p w14:paraId="2920A57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64796EF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Vector with yaw, pitch and roll </w:t>
      </w:r>
    </w:p>
    <w:p w14:paraId="21A21F2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63919120"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Fabio Varesano </w:t>
      </w:r>
    </w:p>
    <w:p w14:paraId="62796BC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ravity: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ravit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ravity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q</w:t>
      </w:r>
      <w:r w:rsidRPr="005F4A4C">
        <w:rPr>
          <w:rFonts w:ascii="Calibri" w:hAnsi="Calibri"/>
          <w:b/>
          <w:bCs/>
          <w:sz w:val="22"/>
          <w:szCs w:val="22"/>
          <w:lang w:val="en-US" w:eastAsia="en-US"/>
        </w:rPr>
        <w:t>)</w:t>
      </w:r>
    </w:p>
    <w:p w14:paraId="67290530" w14:textId="77777777" w:rsidR="005F4A4C" w:rsidRPr="005F4A4C" w:rsidRDefault="005F4A4C" w:rsidP="005F4A4C">
      <w:pPr>
        <w:autoSpaceDE w:val="0"/>
        <w:autoSpaceDN w:val="0"/>
        <w:spacing w:before="30" w:after="60"/>
        <w:ind w:left="360"/>
        <w:jc w:val="both"/>
        <w:rPr>
          <w:sz w:val="20"/>
          <w:szCs w:val="20"/>
          <w:lang w:val="en-US" w:eastAsia="en-US"/>
        </w:rPr>
      </w:pPr>
      <w:bookmarkStart w:id="740" w:name="AAAAAAAAIJ"/>
      <w:bookmarkEnd w:id="740"/>
    </w:p>
    <w:p w14:paraId="2BB8F65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eterminates the expected direction of the gravity. </w:t>
      </w:r>
    </w:p>
    <w:p w14:paraId="71CFB47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alculated the expected directions of the gravity in x, y and z frame of reference </w:t>
      </w:r>
    </w:p>
    <w:p w14:paraId="484ADD9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1CF6411" w14:textId="77777777" w:rsidTr="0075155C">
        <w:tc>
          <w:tcPr>
            <w:tcW w:w="1761" w:type="dxa"/>
          </w:tcPr>
          <w:p w14:paraId="7B23079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9E859F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7B86D9B3" w14:textId="77777777" w:rsidTr="0075155C">
        <w:tc>
          <w:tcPr>
            <w:tcW w:w="1761" w:type="dxa"/>
          </w:tcPr>
          <w:p w14:paraId="7C3EC12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q</w:t>
            </w:r>
            <w:r w:rsidRPr="005F4A4C">
              <w:rPr>
                <w:sz w:val="20"/>
                <w:szCs w:val="20"/>
                <w:lang w:val="en-US" w:eastAsia="en-US"/>
              </w:rPr>
              <w:t xml:space="preserve"> </w:t>
            </w:r>
          </w:p>
        </w:tc>
        <w:tc>
          <w:tcPr>
            <w:tcW w:w="6561" w:type="dxa"/>
          </w:tcPr>
          <w:p w14:paraId="0E8410D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Quaternion representing the orientation </w:t>
            </w:r>
          </w:p>
        </w:tc>
      </w:tr>
    </w:tbl>
    <w:p w14:paraId="7F5AA0C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lastRenderedPageBreak/>
        <w:t>Returns:</w:t>
      </w:r>
    </w:p>
    <w:p w14:paraId="52D81DE8"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g vector with expected direction of the gravity </w:t>
      </w:r>
    </w:p>
    <w:p w14:paraId="48003F1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inearAcceleration: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LinearAccelera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LinearAcceleratio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q</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z</w:t>
      </w:r>
      <w:r w:rsidRPr="005F4A4C">
        <w:rPr>
          <w:rFonts w:ascii="Calibri" w:hAnsi="Calibri"/>
          <w:b/>
          <w:bCs/>
          <w:sz w:val="22"/>
          <w:szCs w:val="22"/>
          <w:lang w:val="en-US" w:eastAsia="en-US"/>
        </w:rPr>
        <w:t>)</w:t>
      </w:r>
    </w:p>
    <w:p w14:paraId="4C81788D" w14:textId="77777777" w:rsidR="005F4A4C" w:rsidRPr="005F4A4C" w:rsidRDefault="005F4A4C" w:rsidP="005F4A4C">
      <w:pPr>
        <w:autoSpaceDE w:val="0"/>
        <w:autoSpaceDN w:val="0"/>
        <w:spacing w:before="30" w:after="60"/>
        <w:ind w:left="360"/>
        <w:jc w:val="both"/>
        <w:rPr>
          <w:sz w:val="20"/>
          <w:szCs w:val="20"/>
          <w:lang w:val="en-US" w:eastAsia="en-US"/>
        </w:rPr>
      </w:pPr>
      <w:bookmarkStart w:id="741" w:name="AAAAAAAAIK"/>
      <w:bookmarkEnd w:id="741"/>
    </w:p>
    <w:p w14:paraId="1DFA843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mpensate the accelerometer readings from gravity. </w:t>
      </w:r>
    </w:p>
    <w:p w14:paraId="2EAF7818"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moves the offset generated by the earth's gravity </w:t>
      </w:r>
    </w:p>
    <w:p w14:paraId="1C9EEE1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81E1B58" w14:textId="77777777" w:rsidTr="0075155C">
        <w:tc>
          <w:tcPr>
            <w:tcW w:w="1761" w:type="dxa"/>
          </w:tcPr>
          <w:p w14:paraId="182092C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4AB3BB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6D6D0584" w14:textId="77777777" w:rsidTr="0075155C">
        <w:tc>
          <w:tcPr>
            <w:tcW w:w="1761" w:type="dxa"/>
          </w:tcPr>
          <w:p w14:paraId="260BC63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q</w:t>
            </w:r>
            <w:r w:rsidRPr="005F4A4C">
              <w:rPr>
                <w:sz w:val="20"/>
                <w:szCs w:val="20"/>
                <w:lang w:val="en-US" w:eastAsia="en-US"/>
              </w:rPr>
              <w:t xml:space="preserve"> </w:t>
            </w:r>
          </w:p>
        </w:tc>
        <w:tc>
          <w:tcPr>
            <w:tcW w:w="6561" w:type="dxa"/>
          </w:tcPr>
          <w:p w14:paraId="2CC06EF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Quaternion representing the orientation </w:t>
            </w:r>
          </w:p>
        </w:tc>
      </w:tr>
      <w:tr w:rsidR="005F4A4C" w:rsidRPr="008662F3" w14:paraId="122CDFD9" w14:textId="77777777" w:rsidTr="0075155C">
        <w:tc>
          <w:tcPr>
            <w:tcW w:w="1761" w:type="dxa"/>
          </w:tcPr>
          <w:p w14:paraId="0A797D5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acc</w:t>
            </w:r>
            <w:r w:rsidRPr="005F4A4C">
              <w:rPr>
                <w:sz w:val="20"/>
                <w:szCs w:val="20"/>
                <w:lang w:val="en-US" w:eastAsia="en-US"/>
              </w:rPr>
              <w:t xml:space="preserve"> </w:t>
            </w:r>
          </w:p>
        </w:tc>
        <w:tc>
          <w:tcPr>
            <w:tcW w:w="6561" w:type="dxa"/>
          </w:tcPr>
          <w:p w14:paraId="71CAF52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Readings coming from an accelerometer, in g </w:t>
            </w:r>
          </w:p>
        </w:tc>
      </w:tr>
    </w:tbl>
    <w:p w14:paraId="5E943E4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7827123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3D vector with the Linear acceleration, in g </w:t>
      </w:r>
    </w:p>
    <w:p w14:paraId="0DF1FC8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1771A455"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Fabio Varesano </w:t>
      </w:r>
    </w:p>
    <w:p w14:paraId="7DBA09D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9DOF: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update9DOF"</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update9DOF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gyroscop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ccelerometer</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magnetometer</w:t>
      </w:r>
      <w:r w:rsidRPr="005F4A4C">
        <w:rPr>
          <w:rFonts w:ascii="Calibri" w:hAnsi="Calibri"/>
          <w:b/>
          <w:bCs/>
          <w:sz w:val="22"/>
          <w:szCs w:val="22"/>
          <w:lang w:val="en-US" w:eastAsia="en-US"/>
        </w:rPr>
        <w:t>)</w:t>
      </w:r>
    </w:p>
    <w:p w14:paraId="6517BF4A" w14:textId="77777777" w:rsidR="005F4A4C" w:rsidRPr="005F4A4C" w:rsidRDefault="005F4A4C" w:rsidP="005F4A4C">
      <w:pPr>
        <w:autoSpaceDE w:val="0"/>
        <w:autoSpaceDN w:val="0"/>
        <w:spacing w:before="30" w:after="60"/>
        <w:ind w:left="360"/>
        <w:jc w:val="both"/>
        <w:rPr>
          <w:sz w:val="20"/>
          <w:szCs w:val="20"/>
          <w:lang w:val="en-US" w:eastAsia="en-US"/>
        </w:rPr>
      </w:pPr>
      <w:bookmarkStart w:id="742" w:name="AAAAAAAAIL"/>
      <w:bookmarkEnd w:id="742"/>
    </w:p>
    <w:p w14:paraId="5B12596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Update the orientatation with sensors data. </w:t>
      </w:r>
    </w:p>
    <w:p w14:paraId="69FD280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Sensor fusion algorithm ported by Fabio Varesano to Python from the Sebastian Madgwick 9DOF fusion.</w:t>
      </w:r>
    </w:p>
    <w:p w14:paraId="2FF64DD2"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Data must be inputed as:</w:t>
      </w:r>
    </w:p>
    <w:p w14:paraId="171435A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Accelerations in g (gravities)</w:t>
      </w:r>
    </w:p>
    <w:p w14:paraId="7D5A07C6"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yroscope in radians per second (rad/sec)</w:t>
      </w:r>
    </w:p>
    <w:p w14:paraId="01E9302B"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gnetometer in Gauss (Gs)</w:t>
      </w:r>
    </w:p>
    <w:p w14:paraId="69E9913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BC5DAD7" w14:textId="77777777" w:rsidTr="0075155C">
        <w:tc>
          <w:tcPr>
            <w:tcW w:w="1761" w:type="dxa"/>
          </w:tcPr>
          <w:p w14:paraId="4074387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5A7A73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8662F3" w14:paraId="216F25F1" w14:textId="77777777" w:rsidTr="0075155C">
        <w:tc>
          <w:tcPr>
            <w:tcW w:w="1761" w:type="dxa"/>
          </w:tcPr>
          <w:p w14:paraId="0069545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gyroscope</w:t>
            </w:r>
            <w:r w:rsidRPr="005F4A4C">
              <w:rPr>
                <w:sz w:val="20"/>
                <w:szCs w:val="20"/>
                <w:lang w:val="en-US" w:eastAsia="en-US"/>
              </w:rPr>
              <w:t xml:space="preserve"> </w:t>
            </w:r>
          </w:p>
        </w:tc>
        <w:tc>
          <w:tcPr>
            <w:tcW w:w="6561" w:type="dxa"/>
          </w:tcPr>
          <w:p w14:paraId="63D5F04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Gyroscope data as [X,Y,Z] in rad/sec </w:t>
            </w:r>
          </w:p>
        </w:tc>
      </w:tr>
      <w:tr w:rsidR="005F4A4C" w:rsidRPr="008662F3" w14:paraId="517C3B90" w14:textId="77777777" w:rsidTr="0075155C">
        <w:tc>
          <w:tcPr>
            <w:tcW w:w="1761" w:type="dxa"/>
          </w:tcPr>
          <w:p w14:paraId="400F4A1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accelerometer</w:t>
            </w:r>
            <w:r w:rsidRPr="005F4A4C">
              <w:rPr>
                <w:sz w:val="20"/>
                <w:szCs w:val="20"/>
                <w:lang w:val="en-US" w:eastAsia="en-US"/>
              </w:rPr>
              <w:t xml:space="preserve"> </w:t>
            </w:r>
          </w:p>
        </w:tc>
        <w:tc>
          <w:tcPr>
            <w:tcW w:w="6561" w:type="dxa"/>
          </w:tcPr>
          <w:p w14:paraId="259B4A4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ometer data as [X,Y,Z] in g (gravities) </w:t>
            </w:r>
          </w:p>
        </w:tc>
      </w:tr>
      <w:tr w:rsidR="005F4A4C" w:rsidRPr="008662F3" w14:paraId="12DF7362" w14:textId="77777777" w:rsidTr="0075155C">
        <w:tc>
          <w:tcPr>
            <w:tcW w:w="1761" w:type="dxa"/>
          </w:tcPr>
          <w:p w14:paraId="2605D3A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magnetometer</w:t>
            </w:r>
            <w:r w:rsidRPr="005F4A4C">
              <w:rPr>
                <w:sz w:val="20"/>
                <w:szCs w:val="20"/>
                <w:lang w:val="en-US" w:eastAsia="en-US"/>
              </w:rPr>
              <w:t xml:space="preserve"> </w:t>
            </w:r>
          </w:p>
        </w:tc>
        <w:tc>
          <w:tcPr>
            <w:tcW w:w="6561" w:type="dxa"/>
          </w:tcPr>
          <w:p w14:paraId="4894E34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Magnetometer data as [X,Y,Z] in Gs</w:t>
            </w:r>
          </w:p>
        </w:tc>
      </w:tr>
    </w:tbl>
    <w:p w14:paraId="215A3B9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1DADB4AD"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Fabio Varesano </w:t>
      </w:r>
    </w:p>
    <w:p w14:paraId="2BF924FE"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ebastian Madgwick </w:t>
      </w:r>
    </w:p>
    <w:p w14:paraId="100CFD71"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D63915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4FCCC1A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sensorFusion.py</w:t>
      </w:r>
    </w:p>
    <w:p w14:paraId="7D2D085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43A5DD0E"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4D1E27D8"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serialThread.SerialThread Class Reference</w:t>
      </w:r>
    </w:p>
    <w:p w14:paraId="18EB676E"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serialThread.SerialThread"</w:instrText>
      </w:r>
      <w:r w:rsidRPr="005F4A4C">
        <w:rPr>
          <w:lang w:val="en-US" w:eastAsia="en-US"/>
        </w:rPr>
        <w:fldChar w:fldCharType="end"/>
      </w:r>
      <w:r w:rsidRPr="005F4A4C">
        <w:rPr>
          <w:lang w:val="en-US" w:eastAsia="en-US"/>
        </w:rPr>
        <w:fldChar w:fldCharType="begin"/>
      </w:r>
      <w:r w:rsidRPr="005F4A4C">
        <w:rPr>
          <w:lang w:val="en-US" w:eastAsia="en-US"/>
        </w:rPr>
        <w:instrText>xe "serialThread.SerialThread"</w:instrText>
      </w:r>
      <w:r w:rsidRPr="005F4A4C">
        <w:rPr>
          <w:lang w:val="en-US" w:eastAsia="en-US"/>
        </w:rPr>
        <w:fldChar w:fldCharType="end"/>
      </w:r>
      <w:bookmarkStart w:id="743" w:name="AAAAAAAAIM"/>
      <w:bookmarkEnd w:id="743"/>
    </w:p>
    <w:p w14:paraId="19EBB843"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Obtain and scale serial data in a thread. </w:t>
      </w:r>
    </w:p>
    <w:p w14:paraId="030898E4"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serialThread.SerialThread:</w:t>
      </w:r>
    </w:p>
    <w:p w14:paraId="7BDE1F4B"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4C552CE0" wp14:editId="7AA760FE">
            <wp:extent cx="1727200" cy="1784350"/>
            <wp:effectExtent l="0" t="0" r="6350" b="6350"/>
            <wp:docPr id="29" name="Imagen 29" descr="classserial_thread_1_1_serial_thread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lassserial_thread_1_1_serial_thread__inherit__graph.png"/>
                    <pic:cNvPicPr>
                      <a:picLocks noChangeAspect="1" noChangeArrowheads="1"/>
                    </pic:cNvPicPr>
                  </pic:nvPicPr>
                  <pic:blipFill>
                    <a:blip r:link="rId42">
                      <a:extLst>
                        <a:ext uri="{28A0092B-C50C-407E-A947-70E740481C1C}">
                          <a14:useLocalDpi xmlns:a14="http://schemas.microsoft.com/office/drawing/2010/main" val="0"/>
                        </a:ext>
                      </a:extLst>
                    </a:blip>
                    <a:srcRect/>
                    <a:stretch>
                      <a:fillRect/>
                    </a:stretch>
                  </pic:blipFill>
                  <pic:spPr bwMode="auto">
                    <a:xfrm>
                      <a:off x="0" y="0"/>
                      <a:ext cx="1727200" cy="1784350"/>
                    </a:xfrm>
                    <a:prstGeom prst="rect">
                      <a:avLst/>
                    </a:prstGeom>
                    <a:noFill/>
                    <a:ln>
                      <a:noFill/>
                    </a:ln>
                  </pic:spPr>
                </pic:pic>
              </a:graphicData>
            </a:graphic>
          </wp:inline>
        </w:drawing>
      </w:r>
    </w:p>
    <w:p w14:paraId="1363707E" w14:textId="77777777" w:rsidR="005F4A4C" w:rsidRPr="005F4A4C" w:rsidRDefault="005F4A4C" w:rsidP="005F4A4C">
      <w:pPr>
        <w:widowControl w:val="0"/>
        <w:autoSpaceDE w:val="0"/>
        <w:autoSpaceDN w:val="0"/>
        <w:adjustRightInd w:val="0"/>
        <w:rPr>
          <w:lang w:val="en-US" w:eastAsia="en-US"/>
        </w:rPr>
      </w:pPr>
    </w:p>
    <w:p w14:paraId="68DF6012"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serialThread.SerialThread:</w:t>
      </w:r>
    </w:p>
    <w:p w14:paraId="5C758B9F"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0240E564" wp14:editId="0EACDD36">
            <wp:extent cx="1727200" cy="1784350"/>
            <wp:effectExtent l="0" t="0" r="6350" b="6350"/>
            <wp:docPr id="30" name="Imagen 30" descr="classserial_thread_1_1_serial_thread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lassserial_thread_1_1_serial_thread__coll__graph.png"/>
                    <pic:cNvPicPr>
                      <a:picLocks noChangeAspect="1" noChangeArrowheads="1"/>
                    </pic:cNvPicPr>
                  </pic:nvPicPr>
                  <pic:blipFill>
                    <a:blip r:link="rId43">
                      <a:extLst>
                        <a:ext uri="{28A0092B-C50C-407E-A947-70E740481C1C}">
                          <a14:useLocalDpi xmlns:a14="http://schemas.microsoft.com/office/drawing/2010/main" val="0"/>
                        </a:ext>
                      </a:extLst>
                    </a:blip>
                    <a:srcRect/>
                    <a:stretch>
                      <a:fillRect/>
                    </a:stretch>
                  </pic:blipFill>
                  <pic:spPr bwMode="auto">
                    <a:xfrm>
                      <a:off x="0" y="0"/>
                      <a:ext cx="1727200" cy="1784350"/>
                    </a:xfrm>
                    <a:prstGeom prst="rect">
                      <a:avLst/>
                    </a:prstGeom>
                    <a:noFill/>
                    <a:ln>
                      <a:noFill/>
                    </a:ln>
                  </pic:spPr>
                </pic:pic>
              </a:graphicData>
            </a:graphic>
          </wp:inline>
        </w:drawing>
      </w:r>
    </w:p>
    <w:p w14:paraId="247A40FC" w14:textId="77777777" w:rsidR="005F4A4C" w:rsidRPr="005F4A4C" w:rsidRDefault="005F4A4C" w:rsidP="005F4A4C">
      <w:pPr>
        <w:widowControl w:val="0"/>
        <w:autoSpaceDE w:val="0"/>
        <w:autoSpaceDN w:val="0"/>
        <w:adjustRightInd w:val="0"/>
        <w:rPr>
          <w:lang w:val="en-US" w:eastAsia="en-US"/>
        </w:rPr>
      </w:pPr>
    </w:p>
    <w:p w14:paraId="011BBE7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2065C60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7B6BA1C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6B298E4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openPort</w:t>
      </w:r>
    </w:p>
    <w:p w14:paraId="3444AA6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Open the defined point. </w:t>
      </w:r>
    </w:p>
    <w:p w14:paraId="49497B6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un</w:t>
      </w:r>
    </w:p>
    <w:p w14:paraId="230FACF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he thread process itself. </w:t>
      </w:r>
    </w:p>
    <w:p w14:paraId="2B6AEF9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losePort</w:t>
      </w:r>
    </w:p>
    <w:p w14:paraId="40777E9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loses the self.serial port and waits for the thread to stop. </w:t>
      </w:r>
    </w:p>
    <w:p w14:paraId="433FC91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Acceleration</w:t>
      </w:r>
      <w:bookmarkStart w:id="744" w:name="AAAAAAAAIN"/>
      <w:bookmarkEnd w:id="744"/>
    </w:p>
    <w:p w14:paraId="01130CB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LinearAccel</w:t>
      </w:r>
      <w:bookmarkStart w:id="745" w:name="AAAAAAAAIO"/>
      <w:bookmarkEnd w:id="745"/>
    </w:p>
    <w:p w14:paraId="52DC992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Gyroscope</w:t>
      </w:r>
      <w:bookmarkStart w:id="746" w:name="AAAAAAAAIP"/>
      <w:bookmarkEnd w:id="746"/>
    </w:p>
    <w:p w14:paraId="73EB8B7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Magnetometer</w:t>
      </w:r>
      <w:bookmarkStart w:id="747" w:name="AAAAAAAAIQ"/>
      <w:bookmarkEnd w:id="747"/>
    </w:p>
    <w:p w14:paraId="2E52189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DMP</w:t>
      </w:r>
      <w:bookmarkStart w:id="748" w:name="AAAAAAAAIR"/>
      <w:bookmarkEnd w:id="748"/>
    </w:p>
    <w:p w14:paraId="1E853F5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w:t>
      </w:r>
      <w:bookmarkStart w:id="749" w:name="AAAAAAAAIS"/>
      <w:bookmarkEnd w:id="749"/>
    </w:p>
    <w:p w14:paraId="78DB4C6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100E47C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imu</w:t>
      </w:r>
      <w:bookmarkStart w:id="750" w:name="AAAAAAAAIT"/>
      <w:bookmarkEnd w:id="750"/>
    </w:p>
    <w:p w14:paraId="0EE3B69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Scale</w:t>
      </w:r>
      <w:bookmarkStart w:id="751" w:name="AAAAAAAAIU"/>
      <w:bookmarkEnd w:id="751"/>
    </w:p>
    <w:p w14:paraId="50DFB16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Size</w:t>
      </w:r>
      <w:bookmarkStart w:id="752" w:name="AAAAAAAAIV"/>
      <w:bookmarkEnd w:id="752"/>
    </w:p>
    <w:p w14:paraId="30A5259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lastRenderedPageBreak/>
        <w:t>range_accel</w:t>
      </w:r>
      <w:bookmarkStart w:id="753" w:name="AAAAAAAAIW"/>
      <w:bookmarkEnd w:id="753"/>
    </w:p>
    <w:p w14:paraId="4A9EF62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gyro</w:t>
      </w:r>
      <w:bookmarkStart w:id="754" w:name="AAAAAAAAIX"/>
      <w:bookmarkEnd w:id="754"/>
    </w:p>
    <w:p w14:paraId="4F56252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mag</w:t>
      </w:r>
      <w:bookmarkStart w:id="755" w:name="AAAAAAAAIY"/>
      <w:bookmarkEnd w:id="755"/>
    </w:p>
    <w:p w14:paraId="36DB89E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euler</w:t>
      </w:r>
      <w:bookmarkStart w:id="756" w:name="AAAAAAAAIZ"/>
      <w:bookmarkEnd w:id="756"/>
    </w:p>
    <w:p w14:paraId="1F473D9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usion</w:t>
      </w:r>
      <w:bookmarkStart w:id="757" w:name="AAAAAAAAJA"/>
      <w:bookmarkEnd w:id="757"/>
    </w:p>
    <w:p w14:paraId="0B1374D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w:t>
      </w:r>
      <w:bookmarkStart w:id="758" w:name="AAAAAAAAJB"/>
      <w:bookmarkEnd w:id="758"/>
    </w:p>
    <w:p w14:paraId="04756C6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w:t>
      </w:r>
      <w:bookmarkStart w:id="759" w:name="AAAAAAAAJC"/>
      <w:bookmarkEnd w:id="759"/>
    </w:p>
    <w:p w14:paraId="27CBF27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xiting</w:t>
      </w:r>
      <w:bookmarkStart w:id="760" w:name="AAAAAAAAJD"/>
      <w:bookmarkEnd w:id="760"/>
    </w:p>
    <w:p w14:paraId="5621E3FF"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6D3497E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tuple </w:t>
      </w:r>
      <w:r w:rsidRPr="005F4A4C">
        <w:rPr>
          <w:b/>
          <w:bCs/>
          <w:sz w:val="20"/>
          <w:szCs w:val="20"/>
          <w:lang w:val="en-US" w:eastAsia="en-US"/>
        </w:rPr>
        <w:t>ser</w:t>
      </w:r>
      <w:r w:rsidRPr="005F4A4C">
        <w:rPr>
          <w:sz w:val="20"/>
          <w:szCs w:val="20"/>
          <w:lang w:val="en-US" w:eastAsia="en-US"/>
        </w:rPr>
        <w:t xml:space="preserve"> = serial.Serial()</w:t>
      </w:r>
      <w:bookmarkStart w:id="761" w:name="AAAAAAAAJE"/>
      <w:bookmarkEnd w:id="761"/>
    </w:p>
    <w:p w14:paraId="15B3A8A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A</w:t>
      </w:r>
      <w:r w:rsidRPr="005F4A4C">
        <w:rPr>
          <w:sz w:val="20"/>
          <w:szCs w:val="20"/>
          <w:lang w:val="en-US" w:eastAsia="en-US"/>
        </w:rPr>
        <w:t xml:space="preserve"> = [.0]</w:t>
      </w:r>
      <w:bookmarkStart w:id="762" w:name="AAAAAAAAJF"/>
      <w:bookmarkEnd w:id="762"/>
    </w:p>
    <w:p w14:paraId="285A93C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G</w:t>
      </w:r>
      <w:r w:rsidRPr="005F4A4C">
        <w:rPr>
          <w:sz w:val="20"/>
          <w:szCs w:val="20"/>
          <w:lang w:val="en-US" w:eastAsia="en-US"/>
        </w:rPr>
        <w:t xml:space="preserve"> = [.0]</w:t>
      </w:r>
      <w:bookmarkStart w:id="763" w:name="AAAAAAAAJG"/>
      <w:bookmarkEnd w:id="763"/>
    </w:p>
    <w:p w14:paraId="35E4AD4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M</w:t>
      </w:r>
      <w:r w:rsidRPr="005F4A4C">
        <w:rPr>
          <w:sz w:val="20"/>
          <w:szCs w:val="20"/>
          <w:lang w:val="en-US" w:eastAsia="en-US"/>
        </w:rPr>
        <w:t xml:space="preserve"> = [.0]</w:t>
      </w:r>
      <w:bookmarkStart w:id="764" w:name="AAAAAAAAJH"/>
      <w:bookmarkEnd w:id="764"/>
    </w:p>
    <w:p w14:paraId="20D7A70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E_dmp</w:t>
      </w:r>
      <w:r w:rsidRPr="005F4A4C">
        <w:rPr>
          <w:sz w:val="20"/>
          <w:szCs w:val="20"/>
          <w:lang w:val="en-US" w:eastAsia="en-US"/>
        </w:rPr>
        <w:t xml:space="preserve"> = [.3]</w:t>
      </w:r>
      <w:bookmarkStart w:id="765" w:name="AAAAAAAAJI"/>
      <w:bookmarkEnd w:id="765"/>
    </w:p>
    <w:p w14:paraId="0C2E85A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E</w:t>
      </w:r>
      <w:r w:rsidRPr="005F4A4C">
        <w:rPr>
          <w:sz w:val="20"/>
          <w:szCs w:val="20"/>
          <w:lang w:val="en-US" w:eastAsia="en-US"/>
        </w:rPr>
        <w:t xml:space="preserve"> = [.0]</w:t>
      </w:r>
      <w:bookmarkStart w:id="766" w:name="AAAAAAAAJJ"/>
      <w:bookmarkEnd w:id="766"/>
    </w:p>
    <w:p w14:paraId="6FCA9C5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w:t>
      </w:r>
      <w:r w:rsidRPr="005F4A4C">
        <w:rPr>
          <w:sz w:val="20"/>
          <w:szCs w:val="20"/>
          <w:lang w:val="en-US" w:eastAsia="en-US"/>
        </w:rPr>
        <w:t xml:space="preserve"> = [.0]</w:t>
      </w:r>
      <w:bookmarkStart w:id="767" w:name="AAAAAAAAJK"/>
      <w:bookmarkEnd w:id="767"/>
    </w:p>
    <w:p w14:paraId="4ADD217B" w14:textId="77777777" w:rsidR="005F4A4C" w:rsidRPr="005F4A4C" w:rsidRDefault="005F4A4C" w:rsidP="005F4A4C">
      <w:pPr>
        <w:pBdr>
          <w:bottom w:val="single" w:sz="2" w:space="1" w:color="auto"/>
        </w:pBdr>
        <w:autoSpaceDE w:val="0"/>
        <w:autoSpaceDN w:val="0"/>
        <w:rPr>
          <w:lang w:val="en-US" w:eastAsia="en-US"/>
        </w:rPr>
      </w:pPr>
    </w:p>
    <w:p w14:paraId="205A3E08"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410A8449"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Obtain and scale serial data in a thread. </w:t>
      </w:r>
    </w:p>
    <w:p w14:paraId="4B81B405"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Based on the BaseThread methods, enables a Qt4 thread for adquiring data from a serial port, using a Qt4 signal to interrupt Qt4 main thread process. </w:t>
      </w:r>
    </w:p>
    <w:p w14:paraId="49E3F2F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8662F3" w14:paraId="7FA3A2E2" w14:textId="77777777" w:rsidTr="0075155C">
        <w:tc>
          <w:tcPr>
            <w:tcW w:w="1761" w:type="dxa"/>
          </w:tcPr>
          <w:p w14:paraId="48EBDA3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aseThread</w:t>
            </w:r>
            <w:r w:rsidRPr="005F4A4C">
              <w:rPr>
                <w:sz w:val="20"/>
                <w:szCs w:val="20"/>
                <w:lang w:val="en-US" w:eastAsia="en-US"/>
              </w:rPr>
              <w:t xml:space="preserve"> </w:t>
            </w:r>
          </w:p>
        </w:tc>
        <w:tc>
          <w:tcPr>
            <w:tcW w:w="6561" w:type="dxa"/>
          </w:tcPr>
          <w:p w14:paraId="1B1E976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Basic class for thread handling </w:t>
            </w:r>
          </w:p>
        </w:tc>
      </w:tr>
    </w:tbl>
    <w:p w14:paraId="43ACAF16" w14:textId="77777777" w:rsidR="005F4A4C" w:rsidRPr="005F4A4C" w:rsidRDefault="005F4A4C" w:rsidP="005F4A4C">
      <w:pPr>
        <w:pBdr>
          <w:bottom w:val="single" w:sz="2" w:space="1" w:color="auto"/>
        </w:pBdr>
        <w:autoSpaceDE w:val="0"/>
        <w:autoSpaceDN w:val="0"/>
        <w:rPr>
          <w:lang w:val="en-US" w:eastAsia="en-US"/>
        </w:rPr>
      </w:pPr>
    </w:p>
    <w:p w14:paraId="52C5C9E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08DFF79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serialThread\:\:Serial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rialThread\:\:SerialThread: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rialThread.SerialThread.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vice</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MPU-9150'</w:t>
      </w:r>
      <w:r w:rsidRPr="005F4A4C">
        <w:rPr>
          <w:rFonts w:ascii="Calibri" w:hAnsi="Calibri"/>
          <w:b/>
          <w:bCs/>
          <w:sz w:val="22"/>
          <w:szCs w:val="22"/>
          <w:lang w:val="en-US" w:eastAsia="en-US"/>
        </w:rPr>
        <w:t>)</w:t>
      </w:r>
    </w:p>
    <w:p w14:paraId="13293C30" w14:textId="77777777" w:rsidR="005F4A4C" w:rsidRPr="005F4A4C" w:rsidRDefault="005F4A4C" w:rsidP="005F4A4C">
      <w:pPr>
        <w:autoSpaceDE w:val="0"/>
        <w:autoSpaceDN w:val="0"/>
        <w:spacing w:before="30" w:after="60"/>
        <w:ind w:left="360"/>
        <w:jc w:val="both"/>
        <w:rPr>
          <w:sz w:val="20"/>
          <w:szCs w:val="20"/>
          <w:lang w:val="en-US" w:eastAsia="en-US"/>
        </w:rPr>
      </w:pPr>
      <w:bookmarkStart w:id="768" w:name="AAAAAAAAJL"/>
      <w:bookmarkEnd w:id="768"/>
    </w:p>
    <w:p w14:paraId="2FF6ADF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257DB7B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Enables the basic thread functions and logs </w:t>
      </w:r>
    </w:p>
    <w:p w14:paraId="62FE14D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021644A" w14:textId="77777777" w:rsidTr="0075155C">
        <w:tc>
          <w:tcPr>
            <w:tcW w:w="1761" w:type="dxa"/>
          </w:tcPr>
          <w:p w14:paraId="4873484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9A8145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C112912"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69618E9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5EA8758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losePort:serialThread\:\:Serial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rialThread\:\:SerialThread:closePor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rialThread.SerialThread.closePo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FB26042" w14:textId="77777777" w:rsidR="005F4A4C" w:rsidRPr="005F4A4C" w:rsidRDefault="005F4A4C" w:rsidP="005F4A4C">
      <w:pPr>
        <w:autoSpaceDE w:val="0"/>
        <w:autoSpaceDN w:val="0"/>
        <w:spacing w:before="30" w:after="60"/>
        <w:ind w:left="360"/>
        <w:jc w:val="both"/>
        <w:rPr>
          <w:sz w:val="20"/>
          <w:szCs w:val="20"/>
          <w:lang w:val="en-US" w:eastAsia="en-US"/>
        </w:rPr>
      </w:pPr>
      <w:bookmarkStart w:id="769" w:name="AAAAAAAAJM"/>
      <w:bookmarkEnd w:id="769"/>
    </w:p>
    <w:p w14:paraId="7923D37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loses the self.serial port and waits for the thread to stop. </w:t>
      </w:r>
    </w:p>
    <w:p w14:paraId="6E745013" w14:textId="77777777" w:rsidR="005F4A4C" w:rsidRPr="005F4A4C" w:rsidRDefault="005F4A4C" w:rsidP="005F4A4C">
      <w:pPr>
        <w:autoSpaceDE w:val="0"/>
        <w:autoSpaceDN w:val="0"/>
        <w:spacing w:before="30" w:after="60"/>
        <w:ind w:left="360"/>
        <w:jc w:val="both"/>
        <w:rPr>
          <w:sz w:val="22"/>
          <w:szCs w:val="22"/>
          <w:lang w:val="en-US" w:eastAsia="en-US"/>
        </w:rPr>
      </w:pPr>
    </w:p>
    <w:p w14:paraId="7F30CCA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6821DD6" w14:textId="77777777" w:rsidTr="0075155C">
        <w:tc>
          <w:tcPr>
            <w:tcW w:w="1761" w:type="dxa"/>
          </w:tcPr>
          <w:p w14:paraId="0E2733B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0F7339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 pointer# </w:t>
            </w:r>
          </w:p>
        </w:tc>
      </w:tr>
    </w:tbl>
    <w:p w14:paraId="78BF849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openPort:serialThread\:\:Serial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rialThread\:\:SerialThread:openPor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rialThread.SerialThread.openPo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port</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dev/ttyUSB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aud</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115200</w:t>
      </w:r>
      <w:r w:rsidRPr="005F4A4C">
        <w:rPr>
          <w:rFonts w:ascii="Calibri" w:hAnsi="Calibri"/>
          <w:b/>
          <w:bCs/>
          <w:sz w:val="22"/>
          <w:szCs w:val="22"/>
          <w:lang w:val="en-US" w:eastAsia="en-US"/>
        </w:rPr>
        <w:t>)</w:t>
      </w:r>
    </w:p>
    <w:p w14:paraId="664F6E33" w14:textId="77777777" w:rsidR="005F4A4C" w:rsidRPr="005F4A4C" w:rsidRDefault="005F4A4C" w:rsidP="005F4A4C">
      <w:pPr>
        <w:autoSpaceDE w:val="0"/>
        <w:autoSpaceDN w:val="0"/>
        <w:spacing w:before="30" w:after="60"/>
        <w:ind w:left="360"/>
        <w:jc w:val="both"/>
        <w:rPr>
          <w:sz w:val="20"/>
          <w:szCs w:val="20"/>
          <w:lang w:val="en-US" w:eastAsia="en-US"/>
        </w:rPr>
      </w:pPr>
      <w:bookmarkStart w:id="770" w:name="AAAAAAAAJN"/>
      <w:bookmarkEnd w:id="770"/>
    </w:p>
    <w:p w14:paraId="10437B6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Open the defined point. </w:t>
      </w:r>
    </w:p>
    <w:p w14:paraId="07E23FA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onfigures the serial port, address and speed, and verifies correct initialization and status </w:t>
      </w:r>
    </w:p>
    <w:p w14:paraId="0DB1326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0B4493D" w14:textId="77777777" w:rsidTr="0075155C">
        <w:tc>
          <w:tcPr>
            <w:tcW w:w="1761" w:type="dxa"/>
          </w:tcPr>
          <w:p w14:paraId="61E7647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507362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1F6A53F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un:serialThread\:\:Serial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rialThread\:\:SerialThread:ru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rialThread.SerialThread.ru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4D2339E4" w14:textId="77777777" w:rsidR="005F4A4C" w:rsidRPr="005F4A4C" w:rsidRDefault="005F4A4C" w:rsidP="005F4A4C">
      <w:pPr>
        <w:autoSpaceDE w:val="0"/>
        <w:autoSpaceDN w:val="0"/>
        <w:spacing w:before="30" w:after="60"/>
        <w:ind w:left="360"/>
        <w:jc w:val="both"/>
        <w:rPr>
          <w:sz w:val="20"/>
          <w:szCs w:val="20"/>
          <w:lang w:val="en-US" w:eastAsia="en-US"/>
        </w:rPr>
      </w:pPr>
      <w:bookmarkStart w:id="771" w:name="AAAAAAAAJO"/>
      <w:bookmarkEnd w:id="771"/>
    </w:p>
    <w:p w14:paraId="5B70B00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The thread process itself. </w:t>
      </w:r>
    </w:p>
    <w:p w14:paraId="0D1E4774"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Defines the "loop" method of the thread</w:t>
      </w:r>
    </w:p>
    <w:p w14:paraId="5DA7DC1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Obtain self.data from the defined self.serial port</w:t>
      </w:r>
    </w:p>
    <w:p w14:paraId="0BB466D5"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Separate in CSV format</w:t>
      </w:r>
    </w:p>
    <w:p w14:paraId="22D9BD7E"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Assuming the input from a MPU-9150, scales self.data</w:t>
      </w:r>
    </w:p>
    <w:p w14:paraId="16474286"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nage incorrect CSV format (by size)</w:t>
      </w:r>
    </w:p>
    <w:p w14:paraId="46CFC78D"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nage incomplete self.data transfer</w:t>
      </w:r>
    </w:p>
    <w:p w14:paraId="2C2740E5"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Notify main thread (Qt4) with a signal </w:t>
      </w:r>
    </w:p>
    <w:p w14:paraId="78F14E6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A3AE54C" w14:textId="77777777" w:rsidTr="0075155C">
        <w:tc>
          <w:tcPr>
            <w:tcW w:w="1761" w:type="dxa"/>
          </w:tcPr>
          <w:p w14:paraId="5C59D4F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D4C7BE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bl>
    <w:p w14:paraId="407B896C" w14:textId="77777777" w:rsidR="005F4A4C" w:rsidRPr="005F4A4C" w:rsidRDefault="005F4A4C" w:rsidP="005F4A4C">
      <w:pPr>
        <w:tabs>
          <w:tab w:val="num" w:pos="720"/>
        </w:tabs>
        <w:autoSpaceDE w:val="0"/>
        <w:autoSpaceDN w:val="0"/>
        <w:ind w:left="720" w:hanging="360"/>
        <w:rPr>
          <w:sz w:val="20"/>
          <w:szCs w:val="20"/>
          <w:lang w:val="en-US" w:eastAsia="en-US"/>
        </w:rPr>
      </w:pPr>
    </w:p>
    <w:p w14:paraId="5E53D4F7"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11DF4A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05406EBD"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serialThread.py</w:t>
      </w:r>
    </w:p>
    <w:p w14:paraId="13E4ECA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50569728"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24F1BBFD"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serialThread_mutiprocessing.SerialThread Class Reference</w:t>
      </w:r>
    </w:p>
    <w:p w14:paraId="68C5A64F"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serialThread_mutiprocessing.SerialThread"</w:instrText>
      </w:r>
      <w:r w:rsidRPr="005F4A4C">
        <w:rPr>
          <w:lang w:val="en-US" w:eastAsia="en-US"/>
        </w:rPr>
        <w:fldChar w:fldCharType="end"/>
      </w:r>
      <w:r w:rsidRPr="005F4A4C">
        <w:rPr>
          <w:lang w:val="en-US" w:eastAsia="en-US"/>
        </w:rPr>
        <w:fldChar w:fldCharType="begin"/>
      </w:r>
      <w:r w:rsidRPr="005F4A4C">
        <w:rPr>
          <w:lang w:val="en-US" w:eastAsia="en-US"/>
        </w:rPr>
        <w:instrText>xe "serialThread_mutiprocessing.SerialThread"</w:instrText>
      </w:r>
      <w:r w:rsidRPr="005F4A4C">
        <w:rPr>
          <w:lang w:val="en-US" w:eastAsia="en-US"/>
        </w:rPr>
        <w:fldChar w:fldCharType="end"/>
      </w:r>
      <w:bookmarkStart w:id="772" w:name="AAAAAAAAJP"/>
      <w:bookmarkEnd w:id="772"/>
    </w:p>
    <w:p w14:paraId="018A16E5"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Obtain and scale serial data in a thread. </w:t>
      </w:r>
    </w:p>
    <w:p w14:paraId="299CFBC7"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serialThread_mutiprocessing.SerialThread:</w:t>
      </w:r>
    </w:p>
    <w:p w14:paraId="0673B7B2"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18AF16B8" wp14:editId="100760DF">
            <wp:extent cx="1936750" cy="1936750"/>
            <wp:effectExtent l="0" t="0" r="6350" b="6350"/>
            <wp:docPr id="31" name="Imagen 31" descr="classserial_thread__mutiprocessing_1_1_serial_thread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lassserial_thread__mutiprocessing_1_1_serial_thread__inherit__graph.png"/>
                    <pic:cNvPicPr>
                      <a:picLocks noChangeAspect="1" noChangeArrowheads="1"/>
                    </pic:cNvPicPr>
                  </pic:nvPicPr>
                  <pic:blipFill>
                    <a:blip r:link="rId44">
                      <a:extLst>
                        <a:ext uri="{28A0092B-C50C-407E-A947-70E740481C1C}">
                          <a14:useLocalDpi xmlns:a14="http://schemas.microsoft.com/office/drawing/2010/main" val="0"/>
                        </a:ext>
                      </a:extLst>
                    </a:blip>
                    <a:srcRect/>
                    <a:stretch>
                      <a:fillRect/>
                    </a:stretch>
                  </pic:blipFill>
                  <pic:spPr bwMode="auto">
                    <a:xfrm>
                      <a:off x="0" y="0"/>
                      <a:ext cx="1936750" cy="1936750"/>
                    </a:xfrm>
                    <a:prstGeom prst="rect">
                      <a:avLst/>
                    </a:prstGeom>
                    <a:noFill/>
                    <a:ln>
                      <a:noFill/>
                    </a:ln>
                  </pic:spPr>
                </pic:pic>
              </a:graphicData>
            </a:graphic>
          </wp:inline>
        </w:drawing>
      </w:r>
    </w:p>
    <w:p w14:paraId="205AE1B3" w14:textId="77777777" w:rsidR="005F4A4C" w:rsidRPr="005F4A4C" w:rsidRDefault="005F4A4C" w:rsidP="005F4A4C">
      <w:pPr>
        <w:widowControl w:val="0"/>
        <w:autoSpaceDE w:val="0"/>
        <w:autoSpaceDN w:val="0"/>
        <w:adjustRightInd w:val="0"/>
        <w:rPr>
          <w:lang w:val="en-US" w:eastAsia="en-US"/>
        </w:rPr>
      </w:pPr>
    </w:p>
    <w:p w14:paraId="59914A6F"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serialThread_mutiprocessing.SerialThread:</w:t>
      </w:r>
    </w:p>
    <w:p w14:paraId="35E16193"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061BFE31" wp14:editId="7AF35399">
            <wp:extent cx="1936750" cy="1936750"/>
            <wp:effectExtent l="0" t="0" r="6350" b="6350"/>
            <wp:docPr id="32" name="Imagen 32" descr="classserial_thread__mutiprocessing_1_1_serial_thread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lassserial_thread__mutiprocessing_1_1_serial_thread__coll__graph.png"/>
                    <pic:cNvPicPr>
                      <a:picLocks noChangeAspect="1" noChangeArrowheads="1"/>
                    </pic:cNvPicPr>
                  </pic:nvPicPr>
                  <pic:blipFill>
                    <a:blip r:link="rId45">
                      <a:extLst>
                        <a:ext uri="{28A0092B-C50C-407E-A947-70E740481C1C}">
                          <a14:useLocalDpi xmlns:a14="http://schemas.microsoft.com/office/drawing/2010/main" val="0"/>
                        </a:ext>
                      </a:extLst>
                    </a:blip>
                    <a:srcRect/>
                    <a:stretch>
                      <a:fillRect/>
                    </a:stretch>
                  </pic:blipFill>
                  <pic:spPr bwMode="auto">
                    <a:xfrm>
                      <a:off x="0" y="0"/>
                      <a:ext cx="1936750" cy="1936750"/>
                    </a:xfrm>
                    <a:prstGeom prst="rect">
                      <a:avLst/>
                    </a:prstGeom>
                    <a:noFill/>
                    <a:ln>
                      <a:noFill/>
                    </a:ln>
                  </pic:spPr>
                </pic:pic>
              </a:graphicData>
            </a:graphic>
          </wp:inline>
        </w:drawing>
      </w:r>
    </w:p>
    <w:p w14:paraId="22690D16" w14:textId="77777777" w:rsidR="005F4A4C" w:rsidRPr="005F4A4C" w:rsidRDefault="005F4A4C" w:rsidP="005F4A4C">
      <w:pPr>
        <w:widowControl w:val="0"/>
        <w:autoSpaceDE w:val="0"/>
        <w:autoSpaceDN w:val="0"/>
        <w:adjustRightInd w:val="0"/>
        <w:rPr>
          <w:lang w:val="en-US" w:eastAsia="en-US"/>
        </w:rPr>
      </w:pPr>
    </w:p>
    <w:p w14:paraId="3327BFD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16F6589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03B1846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4C3049D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openPort</w:t>
      </w:r>
    </w:p>
    <w:p w14:paraId="738CA2D3"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Open the defined point. </w:t>
      </w:r>
    </w:p>
    <w:p w14:paraId="754F78E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un</w:t>
      </w:r>
    </w:p>
    <w:p w14:paraId="04DF1B1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he thread process itself. </w:t>
      </w:r>
    </w:p>
    <w:p w14:paraId="7E1F89C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losePort</w:t>
      </w:r>
    </w:p>
    <w:p w14:paraId="1AF5DFF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loses the self.serial port and waits for the thread to stop. </w:t>
      </w:r>
    </w:p>
    <w:p w14:paraId="659D57E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Acceleration</w:t>
      </w:r>
      <w:bookmarkStart w:id="773" w:name="AAAAAAAAJQ"/>
      <w:bookmarkEnd w:id="773"/>
    </w:p>
    <w:p w14:paraId="6041FE9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LinearAccel</w:t>
      </w:r>
      <w:bookmarkStart w:id="774" w:name="AAAAAAAAJR"/>
      <w:bookmarkEnd w:id="774"/>
    </w:p>
    <w:p w14:paraId="5ED130E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Gyroscope</w:t>
      </w:r>
      <w:bookmarkStart w:id="775" w:name="AAAAAAAAJS"/>
      <w:bookmarkEnd w:id="775"/>
    </w:p>
    <w:p w14:paraId="1A4F3C9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Magnetometer</w:t>
      </w:r>
      <w:bookmarkStart w:id="776" w:name="AAAAAAAAJT"/>
      <w:bookmarkEnd w:id="776"/>
    </w:p>
    <w:p w14:paraId="6CD4E2D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DMP</w:t>
      </w:r>
      <w:bookmarkStart w:id="777" w:name="AAAAAAAAJU"/>
      <w:bookmarkEnd w:id="777"/>
    </w:p>
    <w:p w14:paraId="3E0F5ED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w:t>
      </w:r>
      <w:bookmarkStart w:id="778" w:name="AAAAAAAAJV"/>
      <w:bookmarkEnd w:id="778"/>
    </w:p>
    <w:p w14:paraId="6EB57CE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4386536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imu</w:t>
      </w:r>
      <w:bookmarkStart w:id="779" w:name="AAAAAAAAJW"/>
      <w:bookmarkEnd w:id="779"/>
    </w:p>
    <w:p w14:paraId="1339B4F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lastRenderedPageBreak/>
        <w:t>csvScale</w:t>
      </w:r>
      <w:bookmarkStart w:id="780" w:name="AAAAAAAAJX"/>
      <w:bookmarkEnd w:id="780"/>
    </w:p>
    <w:p w14:paraId="27DF28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Size</w:t>
      </w:r>
      <w:bookmarkStart w:id="781" w:name="AAAAAAAAJY"/>
      <w:bookmarkEnd w:id="781"/>
    </w:p>
    <w:p w14:paraId="3733540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accel</w:t>
      </w:r>
      <w:bookmarkStart w:id="782" w:name="AAAAAAAAJZ"/>
      <w:bookmarkEnd w:id="782"/>
    </w:p>
    <w:p w14:paraId="472BC1F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gyro</w:t>
      </w:r>
      <w:bookmarkStart w:id="783" w:name="AAAAAAAAKA"/>
      <w:bookmarkEnd w:id="783"/>
    </w:p>
    <w:p w14:paraId="74BD4C1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mag</w:t>
      </w:r>
      <w:bookmarkStart w:id="784" w:name="AAAAAAAAKB"/>
      <w:bookmarkEnd w:id="784"/>
    </w:p>
    <w:p w14:paraId="1D1CF80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euler</w:t>
      </w:r>
      <w:bookmarkStart w:id="785" w:name="AAAAAAAAKC"/>
      <w:bookmarkEnd w:id="785"/>
    </w:p>
    <w:p w14:paraId="7B631CB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usion</w:t>
      </w:r>
      <w:bookmarkStart w:id="786" w:name="AAAAAAAAKD"/>
      <w:bookmarkEnd w:id="786"/>
    </w:p>
    <w:p w14:paraId="2450CC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w:t>
      </w:r>
      <w:bookmarkStart w:id="787" w:name="AAAAAAAAKE"/>
      <w:bookmarkEnd w:id="787"/>
    </w:p>
    <w:p w14:paraId="4ACDC34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w:t>
      </w:r>
      <w:bookmarkStart w:id="788" w:name="AAAAAAAAKF"/>
      <w:bookmarkEnd w:id="788"/>
    </w:p>
    <w:p w14:paraId="52C9E08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xiting</w:t>
      </w:r>
      <w:bookmarkStart w:id="789" w:name="AAAAAAAAKG"/>
      <w:bookmarkEnd w:id="789"/>
    </w:p>
    <w:p w14:paraId="25B74B1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03C7DBF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tuple </w:t>
      </w:r>
      <w:r w:rsidRPr="005F4A4C">
        <w:rPr>
          <w:b/>
          <w:bCs/>
          <w:sz w:val="20"/>
          <w:szCs w:val="20"/>
          <w:lang w:val="en-US" w:eastAsia="en-US"/>
        </w:rPr>
        <w:t>ser</w:t>
      </w:r>
      <w:r w:rsidRPr="005F4A4C">
        <w:rPr>
          <w:sz w:val="20"/>
          <w:szCs w:val="20"/>
          <w:lang w:val="en-US" w:eastAsia="en-US"/>
        </w:rPr>
        <w:t xml:space="preserve"> = serial.Serial()</w:t>
      </w:r>
      <w:bookmarkStart w:id="790" w:name="AAAAAAAAKH"/>
      <w:bookmarkEnd w:id="790"/>
    </w:p>
    <w:p w14:paraId="254D5D5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A</w:t>
      </w:r>
      <w:r w:rsidRPr="005F4A4C">
        <w:rPr>
          <w:sz w:val="20"/>
          <w:szCs w:val="20"/>
          <w:lang w:val="en-US" w:eastAsia="en-US"/>
        </w:rPr>
        <w:t xml:space="preserve"> = [.0]</w:t>
      </w:r>
      <w:bookmarkStart w:id="791" w:name="AAAAAAAAKI"/>
      <w:bookmarkEnd w:id="791"/>
    </w:p>
    <w:p w14:paraId="240242D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G</w:t>
      </w:r>
      <w:r w:rsidRPr="005F4A4C">
        <w:rPr>
          <w:sz w:val="20"/>
          <w:szCs w:val="20"/>
          <w:lang w:val="en-US" w:eastAsia="en-US"/>
        </w:rPr>
        <w:t xml:space="preserve"> = [.0]</w:t>
      </w:r>
      <w:bookmarkStart w:id="792" w:name="AAAAAAAAKJ"/>
      <w:bookmarkEnd w:id="792"/>
    </w:p>
    <w:p w14:paraId="05CC394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M</w:t>
      </w:r>
      <w:r w:rsidRPr="005F4A4C">
        <w:rPr>
          <w:sz w:val="20"/>
          <w:szCs w:val="20"/>
          <w:lang w:val="en-US" w:eastAsia="en-US"/>
        </w:rPr>
        <w:t xml:space="preserve"> = [.0]</w:t>
      </w:r>
      <w:bookmarkStart w:id="793" w:name="AAAAAAAAKK"/>
      <w:bookmarkEnd w:id="793"/>
    </w:p>
    <w:p w14:paraId="06BF4C7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E_dmp</w:t>
      </w:r>
      <w:r w:rsidRPr="005F4A4C">
        <w:rPr>
          <w:sz w:val="20"/>
          <w:szCs w:val="20"/>
          <w:lang w:val="en-US" w:eastAsia="en-US"/>
        </w:rPr>
        <w:t xml:space="preserve"> = [.3]</w:t>
      </w:r>
      <w:bookmarkStart w:id="794" w:name="AAAAAAAAKL"/>
      <w:bookmarkEnd w:id="794"/>
    </w:p>
    <w:p w14:paraId="73E43C2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E</w:t>
      </w:r>
      <w:r w:rsidRPr="005F4A4C">
        <w:rPr>
          <w:sz w:val="20"/>
          <w:szCs w:val="20"/>
          <w:lang w:val="en-US" w:eastAsia="en-US"/>
        </w:rPr>
        <w:t xml:space="preserve"> = [.0]</w:t>
      </w:r>
      <w:bookmarkStart w:id="795" w:name="AAAAAAAAKM"/>
      <w:bookmarkEnd w:id="795"/>
    </w:p>
    <w:p w14:paraId="15E396D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w:t>
      </w:r>
      <w:r w:rsidRPr="005F4A4C">
        <w:rPr>
          <w:sz w:val="20"/>
          <w:szCs w:val="20"/>
          <w:lang w:val="en-US" w:eastAsia="en-US"/>
        </w:rPr>
        <w:t xml:space="preserve"> = [.0]</w:t>
      </w:r>
      <w:bookmarkStart w:id="796" w:name="AAAAAAAAKN"/>
      <w:bookmarkEnd w:id="796"/>
    </w:p>
    <w:p w14:paraId="571F1384" w14:textId="77777777" w:rsidR="005F4A4C" w:rsidRPr="005F4A4C" w:rsidRDefault="005F4A4C" w:rsidP="005F4A4C">
      <w:pPr>
        <w:pBdr>
          <w:bottom w:val="single" w:sz="2" w:space="1" w:color="auto"/>
        </w:pBdr>
        <w:autoSpaceDE w:val="0"/>
        <w:autoSpaceDN w:val="0"/>
        <w:rPr>
          <w:lang w:val="en-US" w:eastAsia="en-US"/>
        </w:rPr>
      </w:pPr>
    </w:p>
    <w:p w14:paraId="5E3CA57D"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57A593E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Obtain and scale serial data in a thread. </w:t>
      </w:r>
    </w:p>
    <w:p w14:paraId="06273F6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Based on the BaseThread methods, enables a Qt4 thread for adquiring data from a serial port, using a Qt4 signal to interrupt Qt4 main thread process. </w:t>
      </w:r>
    </w:p>
    <w:p w14:paraId="2AB77D3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8662F3" w14:paraId="0863CF3B" w14:textId="77777777" w:rsidTr="0075155C">
        <w:tc>
          <w:tcPr>
            <w:tcW w:w="1761" w:type="dxa"/>
          </w:tcPr>
          <w:p w14:paraId="5C4BDFC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aseThread</w:t>
            </w:r>
            <w:r w:rsidRPr="005F4A4C">
              <w:rPr>
                <w:sz w:val="20"/>
                <w:szCs w:val="20"/>
                <w:lang w:val="en-US" w:eastAsia="en-US"/>
              </w:rPr>
              <w:t xml:space="preserve"> </w:t>
            </w:r>
          </w:p>
        </w:tc>
        <w:tc>
          <w:tcPr>
            <w:tcW w:w="6561" w:type="dxa"/>
          </w:tcPr>
          <w:p w14:paraId="65D3C61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Basic class for thread handling </w:t>
            </w:r>
          </w:p>
        </w:tc>
      </w:tr>
    </w:tbl>
    <w:p w14:paraId="7811C09B" w14:textId="77777777" w:rsidR="005F4A4C" w:rsidRPr="005F4A4C" w:rsidRDefault="005F4A4C" w:rsidP="005F4A4C">
      <w:pPr>
        <w:pBdr>
          <w:bottom w:val="single" w:sz="2" w:space="1" w:color="auto"/>
        </w:pBdr>
        <w:autoSpaceDE w:val="0"/>
        <w:autoSpaceDN w:val="0"/>
        <w:rPr>
          <w:lang w:val="en-US" w:eastAsia="en-US"/>
        </w:rPr>
      </w:pPr>
    </w:p>
    <w:p w14:paraId="5C16E0A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74B5920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serialThread_mutiprocessing\:\:Serial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rialThread_mutiprocessing\:\:SerialThread: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rialThread_mutiprocessing.SerialThread.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vice</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MPU-9150'</w:t>
      </w:r>
      <w:r w:rsidRPr="005F4A4C">
        <w:rPr>
          <w:rFonts w:ascii="Calibri" w:hAnsi="Calibri"/>
          <w:b/>
          <w:bCs/>
          <w:sz w:val="22"/>
          <w:szCs w:val="22"/>
          <w:lang w:val="en-US" w:eastAsia="en-US"/>
        </w:rPr>
        <w:t>)</w:t>
      </w:r>
    </w:p>
    <w:p w14:paraId="74B00030" w14:textId="77777777" w:rsidR="005F4A4C" w:rsidRPr="005F4A4C" w:rsidRDefault="005F4A4C" w:rsidP="005F4A4C">
      <w:pPr>
        <w:autoSpaceDE w:val="0"/>
        <w:autoSpaceDN w:val="0"/>
        <w:spacing w:before="30" w:after="60"/>
        <w:ind w:left="360"/>
        <w:jc w:val="both"/>
        <w:rPr>
          <w:sz w:val="20"/>
          <w:szCs w:val="20"/>
          <w:lang w:val="en-US" w:eastAsia="en-US"/>
        </w:rPr>
      </w:pPr>
      <w:bookmarkStart w:id="797" w:name="AAAAAAAAKO"/>
      <w:bookmarkEnd w:id="797"/>
    </w:p>
    <w:p w14:paraId="1F04362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7F9DAA9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Enables the basic thread functions and logs </w:t>
      </w:r>
    </w:p>
    <w:p w14:paraId="5EA54BF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54FB35E" w14:textId="77777777" w:rsidTr="0075155C">
        <w:tc>
          <w:tcPr>
            <w:tcW w:w="1761" w:type="dxa"/>
          </w:tcPr>
          <w:p w14:paraId="065F8A0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A3E5BA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3DA10DD7"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669CD22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29366B2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losePort:serialThread_mutiprocessing\:\:Serial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rialThread_mutiprocessing\:\:SerialThread:closePor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rialThread_mutiprocessing.SerialThread.closePo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7BA4463" w14:textId="77777777" w:rsidR="005F4A4C" w:rsidRPr="005F4A4C" w:rsidRDefault="005F4A4C" w:rsidP="005F4A4C">
      <w:pPr>
        <w:autoSpaceDE w:val="0"/>
        <w:autoSpaceDN w:val="0"/>
        <w:spacing w:before="30" w:after="60"/>
        <w:ind w:left="360"/>
        <w:jc w:val="both"/>
        <w:rPr>
          <w:sz w:val="20"/>
          <w:szCs w:val="20"/>
          <w:lang w:val="en-US" w:eastAsia="en-US"/>
        </w:rPr>
      </w:pPr>
      <w:bookmarkStart w:id="798" w:name="AAAAAAAAKP"/>
      <w:bookmarkEnd w:id="798"/>
    </w:p>
    <w:p w14:paraId="2FDE55C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loses the self.serial port and waits for the thread to stop. </w:t>
      </w:r>
    </w:p>
    <w:p w14:paraId="7F8E1FB0" w14:textId="77777777" w:rsidR="005F4A4C" w:rsidRPr="005F4A4C" w:rsidRDefault="005F4A4C" w:rsidP="005F4A4C">
      <w:pPr>
        <w:autoSpaceDE w:val="0"/>
        <w:autoSpaceDN w:val="0"/>
        <w:spacing w:before="30" w:after="60"/>
        <w:ind w:left="360"/>
        <w:jc w:val="both"/>
        <w:rPr>
          <w:sz w:val="22"/>
          <w:szCs w:val="22"/>
          <w:lang w:val="en-US" w:eastAsia="en-US"/>
        </w:rPr>
      </w:pPr>
    </w:p>
    <w:p w14:paraId="0A62A61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D6796FF" w14:textId="77777777" w:rsidTr="0075155C">
        <w:tc>
          <w:tcPr>
            <w:tcW w:w="1761" w:type="dxa"/>
          </w:tcPr>
          <w:p w14:paraId="058988D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854199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 pointer# </w:t>
            </w:r>
          </w:p>
        </w:tc>
      </w:tr>
    </w:tbl>
    <w:p w14:paraId="2A186AE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lastRenderedPageBreak/>
        <w:fldChar w:fldCharType="begin"/>
      </w:r>
      <w:r w:rsidRPr="005F4A4C">
        <w:rPr>
          <w:rFonts w:ascii="Calibri" w:hAnsi="Calibri"/>
          <w:b/>
          <w:bCs/>
          <w:sz w:val="22"/>
          <w:szCs w:val="22"/>
          <w:lang w:val="en-US" w:eastAsia="en-US"/>
        </w:rPr>
        <w:instrText>xe "openPort:serialThread_mutiprocessing\:\:Serial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rialThread_mutiprocessing\:\:SerialThread:openPor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rialThread_mutiprocessing.SerialThread.openPo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port</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dev/ttyUSB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aud</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115200</w:t>
      </w:r>
      <w:r w:rsidRPr="005F4A4C">
        <w:rPr>
          <w:rFonts w:ascii="Calibri" w:hAnsi="Calibri"/>
          <w:b/>
          <w:bCs/>
          <w:sz w:val="22"/>
          <w:szCs w:val="22"/>
          <w:lang w:val="en-US" w:eastAsia="en-US"/>
        </w:rPr>
        <w:t>)</w:t>
      </w:r>
    </w:p>
    <w:p w14:paraId="05C94D6D" w14:textId="77777777" w:rsidR="005F4A4C" w:rsidRPr="005F4A4C" w:rsidRDefault="005F4A4C" w:rsidP="005F4A4C">
      <w:pPr>
        <w:autoSpaceDE w:val="0"/>
        <w:autoSpaceDN w:val="0"/>
        <w:spacing w:before="30" w:after="60"/>
        <w:ind w:left="360"/>
        <w:jc w:val="both"/>
        <w:rPr>
          <w:sz w:val="20"/>
          <w:szCs w:val="20"/>
          <w:lang w:val="en-US" w:eastAsia="en-US"/>
        </w:rPr>
      </w:pPr>
      <w:bookmarkStart w:id="799" w:name="AAAAAAAAKQ"/>
      <w:bookmarkEnd w:id="799"/>
    </w:p>
    <w:p w14:paraId="16AC029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Open the defined point. </w:t>
      </w:r>
    </w:p>
    <w:p w14:paraId="5FEC83A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onfigures the serial port, address and speed, and verifies correct initialization and status </w:t>
      </w:r>
    </w:p>
    <w:p w14:paraId="0F841A0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2D5A8F0" w14:textId="77777777" w:rsidTr="0075155C">
        <w:tc>
          <w:tcPr>
            <w:tcW w:w="1761" w:type="dxa"/>
          </w:tcPr>
          <w:p w14:paraId="59E74F6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9DD88C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39BEED2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un:serialThread_mutiprocessing\:\:Serial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rialThread_mutiprocessing\:\:SerialThread:ru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rialThread_mutiprocessing.SerialThread.ru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C9DF06C" w14:textId="77777777" w:rsidR="005F4A4C" w:rsidRPr="005F4A4C" w:rsidRDefault="005F4A4C" w:rsidP="005F4A4C">
      <w:pPr>
        <w:autoSpaceDE w:val="0"/>
        <w:autoSpaceDN w:val="0"/>
        <w:spacing w:before="30" w:after="60"/>
        <w:ind w:left="360"/>
        <w:jc w:val="both"/>
        <w:rPr>
          <w:sz w:val="20"/>
          <w:szCs w:val="20"/>
          <w:lang w:val="en-US" w:eastAsia="en-US"/>
        </w:rPr>
      </w:pPr>
      <w:bookmarkStart w:id="800" w:name="AAAAAAAAKR"/>
      <w:bookmarkEnd w:id="800"/>
    </w:p>
    <w:p w14:paraId="021D62F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The thread process itself. </w:t>
      </w:r>
    </w:p>
    <w:p w14:paraId="3C6A376E"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Defines the "loop" method of the thread</w:t>
      </w:r>
    </w:p>
    <w:p w14:paraId="51DD5C6A"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Obtain self.data from the defined self.serial port</w:t>
      </w:r>
    </w:p>
    <w:p w14:paraId="342F3D1A"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Separate in CSV format</w:t>
      </w:r>
    </w:p>
    <w:p w14:paraId="1347EC2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Assuming the input from a MPU-9150, scales self.data</w:t>
      </w:r>
    </w:p>
    <w:p w14:paraId="493C8377"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nage incorrect CSV format (by size)</w:t>
      </w:r>
    </w:p>
    <w:p w14:paraId="318C5582"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nage incomplete self.data transfer</w:t>
      </w:r>
    </w:p>
    <w:p w14:paraId="6FB9179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Notify main thread (Qt4) with a signal </w:t>
      </w:r>
    </w:p>
    <w:p w14:paraId="2ACA107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27A4C4A" w14:textId="77777777" w:rsidTr="0075155C">
        <w:tc>
          <w:tcPr>
            <w:tcW w:w="1761" w:type="dxa"/>
          </w:tcPr>
          <w:p w14:paraId="24E733C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4BAEF4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bl>
    <w:p w14:paraId="48CD7006" w14:textId="77777777" w:rsidR="005F4A4C" w:rsidRPr="005F4A4C" w:rsidRDefault="005F4A4C" w:rsidP="005F4A4C">
      <w:pPr>
        <w:tabs>
          <w:tab w:val="num" w:pos="720"/>
        </w:tabs>
        <w:autoSpaceDE w:val="0"/>
        <w:autoSpaceDN w:val="0"/>
        <w:ind w:left="720" w:hanging="360"/>
        <w:rPr>
          <w:sz w:val="20"/>
          <w:szCs w:val="20"/>
          <w:lang w:val="en-US" w:eastAsia="en-US"/>
        </w:rPr>
      </w:pPr>
    </w:p>
    <w:p w14:paraId="0C4F786A"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FCB330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1170858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serialThread_mutiprocessing.py</w:t>
      </w:r>
    </w:p>
    <w:p w14:paraId="24C06A6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04BEFF1C"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2E4D9B28"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gui.Ui_MainWindow Class Reference</w:t>
      </w:r>
    </w:p>
    <w:p w14:paraId="72461A08"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gui.Ui_MainWindow"</w:instrText>
      </w:r>
      <w:r w:rsidRPr="005F4A4C">
        <w:rPr>
          <w:lang w:val="en-US" w:eastAsia="en-US"/>
        </w:rPr>
        <w:fldChar w:fldCharType="end"/>
      </w:r>
      <w:r w:rsidRPr="005F4A4C">
        <w:rPr>
          <w:lang w:val="en-US" w:eastAsia="en-US"/>
        </w:rPr>
        <w:fldChar w:fldCharType="begin"/>
      </w:r>
      <w:r w:rsidRPr="005F4A4C">
        <w:rPr>
          <w:lang w:val="en-US" w:eastAsia="en-US"/>
        </w:rPr>
        <w:instrText>xe "gui.Ui_MainWindow"</w:instrText>
      </w:r>
      <w:r w:rsidRPr="005F4A4C">
        <w:rPr>
          <w:lang w:val="en-US" w:eastAsia="en-US"/>
        </w:rPr>
        <w:fldChar w:fldCharType="end"/>
      </w:r>
      <w:bookmarkStart w:id="801" w:name="AAAAAAAACU"/>
      <w:bookmarkEnd w:id="801"/>
      <w:r w:rsidRPr="005F4A4C">
        <w:rPr>
          <w:lang w:val="en-US" w:eastAsia="en-US"/>
        </w:rPr>
        <w:t>Inheritance diagram for gui.Ui_MainWindow:</w:t>
      </w:r>
    </w:p>
    <w:p w14:paraId="06619035"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63DAFE74" wp14:editId="63609B4E">
            <wp:extent cx="1422400" cy="1066800"/>
            <wp:effectExtent l="0" t="0" r="6350" b="0"/>
            <wp:docPr id="33" name="Imagen 33" descr="classgui_1_1_ui___main_window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lassgui_1_1_ui___main_window__inherit__graph.png"/>
                    <pic:cNvPicPr>
                      <a:picLocks noChangeAspect="1" noChangeArrowheads="1"/>
                    </pic:cNvPicPr>
                  </pic:nvPicPr>
                  <pic:blipFill>
                    <a:blip r:link="rId46">
                      <a:extLst>
                        <a:ext uri="{28A0092B-C50C-407E-A947-70E740481C1C}">
                          <a14:useLocalDpi xmlns:a14="http://schemas.microsoft.com/office/drawing/2010/main" val="0"/>
                        </a:ext>
                      </a:extLst>
                    </a:blip>
                    <a:srcRect/>
                    <a:stretch>
                      <a:fillRect/>
                    </a:stretch>
                  </pic:blipFill>
                  <pic:spPr bwMode="auto">
                    <a:xfrm>
                      <a:off x="0" y="0"/>
                      <a:ext cx="1422400" cy="1066800"/>
                    </a:xfrm>
                    <a:prstGeom prst="rect">
                      <a:avLst/>
                    </a:prstGeom>
                    <a:noFill/>
                    <a:ln>
                      <a:noFill/>
                    </a:ln>
                  </pic:spPr>
                </pic:pic>
              </a:graphicData>
            </a:graphic>
          </wp:inline>
        </w:drawing>
      </w:r>
    </w:p>
    <w:p w14:paraId="67E5F8EC" w14:textId="77777777" w:rsidR="005F4A4C" w:rsidRPr="005F4A4C" w:rsidRDefault="005F4A4C" w:rsidP="005F4A4C">
      <w:pPr>
        <w:widowControl w:val="0"/>
        <w:autoSpaceDE w:val="0"/>
        <w:autoSpaceDN w:val="0"/>
        <w:adjustRightInd w:val="0"/>
        <w:rPr>
          <w:lang w:val="en-US" w:eastAsia="en-US"/>
        </w:rPr>
      </w:pPr>
    </w:p>
    <w:p w14:paraId="7C8B745C"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gui.Ui_MainWindow:</w:t>
      </w:r>
    </w:p>
    <w:p w14:paraId="0CFBEC94"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0C32E026" wp14:editId="16CDB8FF">
            <wp:extent cx="1422400" cy="1066800"/>
            <wp:effectExtent l="0" t="0" r="6350" b="0"/>
            <wp:docPr id="34" name="Imagen 34" descr="classgui_1_1_ui___main_window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assgui_1_1_ui___main_window__coll__graph.png"/>
                    <pic:cNvPicPr>
                      <a:picLocks noChangeAspect="1" noChangeArrowheads="1"/>
                    </pic:cNvPicPr>
                  </pic:nvPicPr>
                  <pic:blipFill>
                    <a:blip r:link="rId47">
                      <a:extLst>
                        <a:ext uri="{28A0092B-C50C-407E-A947-70E740481C1C}">
                          <a14:useLocalDpi xmlns:a14="http://schemas.microsoft.com/office/drawing/2010/main" val="0"/>
                        </a:ext>
                      </a:extLst>
                    </a:blip>
                    <a:srcRect/>
                    <a:stretch>
                      <a:fillRect/>
                    </a:stretch>
                  </pic:blipFill>
                  <pic:spPr bwMode="auto">
                    <a:xfrm>
                      <a:off x="0" y="0"/>
                      <a:ext cx="1422400" cy="1066800"/>
                    </a:xfrm>
                    <a:prstGeom prst="rect">
                      <a:avLst/>
                    </a:prstGeom>
                    <a:noFill/>
                    <a:ln>
                      <a:noFill/>
                    </a:ln>
                  </pic:spPr>
                </pic:pic>
              </a:graphicData>
            </a:graphic>
          </wp:inline>
        </w:drawing>
      </w:r>
    </w:p>
    <w:p w14:paraId="37AFA6AF" w14:textId="77777777" w:rsidR="005F4A4C" w:rsidRPr="005F4A4C" w:rsidRDefault="005F4A4C" w:rsidP="005F4A4C">
      <w:pPr>
        <w:widowControl w:val="0"/>
        <w:autoSpaceDE w:val="0"/>
        <w:autoSpaceDN w:val="0"/>
        <w:adjustRightInd w:val="0"/>
        <w:rPr>
          <w:lang w:val="en-US" w:eastAsia="en-US"/>
        </w:rPr>
      </w:pPr>
    </w:p>
    <w:p w14:paraId="689A54E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03B7E6C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upUi</w:t>
      </w:r>
      <w:bookmarkStart w:id="802" w:name="AAAAAAAACV"/>
      <w:bookmarkEnd w:id="802"/>
    </w:p>
    <w:p w14:paraId="411D375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etranslateUi</w:t>
      </w:r>
      <w:bookmarkStart w:id="803" w:name="AAAAAAAACW"/>
      <w:bookmarkEnd w:id="803"/>
    </w:p>
    <w:p w14:paraId="18E1A0D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22E2FD9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entralwidget</w:t>
      </w:r>
      <w:bookmarkStart w:id="804" w:name="AAAAAAAACX"/>
      <w:bookmarkEnd w:id="804"/>
    </w:p>
    <w:p w14:paraId="792856C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ridLayout</w:t>
      </w:r>
      <w:bookmarkStart w:id="805" w:name="AAAAAAAACY"/>
      <w:bookmarkEnd w:id="805"/>
    </w:p>
    <w:p w14:paraId="1B9551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Box_Speed</w:t>
      </w:r>
      <w:bookmarkStart w:id="806" w:name="AAAAAAAACZ"/>
      <w:bookmarkEnd w:id="806"/>
    </w:p>
    <w:p w14:paraId="4A70131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Button_Stop</w:t>
      </w:r>
      <w:bookmarkStart w:id="807" w:name="AAAAAAAADA"/>
      <w:bookmarkEnd w:id="807"/>
    </w:p>
    <w:p w14:paraId="48994F9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Box_Port</w:t>
      </w:r>
      <w:bookmarkStart w:id="808" w:name="AAAAAAAADB"/>
      <w:bookmarkEnd w:id="808"/>
    </w:p>
    <w:p w14:paraId="3C8F45D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1</w:t>
      </w:r>
      <w:bookmarkStart w:id="809" w:name="AAAAAAAADC"/>
      <w:bookmarkEnd w:id="809"/>
    </w:p>
    <w:p w14:paraId="5F766DB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5</w:t>
      </w:r>
      <w:bookmarkStart w:id="810" w:name="AAAAAAAADD"/>
      <w:bookmarkEnd w:id="810"/>
    </w:p>
    <w:p w14:paraId="5D5B086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4</w:t>
      </w:r>
      <w:bookmarkStart w:id="811" w:name="AAAAAAAADE"/>
      <w:bookmarkEnd w:id="811"/>
    </w:p>
    <w:p w14:paraId="085F115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2</w:t>
      </w:r>
      <w:bookmarkStart w:id="812" w:name="AAAAAAAADF"/>
      <w:bookmarkEnd w:id="812"/>
    </w:p>
    <w:p w14:paraId="422A1FD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Button_Start</w:t>
      </w:r>
      <w:bookmarkStart w:id="813" w:name="AAAAAAAADG"/>
      <w:bookmarkEnd w:id="813"/>
    </w:p>
    <w:p w14:paraId="651422A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3</w:t>
      </w:r>
      <w:bookmarkStart w:id="814" w:name="AAAAAAAADH"/>
      <w:bookmarkEnd w:id="814"/>
    </w:p>
    <w:p w14:paraId="5082D05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6</w:t>
      </w:r>
      <w:bookmarkStart w:id="815" w:name="AAAAAAAADI"/>
      <w:bookmarkEnd w:id="815"/>
    </w:p>
    <w:p w14:paraId="45805C3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Button_Cube</w:t>
      </w:r>
      <w:bookmarkStart w:id="816" w:name="AAAAAAAADJ"/>
      <w:bookmarkEnd w:id="816"/>
    </w:p>
    <w:p w14:paraId="685FBC4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hBox_export</w:t>
      </w:r>
      <w:bookmarkStart w:id="817" w:name="AAAAAAAADK"/>
      <w:bookmarkEnd w:id="817"/>
    </w:p>
    <w:p w14:paraId="3BC685A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Box_IMU</w:t>
      </w:r>
      <w:bookmarkStart w:id="818" w:name="AAAAAAAADL"/>
      <w:bookmarkEnd w:id="818"/>
    </w:p>
    <w:p w14:paraId="4A02F2D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Button_Reset</w:t>
      </w:r>
      <w:bookmarkStart w:id="819" w:name="AAAAAAAADM"/>
      <w:bookmarkEnd w:id="819"/>
    </w:p>
    <w:p w14:paraId="6E2A4C3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statusbar</w:t>
      </w:r>
      <w:bookmarkStart w:id="820" w:name="AAAAAAAADN"/>
      <w:bookmarkEnd w:id="820"/>
    </w:p>
    <w:p w14:paraId="67BB93D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enubar</w:t>
      </w:r>
      <w:bookmarkStart w:id="821" w:name="AAAAAAAADO"/>
      <w:bookmarkEnd w:id="821"/>
    </w:p>
    <w:p w14:paraId="22240E5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enuFile</w:t>
      </w:r>
      <w:bookmarkStart w:id="822" w:name="AAAAAAAADP"/>
      <w:bookmarkEnd w:id="822"/>
    </w:p>
    <w:p w14:paraId="5C476BB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Linear_Acceleration</w:t>
      </w:r>
      <w:bookmarkStart w:id="823" w:name="AAAAAAAADQ"/>
      <w:bookmarkEnd w:id="823"/>
    </w:p>
    <w:p w14:paraId="3AFBF6D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Euler_Rotation</w:t>
      </w:r>
      <w:bookmarkStart w:id="824" w:name="AAAAAAAADR"/>
      <w:bookmarkEnd w:id="824"/>
    </w:p>
    <w:p w14:paraId="6F3A5CA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Linear_Acceleration_2</w:t>
      </w:r>
      <w:bookmarkStart w:id="825" w:name="AAAAAAAADS"/>
      <w:bookmarkEnd w:id="825"/>
    </w:p>
    <w:p w14:paraId="2D00F00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G_force</w:t>
      </w:r>
      <w:bookmarkStart w:id="826" w:name="AAAAAAAADT"/>
      <w:bookmarkEnd w:id="826"/>
    </w:p>
    <w:p w14:paraId="1805C89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Meters_seg_2</w:t>
      </w:r>
      <w:bookmarkStart w:id="827" w:name="AAAAAAAADU"/>
      <w:bookmarkEnd w:id="827"/>
    </w:p>
    <w:p w14:paraId="30EC0BB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Rad_seg</w:t>
      </w:r>
      <w:bookmarkStart w:id="828" w:name="AAAAAAAADV"/>
      <w:bookmarkEnd w:id="828"/>
    </w:p>
    <w:p w14:paraId="6A8B19D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Deg_seg</w:t>
      </w:r>
      <w:bookmarkStart w:id="829" w:name="AAAAAAAADW"/>
      <w:bookmarkEnd w:id="829"/>
    </w:p>
    <w:p w14:paraId="756A3DB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Yawn_Pitch_Roll</w:t>
      </w:r>
      <w:bookmarkStart w:id="830" w:name="AAAAAAAADX"/>
      <w:bookmarkEnd w:id="830"/>
    </w:p>
    <w:p w14:paraId="07CD962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Euler_Angles</w:t>
      </w:r>
      <w:bookmarkStart w:id="831" w:name="AAAAAAAADY"/>
      <w:bookmarkEnd w:id="831"/>
    </w:p>
    <w:p w14:paraId="7507255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Scan_Serial_ports</w:t>
      </w:r>
      <w:bookmarkStart w:id="832" w:name="AAAAAAAADZ"/>
      <w:bookmarkEnd w:id="832"/>
    </w:p>
    <w:p w14:paraId="2E2FA6FD" w14:textId="77777777" w:rsidR="005F4A4C" w:rsidRPr="005F4A4C" w:rsidRDefault="005F4A4C" w:rsidP="005F4A4C">
      <w:pPr>
        <w:pBdr>
          <w:bottom w:val="single" w:sz="2" w:space="1" w:color="auto"/>
        </w:pBdr>
        <w:autoSpaceDE w:val="0"/>
        <w:autoSpaceDN w:val="0"/>
        <w:rPr>
          <w:lang w:val="en-US" w:eastAsia="en-US"/>
        </w:rPr>
      </w:pPr>
    </w:p>
    <w:p w14:paraId="7525F679" w14:textId="77777777" w:rsidR="005F4A4C" w:rsidRPr="005F4A4C" w:rsidRDefault="005F4A4C" w:rsidP="005F4A4C">
      <w:pPr>
        <w:widowControl w:val="0"/>
        <w:autoSpaceDE w:val="0"/>
        <w:autoSpaceDN w:val="0"/>
        <w:adjustRightInd w:val="0"/>
        <w:rPr>
          <w:lang w:val="en-US" w:eastAsia="en-US"/>
        </w:rPr>
      </w:pPr>
      <w:r w:rsidRPr="005F4A4C">
        <w:rPr>
          <w:lang w:val="en-US" w:eastAsia="en-US"/>
        </w:rPr>
        <w:t>The documentation for this class was generated from the following file:</w:t>
      </w:r>
    </w:p>
    <w:p w14:paraId="4C6D737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gui.py</w:t>
      </w:r>
    </w:p>
    <w:p w14:paraId="1DF4AC93"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4E8D4A49" w14:textId="77777777" w:rsidR="005F4A4C" w:rsidRPr="005F4A4C" w:rsidRDefault="005F4A4C" w:rsidP="005F4A4C">
      <w:pPr>
        <w:keepNext/>
        <w:numPr>
          <w:ilvl w:val="0"/>
          <w:numId w:val="16"/>
        </w:numPr>
        <w:autoSpaceDE w:val="0"/>
        <w:autoSpaceDN w:val="0"/>
        <w:spacing w:before="240" w:after="60"/>
        <w:ind w:left="0" w:firstLine="0"/>
        <w:outlineLvl w:val="2"/>
        <w:rPr>
          <w:rFonts w:ascii="Arial" w:hAnsi="Arial" w:cs="Arial"/>
          <w:b/>
          <w:bCs/>
          <w:lang w:val="en-US" w:eastAsia="en-US"/>
        </w:rPr>
      </w:pPr>
      <w:r w:rsidRPr="005F4A4C">
        <w:rPr>
          <w:rFonts w:ascii="Arial" w:hAnsi="Arial" w:cs="Arial"/>
          <w:b/>
          <w:bCs/>
          <w:lang w:val="en-US" w:eastAsia="en-US"/>
        </w:rPr>
        <w:lastRenderedPageBreak/>
        <w:t>Index</w:t>
      </w:r>
    </w:p>
    <w:p w14:paraId="1D67A5EB" w14:textId="77777777" w:rsidR="005F4A4C" w:rsidRPr="005F4A4C" w:rsidRDefault="005F4A4C" w:rsidP="005F4A4C">
      <w:pPr>
        <w:widowControl w:val="0"/>
        <w:autoSpaceDE w:val="0"/>
        <w:autoSpaceDN w:val="0"/>
        <w:adjustRightInd w:val="0"/>
        <w:rPr>
          <w:sz w:val="20"/>
          <w:szCs w:val="20"/>
          <w:lang w:val="en-US" w:eastAsia="en-US"/>
        </w:rPr>
      </w:pPr>
      <w:r w:rsidRPr="005F4A4C">
        <w:rPr>
          <w:lang w:val="en-US" w:eastAsia="en-US"/>
        </w:rPr>
        <w:fldChar w:fldCharType="begin"/>
      </w:r>
      <w:r w:rsidRPr="005F4A4C">
        <w:rPr>
          <w:lang w:val="en-US" w:eastAsia="en-US"/>
        </w:rPr>
        <w:instrText>tc "Index"</w:instrText>
      </w:r>
      <w:r w:rsidRPr="005F4A4C">
        <w:rPr>
          <w:lang w:val="en-US" w:eastAsia="en-US"/>
        </w:rPr>
        <w:fldChar w:fldCharType="end"/>
      </w:r>
      <w:r w:rsidRPr="005F4A4C">
        <w:rPr>
          <w:lang w:val="en-US" w:eastAsia="en-US"/>
        </w:rPr>
        <w:fldChar w:fldCharType="begin"/>
      </w:r>
      <w:r w:rsidRPr="005F4A4C">
        <w:rPr>
          <w:lang w:val="en-US" w:eastAsia="en-US"/>
        </w:rPr>
        <w:instrText>INDEX \c2 \*MERGEFORMAT</w:instrText>
      </w:r>
      <w:r w:rsidRPr="005F4A4C">
        <w:rPr>
          <w:lang w:val="en-US" w:eastAsia="en-US"/>
        </w:rPr>
        <w:fldChar w:fldCharType="separate"/>
      </w:r>
      <w:r w:rsidRPr="005F4A4C">
        <w:rPr>
          <w:lang w:val="en-US" w:eastAsia="en-US"/>
        </w:rPr>
        <w:t>INDEX</w:t>
      </w:r>
      <w:r w:rsidRPr="005F4A4C">
        <w:rPr>
          <w:lang w:val="en-US" w:eastAsia="en-US"/>
        </w:rPr>
        <w:fldChar w:fldCharType="end"/>
      </w:r>
    </w:p>
    <w:p w14:paraId="57AC0005" w14:textId="77777777" w:rsidR="00FC496F" w:rsidRDefault="00FC496F">
      <w:pPr>
        <w:rPr>
          <w:rFonts w:ascii="Apple Garamond Light Italic" w:hAnsi="Apple Garamond Light Italic"/>
        </w:rPr>
      </w:pPr>
      <w:r>
        <w:br w:type="page"/>
      </w:r>
    </w:p>
    <w:p w14:paraId="68DE7508" w14:textId="7B17B5F2" w:rsidR="00F4460F" w:rsidRPr="00F4460F" w:rsidRDefault="00F4460F" w:rsidP="00F4460F">
      <w:pPr>
        <w:pStyle w:val="Ttulo2"/>
      </w:pPr>
      <w:r>
        <w:lastRenderedPageBreak/>
        <w:t>Documentación de IMU Monitor</w:t>
      </w:r>
      <w:bookmarkEnd w:id="619"/>
    </w:p>
    <w:p w14:paraId="7A53CDE3" w14:textId="77777777" w:rsidR="00A6148E" w:rsidRPr="00A6148E" w:rsidRDefault="00A6148E" w:rsidP="00A6148E">
      <w:pPr>
        <w:keepNext/>
        <w:autoSpaceDE w:val="0"/>
        <w:autoSpaceDN w:val="0"/>
        <w:spacing w:before="240" w:after="60"/>
        <w:outlineLvl w:val="2"/>
        <w:rPr>
          <w:rFonts w:ascii="Arial" w:hAnsi="Arial" w:cs="Arial"/>
          <w:b/>
          <w:bCs/>
          <w:lang w:val="en-US" w:eastAsia="en-US"/>
        </w:rPr>
      </w:pPr>
      <w:r w:rsidRPr="00A6148E">
        <w:rPr>
          <w:rFonts w:ascii="Arial" w:hAnsi="Arial" w:cs="Arial"/>
          <w:b/>
          <w:bCs/>
          <w:lang w:val="en-US" w:eastAsia="en-US"/>
        </w:rPr>
        <w:t>Class Documentation</w:t>
      </w:r>
      <w:r w:rsidRPr="00A6148E">
        <w:rPr>
          <w:rFonts w:ascii="Arial" w:hAnsi="Arial" w:cs="Arial"/>
          <w:b/>
          <w:bCs/>
          <w:lang w:val="en-US" w:eastAsia="en-US"/>
        </w:rPr>
        <w:fldChar w:fldCharType="begin"/>
      </w:r>
      <w:r w:rsidRPr="00A6148E">
        <w:rPr>
          <w:rFonts w:ascii="Arial" w:hAnsi="Arial" w:cs="Arial"/>
          <w:b/>
          <w:bCs/>
          <w:lang w:val="en-US" w:eastAsia="en-US"/>
        </w:rPr>
        <w:instrText>tc "Class Documentation"</w:instrText>
      </w:r>
      <w:r w:rsidRPr="00A6148E">
        <w:rPr>
          <w:rFonts w:ascii="Arial" w:hAnsi="Arial" w:cs="Arial"/>
          <w:b/>
          <w:bCs/>
          <w:lang w:val="en-US" w:eastAsia="en-US"/>
        </w:rPr>
        <w:fldChar w:fldCharType="end"/>
      </w:r>
    </w:p>
    <w:p w14:paraId="7C0E6F47"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t>csvExport.CSVExport Class Reference</w:t>
      </w:r>
    </w:p>
    <w:p w14:paraId="50CFF3B3" w14:textId="77777777" w:rsidR="00A6148E" w:rsidRPr="00A6148E" w:rsidRDefault="00A6148E" w:rsidP="00A6148E">
      <w:pPr>
        <w:widowControl w:val="0"/>
        <w:autoSpaceDE w:val="0"/>
        <w:autoSpaceDN w:val="0"/>
        <w:adjustRightInd w:val="0"/>
        <w:rPr>
          <w:lang w:val="en-US" w:eastAsia="en-US"/>
        </w:rPr>
      </w:pPr>
      <w:r w:rsidRPr="00A6148E">
        <w:rPr>
          <w:lang w:val="en-US" w:eastAsia="en-US"/>
        </w:rPr>
        <w:fldChar w:fldCharType="begin"/>
      </w:r>
      <w:r w:rsidRPr="00A6148E">
        <w:rPr>
          <w:lang w:val="en-US" w:eastAsia="en-US"/>
        </w:rPr>
        <w:instrText>tc  \l 2 "csvExport.CSVExport"</w:instrText>
      </w:r>
      <w:r w:rsidRPr="00A6148E">
        <w:rPr>
          <w:lang w:val="en-US" w:eastAsia="en-US"/>
        </w:rPr>
        <w:fldChar w:fldCharType="end"/>
      </w:r>
      <w:r w:rsidRPr="00A6148E">
        <w:rPr>
          <w:lang w:val="en-US" w:eastAsia="en-US"/>
        </w:rPr>
        <w:fldChar w:fldCharType="begin"/>
      </w:r>
      <w:r w:rsidRPr="00A6148E">
        <w:rPr>
          <w:lang w:val="en-US" w:eastAsia="en-US"/>
        </w:rPr>
        <w:instrText>xe "csvExport.CSVExport"</w:instrText>
      </w:r>
      <w:r w:rsidRPr="00A6148E">
        <w:rPr>
          <w:lang w:val="en-US" w:eastAsia="en-US"/>
        </w:rPr>
        <w:fldChar w:fldCharType="end"/>
      </w:r>
      <w:bookmarkStart w:id="833" w:name="AAAAAAAAAA"/>
      <w:bookmarkEnd w:id="833"/>
    </w:p>
    <w:p w14:paraId="54C4EC13" w14:textId="77777777" w:rsidR="00A6148E" w:rsidRPr="00A6148E" w:rsidRDefault="00A6148E" w:rsidP="00A6148E">
      <w:pPr>
        <w:widowControl w:val="0"/>
        <w:autoSpaceDE w:val="0"/>
        <w:autoSpaceDN w:val="0"/>
        <w:adjustRightInd w:val="0"/>
        <w:rPr>
          <w:lang w:val="en-US" w:eastAsia="en-US"/>
        </w:rPr>
      </w:pPr>
      <w:r w:rsidRPr="00A6148E">
        <w:rPr>
          <w:sz w:val="20"/>
          <w:szCs w:val="20"/>
          <w:lang w:val="en-US" w:eastAsia="en-US"/>
        </w:rPr>
        <w:t xml:space="preserve">Export data in CSV format. </w:t>
      </w:r>
    </w:p>
    <w:p w14:paraId="21A16AC6"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Member Functions</w:t>
      </w:r>
    </w:p>
    <w:p w14:paraId="4889E78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__init__</w:t>
      </w:r>
    </w:p>
    <w:p w14:paraId="6D84D9D9"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Constructor. </w:t>
      </w:r>
    </w:p>
    <w:p w14:paraId="1CA63A91"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createFile</w:t>
      </w:r>
      <w:bookmarkStart w:id="834" w:name="AAAAAAAAAB"/>
      <w:bookmarkEnd w:id="834"/>
    </w:p>
    <w:p w14:paraId="30219356"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Title</w:t>
      </w:r>
      <w:bookmarkStart w:id="835" w:name="AAAAAAAAAC"/>
      <w:bookmarkEnd w:id="835"/>
    </w:p>
    <w:p w14:paraId="131E08BC"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Title</w:t>
      </w:r>
      <w:bookmarkStart w:id="836" w:name="AAAAAAAAAD"/>
      <w:bookmarkEnd w:id="836"/>
    </w:p>
    <w:p w14:paraId="0241DA8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csvWrite</w:t>
      </w:r>
    </w:p>
    <w:p w14:paraId="33686845"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Writes a new line of data. </w:t>
      </w:r>
    </w:p>
    <w:p w14:paraId="4774FE01"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Attributes</w:t>
      </w:r>
    </w:p>
    <w:p w14:paraId="6E413C2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name</w:t>
      </w:r>
      <w:bookmarkStart w:id="837" w:name="AAAAAAAAAE"/>
      <w:bookmarkEnd w:id="837"/>
    </w:p>
    <w:p w14:paraId="57ADDBE4"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CSV</w:t>
      </w:r>
      <w:bookmarkStart w:id="838" w:name="AAAAAAAAAF"/>
      <w:bookmarkEnd w:id="838"/>
    </w:p>
    <w:p w14:paraId="43D9A25A" w14:textId="77777777" w:rsidR="00A6148E" w:rsidRPr="00A6148E" w:rsidRDefault="00A6148E" w:rsidP="00A6148E">
      <w:pPr>
        <w:pBdr>
          <w:bottom w:val="single" w:sz="2" w:space="1" w:color="auto"/>
        </w:pBdr>
        <w:autoSpaceDE w:val="0"/>
        <w:autoSpaceDN w:val="0"/>
        <w:rPr>
          <w:lang w:val="en-US" w:eastAsia="en-US"/>
        </w:rPr>
      </w:pPr>
    </w:p>
    <w:p w14:paraId="0F363F73"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Detailed Description</w:t>
      </w:r>
    </w:p>
    <w:p w14:paraId="2F2CCFB5"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Export data in CSV format. </w:t>
      </w:r>
    </w:p>
    <w:p w14:paraId="65291DAE"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Export data using date and time as name for the file, avoiding overwriting data in differents adquisitions.</w:t>
      </w:r>
    </w:p>
    <w:p w14:paraId="75648EA0"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It also registers in the first colummn the elapsed since the first adquisition</w:t>
      </w:r>
    </w:p>
    <w:p w14:paraId="2DC077FA"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Note:</w:t>
      </w:r>
    </w:p>
    <w:p w14:paraId="4BC7825E" w14:textId="77777777" w:rsidR="00A6148E" w:rsidRPr="00A6148E" w:rsidRDefault="00A6148E" w:rsidP="00A6148E">
      <w:pPr>
        <w:autoSpaceDE w:val="0"/>
        <w:autoSpaceDN w:val="0"/>
        <w:ind w:left="360"/>
        <w:rPr>
          <w:sz w:val="20"/>
          <w:szCs w:val="20"/>
          <w:lang w:val="en-US" w:eastAsia="en-US"/>
        </w:rPr>
      </w:pPr>
      <w:r w:rsidRPr="00A6148E">
        <w:rPr>
          <w:sz w:val="20"/>
          <w:szCs w:val="20"/>
          <w:lang w:val="en-US" w:eastAsia="en-US"/>
        </w:rPr>
        <w:t xml:space="preserve">The data is stored in a "data" folder (must be created first) </w:t>
      </w:r>
    </w:p>
    <w:p w14:paraId="3FE1341A" w14:textId="77777777" w:rsidR="00A6148E" w:rsidRPr="00A6148E" w:rsidRDefault="00A6148E" w:rsidP="00A6148E">
      <w:pPr>
        <w:pBdr>
          <w:bottom w:val="single" w:sz="2" w:space="1" w:color="auto"/>
        </w:pBdr>
        <w:autoSpaceDE w:val="0"/>
        <w:autoSpaceDN w:val="0"/>
        <w:rPr>
          <w:lang w:val="en-US" w:eastAsia="en-US"/>
        </w:rPr>
      </w:pPr>
    </w:p>
    <w:p w14:paraId="3D98AF20"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Constructor &amp; Destructor Documentation</w:t>
      </w:r>
    </w:p>
    <w:p w14:paraId="258324C3"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__init__:csvExport\:\:CSVExport"</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csvExport\:\:CSVExport:__init__"</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csvExport.CSVExport.__init__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332600EB" w14:textId="77777777" w:rsidR="00A6148E" w:rsidRPr="00A6148E" w:rsidRDefault="00A6148E" w:rsidP="00A6148E">
      <w:pPr>
        <w:autoSpaceDE w:val="0"/>
        <w:autoSpaceDN w:val="0"/>
        <w:spacing w:before="30" w:after="60"/>
        <w:ind w:left="360"/>
        <w:jc w:val="both"/>
        <w:rPr>
          <w:sz w:val="20"/>
          <w:szCs w:val="20"/>
          <w:lang w:val="en-US" w:eastAsia="en-US"/>
        </w:rPr>
      </w:pPr>
      <w:bookmarkStart w:id="839" w:name="AAAAAAAAAG"/>
      <w:bookmarkEnd w:id="839"/>
    </w:p>
    <w:p w14:paraId="53FDF410"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Constructor. </w:t>
      </w:r>
    </w:p>
    <w:p w14:paraId="5088E899"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Gets time to create the filename and instanciate the start of the adquisition </w:t>
      </w:r>
    </w:p>
    <w:p w14:paraId="2F5006C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Note:</w:t>
      </w:r>
    </w:p>
    <w:p w14:paraId="2C21E2C8"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The filename format is Year-Moth-Day_Hours-minutes-seconds.csv </w:t>
      </w:r>
    </w:p>
    <w:p w14:paraId="2B05D33F"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1985E165"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Member Function Documentation</w:t>
      </w:r>
    </w:p>
    <w:p w14:paraId="40249A6F"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csvWrite:csvExport\:\:CSVExport"</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csvExport\:\:CSVExport:csvWrite"</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csvExport.CSVExport.csvWrit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txt</w:t>
      </w:r>
      <w:r w:rsidRPr="00A6148E">
        <w:rPr>
          <w:rFonts w:ascii="Calibri" w:hAnsi="Calibri"/>
          <w:b/>
          <w:bCs/>
          <w:sz w:val="22"/>
          <w:szCs w:val="22"/>
          <w:lang w:val="en-US" w:eastAsia="en-US"/>
        </w:rPr>
        <w:t>)</w:t>
      </w:r>
    </w:p>
    <w:p w14:paraId="57457DBF" w14:textId="77777777" w:rsidR="00A6148E" w:rsidRPr="00A6148E" w:rsidRDefault="00A6148E" w:rsidP="00A6148E">
      <w:pPr>
        <w:autoSpaceDE w:val="0"/>
        <w:autoSpaceDN w:val="0"/>
        <w:spacing w:before="30" w:after="60"/>
        <w:ind w:left="360"/>
        <w:jc w:val="both"/>
        <w:rPr>
          <w:sz w:val="20"/>
          <w:szCs w:val="20"/>
          <w:lang w:val="en-US" w:eastAsia="en-US"/>
        </w:rPr>
      </w:pPr>
      <w:bookmarkStart w:id="840" w:name="AAAAAAAAAH"/>
      <w:bookmarkEnd w:id="840"/>
    </w:p>
    <w:p w14:paraId="1FF5F808"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Writes a new line of data. </w:t>
      </w:r>
    </w:p>
    <w:p w14:paraId="3A39171C" w14:textId="77777777" w:rsidR="00A6148E" w:rsidRPr="00A6148E" w:rsidRDefault="00A6148E" w:rsidP="00A6148E">
      <w:pPr>
        <w:autoSpaceDE w:val="0"/>
        <w:autoSpaceDN w:val="0"/>
        <w:spacing w:before="30" w:after="60"/>
        <w:ind w:left="360"/>
        <w:jc w:val="both"/>
        <w:rPr>
          <w:sz w:val="22"/>
          <w:szCs w:val="22"/>
          <w:lang w:val="en-US" w:eastAsia="en-US"/>
        </w:rPr>
      </w:pPr>
    </w:p>
    <w:p w14:paraId="3B385C99"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4FCB0AA0" w14:textId="77777777" w:rsidTr="0075155C">
        <w:tc>
          <w:tcPr>
            <w:tcW w:w="1761" w:type="dxa"/>
          </w:tcPr>
          <w:p w14:paraId="7C4521BC"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032C266E"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665D4AC5" w14:textId="77777777" w:rsidTr="0075155C">
        <w:tc>
          <w:tcPr>
            <w:tcW w:w="1761" w:type="dxa"/>
          </w:tcPr>
          <w:p w14:paraId="3B636C9A"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lastRenderedPageBreak/>
              <w:t>txt</w:t>
            </w:r>
            <w:r w:rsidRPr="00A6148E">
              <w:rPr>
                <w:sz w:val="20"/>
                <w:szCs w:val="20"/>
                <w:lang w:val="en-US" w:eastAsia="en-US"/>
              </w:rPr>
              <w:t xml:space="preserve"> </w:t>
            </w:r>
          </w:p>
        </w:tc>
        <w:tc>
          <w:tcPr>
            <w:tcW w:w="6561" w:type="dxa"/>
          </w:tcPr>
          <w:p w14:paraId="704A1D92"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data to export </w:t>
            </w:r>
          </w:p>
        </w:tc>
      </w:tr>
    </w:tbl>
    <w:p w14:paraId="240A5497"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3B5BE359"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t>The documentation for this class was generated from the following file:</w:t>
      </w:r>
    </w:p>
    <w:p w14:paraId="4F2D938A" w14:textId="77777777" w:rsidR="00A6148E" w:rsidRPr="00A6148E" w:rsidRDefault="00A6148E" w:rsidP="00A6148E">
      <w:pPr>
        <w:tabs>
          <w:tab w:val="num" w:pos="720"/>
        </w:tabs>
        <w:autoSpaceDE w:val="0"/>
        <w:autoSpaceDN w:val="0"/>
        <w:ind w:left="720" w:hanging="360"/>
        <w:rPr>
          <w:sz w:val="20"/>
          <w:szCs w:val="20"/>
          <w:lang w:val="en-US" w:eastAsia="en-US"/>
        </w:rPr>
      </w:pPr>
      <w:r w:rsidRPr="00A6148E">
        <w:rPr>
          <w:sz w:val="20"/>
          <w:szCs w:val="20"/>
          <w:lang w:val="en-US" w:eastAsia="en-US"/>
        </w:rPr>
        <w:t>Test6/csvExport.py</w:t>
      </w:r>
    </w:p>
    <w:p w14:paraId="2281F68B"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6EDBEB10" w14:textId="77777777" w:rsidR="00A6148E" w:rsidRPr="00A6148E" w:rsidRDefault="00A6148E" w:rsidP="00A6148E">
      <w:pPr>
        <w:widowControl w:val="0"/>
        <w:autoSpaceDE w:val="0"/>
        <w:autoSpaceDN w:val="0"/>
        <w:adjustRightInd w:val="0"/>
        <w:rPr>
          <w:lang w:val="en-US" w:eastAsia="en-US"/>
        </w:rPr>
        <w:sectPr w:rsidR="00A6148E" w:rsidRPr="00A6148E" w:rsidSect="00A6148E">
          <w:footerReference w:type="default" r:id="rId48"/>
          <w:type w:val="continuous"/>
          <w:pgSz w:w="12240" w:h="15840"/>
          <w:pgMar w:top="1440" w:right="1440" w:bottom="1440" w:left="1440" w:header="720" w:footer="720" w:gutter="0"/>
          <w:cols w:space="720"/>
          <w:noEndnote/>
        </w:sectPr>
      </w:pPr>
    </w:p>
    <w:p w14:paraId="05D5CA57"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lastRenderedPageBreak/>
        <w:t>server.Imu Class Reference</w:t>
      </w:r>
    </w:p>
    <w:p w14:paraId="75C01317" w14:textId="77777777" w:rsidR="00A6148E" w:rsidRPr="00A6148E" w:rsidRDefault="00A6148E" w:rsidP="00A6148E">
      <w:pPr>
        <w:widowControl w:val="0"/>
        <w:autoSpaceDE w:val="0"/>
        <w:autoSpaceDN w:val="0"/>
        <w:adjustRightInd w:val="0"/>
        <w:rPr>
          <w:lang w:val="en-US" w:eastAsia="en-US"/>
        </w:rPr>
      </w:pPr>
      <w:r w:rsidRPr="00A6148E">
        <w:rPr>
          <w:lang w:val="en-US" w:eastAsia="en-US"/>
        </w:rPr>
        <w:fldChar w:fldCharType="begin"/>
      </w:r>
      <w:r w:rsidRPr="00A6148E">
        <w:rPr>
          <w:lang w:val="en-US" w:eastAsia="en-US"/>
        </w:rPr>
        <w:instrText>tc  \l 2 "server.Imu"</w:instrText>
      </w:r>
      <w:r w:rsidRPr="00A6148E">
        <w:rPr>
          <w:lang w:val="en-US" w:eastAsia="en-US"/>
        </w:rPr>
        <w:fldChar w:fldCharType="end"/>
      </w:r>
      <w:r w:rsidRPr="00A6148E">
        <w:rPr>
          <w:lang w:val="en-US" w:eastAsia="en-US"/>
        </w:rPr>
        <w:fldChar w:fldCharType="begin"/>
      </w:r>
      <w:r w:rsidRPr="00A6148E">
        <w:rPr>
          <w:lang w:val="en-US" w:eastAsia="en-US"/>
        </w:rPr>
        <w:instrText>xe "server.Imu"</w:instrText>
      </w:r>
      <w:r w:rsidRPr="00A6148E">
        <w:rPr>
          <w:lang w:val="en-US" w:eastAsia="en-US"/>
        </w:rPr>
        <w:fldChar w:fldCharType="end"/>
      </w:r>
      <w:bookmarkStart w:id="841" w:name="AAAAAAAACC"/>
      <w:bookmarkEnd w:id="841"/>
    </w:p>
    <w:p w14:paraId="64A94EFE" w14:textId="77777777" w:rsidR="00A6148E" w:rsidRPr="00A6148E" w:rsidRDefault="00A6148E" w:rsidP="00A6148E">
      <w:pPr>
        <w:widowControl w:val="0"/>
        <w:autoSpaceDE w:val="0"/>
        <w:autoSpaceDN w:val="0"/>
        <w:adjustRightInd w:val="0"/>
        <w:rPr>
          <w:lang w:val="en-US" w:eastAsia="en-US"/>
        </w:rPr>
      </w:pPr>
      <w:r w:rsidRPr="00A6148E">
        <w:rPr>
          <w:sz w:val="20"/>
          <w:szCs w:val="20"/>
          <w:lang w:val="en-US" w:eastAsia="en-US"/>
        </w:rPr>
        <w:t xml:space="preserve">IMU class to access data. </w:t>
      </w:r>
    </w:p>
    <w:p w14:paraId="4E484701" w14:textId="77777777" w:rsidR="00A6148E" w:rsidRPr="00A6148E" w:rsidRDefault="00A6148E" w:rsidP="00A6148E">
      <w:pPr>
        <w:widowControl w:val="0"/>
        <w:autoSpaceDE w:val="0"/>
        <w:autoSpaceDN w:val="0"/>
        <w:adjustRightInd w:val="0"/>
        <w:rPr>
          <w:lang w:val="en-US" w:eastAsia="en-US"/>
        </w:rPr>
      </w:pPr>
      <w:r w:rsidRPr="00A6148E">
        <w:rPr>
          <w:lang w:val="en-US" w:eastAsia="en-US"/>
        </w:rPr>
        <w:t>Inheritance diagram for server.Imu:</w:t>
      </w:r>
    </w:p>
    <w:p w14:paraId="45D8DE4F" w14:textId="77777777" w:rsidR="00A6148E" w:rsidRPr="00A6148E" w:rsidRDefault="00A6148E" w:rsidP="00A6148E">
      <w:pPr>
        <w:widowControl w:val="0"/>
        <w:autoSpaceDE w:val="0"/>
        <w:autoSpaceDN w:val="0"/>
        <w:adjustRightInd w:val="0"/>
        <w:jc w:val="center"/>
        <w:rPr>
          <w:lang w:val="en-US" w:eastAsia="en-US"/>
        </w:rPr>
      </w:pPr>
      <w:r w:rsidRPr="00A6148E">
        <w:rPr>
          <w:noProof/>
          <w:lang w:val="en-US" w:eastAsia="en-US"/>
        </w:rPr>
        <w:drawing>
          <wp:inline distT="0" distB="0" distL="0" distR="0" wp14:anchorId="15A458AE" wp14:editId="5CEABB04">
            <wp:extent cx="1371600" cy="1066800"/>
            <wp:effectExtent l="0" t="0" r="0" b="0"/>
            <wp:docPr id="12" name="Imagen 12" descr="classserver_1_1_imu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assserver_1_1_imu__inherit__graph.png"/>
                    <pic:cNvPicPr>
                      <a:picLocks noChangeAspect="1" noChangeArrowheads="1"/>
                    </pic:cNvPicPr>
                  </pic:nvPicPr>
                  <pic:blipFill>
                    <a:blip r:link="rId49">
                      <a:extLst>
                        <a:ext uri="{28A0092B-C50C-407E-A947-70E740481C1C}">
                          <a14:useLocalDpi xmlns:a14="http://schemas.microsoft.com/office/drawing/2010/main" val="0"/>
                        </a:ext>
                      </a:extLst>
                    </a:blip>
                    <a:srcRect/>
                    <a:stretch>
                      <a:fillRect/>
                    </a:stretch>
                  </pic:blipFill>
                  <pic:spPr bwMode="auto">
                    <a:xfrm>
                      <a:off x="0" y="0"/>
                      <a:ext cx="1371600" cy="1066800"/>
                    </a:xfrm>
                    <a:prstGeom prst="rect">
                      <a:avLst/>
                    </a:prstGeom>
                    <a:noFill/>
                    <a:ln>
                      <a:noFill/>
                    </a:ln>
                  </pic:spPr>
                </pic:pic>
              </a:graphicData>
            </a:graphic>
          </wp:inline>
        </w:drawing>
      </w:r>
    </w:p>
    <w:p w14:paraId="2BD55A96" w14:textId="77777777" w:rsidR="00A6148E" w:rsidRPr="00A6148E" w:rsidRDefault="00A6148E" w:rsidP="00A6148E">
      <w:pPr>
        <w:widowControl w:val="0"/>
        <w:autoSpaceDE w:val="0"/>
        <w:autoSpaceDN w:val="0"/>
        <w:adjustRightInd w:val="0"/>
        <w:rPr>
          <w:lang w:val="en-US" w:eastAsia="en-US"/>
        </w:rPr>
      </w:pPr>
    </w:p>
    <w:p w14:paraId="3300F6D2" w14:textId="77777777" w:rsidR="00A6148E" w:rsidRPr="00A6148E" w:rsidRDefault="00A6148E" w:rsidP="00A6148E">
      <w:pPr>
        <w:widowControl w:val="0"/>
        <w:autoSpaceDE w:val="0"/>
        <w:autoSpaceDN w:val="0"/>
        <w:adjustRightInd w:val="0"/>
        <w:rPr>
          <w:lang w:val="en-US" w:eastAsia="en-US"/>
        </w:rPr>
      </w:pPr>
      <w:r w:rsidRPr="00A6148E">
        <w:rPr>
          <w:lang w:val="en-US" w:eastAsia="en-US"/>
        </w:rPr>
        <w:t>Collaboration diagram for server.Imu:</w:t>
      </w:r>
    </w:p>
    <w:p w14:paraId="4709B752" w14:textId="77777777" w:rsidR="00A6148E" w:rsidRPr="00A6148E" w:rsidRDefault="00A6148E" w:rsidP="00A6148E">
      <w:pPr>
        <w:widowControl w:val="0"/>
        <w:autoSpaceDE w:val="0"/>
        <w:autoSpaceDN w:val="0"/>
        <w:adjustRightInd w:val="0"/>
        <w:jc w:val="center"/>
        <w:rPr>
          <w:lang w:val="en-US" w:eastAsia="en-US"/>
        </w:rPr>
      </w:pPr>
      <w:r w:rsidRPr="00A6148E">
        <w:rPr>
          <w:noProof/>
          <w:lang w:val="en-US" w:eastAsia="en-US"/>
        </w:rPr>
        <w:drawing>
          <wp:inline distT="0" distB="0" distL="0" distR="0" wp14:anchorId="34155DF3" wp14:editId="32C1F06C">
            <wp:extent cx="1371600" cy="1066800"/>
            <wp:effectExtent l="0" t="0" r="0" b="0"/>
            <wp:docPr id="15" name="Imagen 15" descr="classserver_1_1_imu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lassserver_1_1_imu__coll__graph.png"/>
                    <pic:cNvPicPr>
                      <a:picLocks noChangeAspect="1" noChangeArrowheads="1"/>
                    </pic:cNvPicPr>
                  </pic:nvPicPr>
                  <pic:blipFill>
                    <a:blip r:link="rId50">
                      <a:extLst>
                        <a:ext uri="{28A0092B-C50C-407E-A947-70E740481C1C}">
                          <a14:useLocalDpi xmlns:a14="http://schemas.microsoft.com/office/drawing/2010/main" val="0"/>
                        </a:ext>
                      </a:extLst>
                    </a:blip>
                    <a:srcRect/>
                    <a:stretch>
                      <a:fillRect/>
                    </a:stretch>
                  </pic:blipFill>
                  <pic:spPr bwMode="auto">
                    <a:xfrm>
                      <a:off x="0" y="0"/>
                      <a:ext cx="1371600" cy="1066800"/>
                    </a:xfrm>
                    <a:prstGeom prst="rect">
                      <a:avLst/>
                    </a:prstGeom>
                    <a:noFill/>
                    <a:ln>
                      <a:noFill/>
                    </a:ln>
                  </pic:spPr>
                </pic:pic>
              </a:graphicData>
            </a:graphic>
          </wp:inline>
        </w:drawing>
      </w:r>
    </w:p>
    <w:p w14:paraId="5ACAA73E" w14:textId="77777777" w:rsidR="00A6148E" w:rsidRPr="00A6148E" w:rsidRDefault="00A6148E" w:rsidP="00A6148E">
      <w:pPr>
        <w:widowControl w:val="0"/>
        <w:autoSpaceDE w:val="0"/>
        <w:autoSpaceDN w:val="0"/>
        <w:adjustRightInd w:val="0"/>
        <w:rPr>
          <w:lang w:val="en-US" w:eastAsia="en-US"/>
        </w:rPr>
      </w:pPr>
    </w:p>
    <w:p w14:paraId="2B7EE94A"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Member Functions</w:t>
      </w:r>
    </w:p>
    <w:p w14:paraId="3EC887B6"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onJoin</w:t>
      </w:r>
    </w:p>
    <w:p w14:paraId="2E0B2410"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onJoin event (server connected) </w:t>
      </w:r>
    </w:p>
    <w:p w14:paraId="7C73569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onLeave</w:t>
      </w:r>
    </w:p>
    <w:p w14:paraId="6FCD1A4B"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onLeave event (server disconnected) </w:t>
      </w:r>
    </w:p>
    <w:p w14:paraId="2A76A7CF"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test</w:t>
      </w:r>
    </w:p>
    <w:p w14:paraId="25106DB8"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test function </w:t>
      </w:r>
    </w:p>
    <w:p w14:paraId="024DE43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detectImu</w:t>
      </w:r>
    </w:p>
    <w:p w14:paraId="0137F60F"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Detects the number of connected IMUs. </w:t>
      </w:r>
    </w:p>
    <w:p w14:paraId="5AE7512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FileName</w:t>
      </w:r>
    </w:p>
    <w:p w14:paraId="77211C60"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ets filename for the CSV export. </w:t>
      </w:r>
    </w:p>
    <w:p w14:paraId="4C4A8C74"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FileName</w:t>
      </w:r>
    </w:p>
    <w:p w14:paraId="62FB2876"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Gets filename of the current CSV export. </w:t>
      </w:r>
    </w:p>
    <w:p w14:paraId="584C2D6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tartImu</w:t>
      </w:r>
    </w:p>
    <w:p w14:paraId="7D76AFE4"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tarts adquisition. </w:t>
      </w:r>
    </w:p>
    <w:p w14:paraId="4D46B81C"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toptImu</w:t>
      </w:r>
    </w:p>
    <w:p w14:paraId="2D11F4CC"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tops adquisition. </w:t>
      </w:r>
    </w:p>
    <w:p w14:paraId="24E8FBC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ImuData</w:t>
      </w:r>
    </w:p>
    <w:p w14:paraId="191071BE"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Get data. </w:t>
      </w:r>
    </w:p>
    <w:p w14:paraId="26E83515"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Attributes</w:t>
      </w:r>
    </w:p>
    <w:p w14:paraId="35491CCE"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app</w:t>
      </w:r>
      <w:bookmarkStart w:id="842" w:name="AAAAAAAACD"/>
      <w:bookmarkEnd w:id="842"/>
    </w:p>
    <w:p w14:paraId="50E2CAD3" w14:textId="77777777" w:rsidR="00A6148E" w:rsidRPr="00A6148E" w:rsidRDefault="00A6148E" w:rsidP="00A6148E">
      <w:pPr>
        <w:pBdr>
          <w:bottom w:val="single" w:sz="2" w:space="1" w:color="auto"/>
        </w:pBdr>
        <w:autoSpaceDE w:val="0"/>
        <w:autoSpaceDN w:val="0"/>
        <w:rPr>
          <w:lang w:val="en-US" w:eastAsia="en-US"/>
        </w:rPr>
      </w:pPr>
    </w:p>
    <w:p w14:paraId="278BDF24"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Detailed Description</w:t>
      </w:r>
    </w:p>
    <w:p w14:paraId="3BFC1D6D"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IMU class to access data. </w:t>
      </w:r>
    </w:p>
    <w:p w14:paraId="5201C506"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Defines callbacks and register events for WAMP server </w:t>
      </w:r>
    </w:p>
    <w:p w14:paraId="28F05CA2"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647E4820" w14:textId="77777777" w:rsidTr="0075155C">
        <w:tc>
          <w:tcPr>
            <w:tcW w:w="1761" w:type="dxa"/>
          </w:tcPr>
          <w:p w14:paraId="281E8A72"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pplicationSession</w:t>
            </w:r>
            <w:r w:rsidRPr="00A6148E">
              <w:rPr>
                <w:sz w:val="20"/>
                <w:szCs w:val="20"/>
                <w:lang w:val="en-US" w:eastAsia="en-US"/>
              </w:rPr>
              <w:t xml:space="preserve"> </w:t>
            </w:r>
          </w:p>
        </w:tc>
        <w:tc>
          <w:tcPr>
            <w:tcW w:w="6561" w:type="dxa"/>
          </w:tcPr>
          <w:p w14:paraId="36B1F7DA"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WAMP instance </w:t>
            </w:r>
          </w:p>
        </w:tc>
      </w:tr>
    </w:tbl>
    <w:p w14:paraId="5BA1DCF9" w14:textId="77777777" w:rsidR="00A6148E" w:rsidRPr="00A6148E" w:rsidRDefault="00A6148E" w:rsidP="00A6148E">
      <w:pPr>
        <w:pBdr>
          <w:bottom w:val="single" w:sz="2" w:space="1" w:color="auto"/>
        </w:pBdr>
        <w:autoSpaceDE w:val="0"/>
        <w:autoSpaceDN w:val="0"/>
        <w:rPr>
          <w:lang w:val="en-US" w:eastAsia="en-US"/>
        </w:rPr>
      </w:pPr>
    </w:p>
    <w:p w14:paraId="6BA72521"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Member Function Documentation</w:t>
      </w:r>
    </w:p>
    <w:p w14:paraId="064859AE"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detectImu:server\:\:Imu"</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server\:\:Imu:detectImu"</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server.Imu.detectImu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20A510E6" w14:textId="77777777" w:rsidR="00A6148E" w:rsidRPr="00A6148E" w:rsidRDefault="00A6148E" w:rsidP="00A6148E">
      <w:pPr>
        <w:autoSpaceDE w:val="0"/>
        <w:autoSpaceDN w:val="0"/>
        <w:spacing w:before="30" w:after="60"/>
        <w:ind w:left="360"/>
        <w:jc w:val="both"/>
        <w:rPr>
          <w:sz w:val="20"/>
          <w:szCs w:val="20"/>
          <w:lang w:val="en-US" w:eastAsia="en-US"/>
        </w:rPr>
      </w:pPr>
      <w:bookmarkStart w:id="843" w:name="AAAAAAAACE"/>
      <w:bookmarkEnd w:id="843"/>
    </w:p>
    <w:p w14:paraId="7786133B"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Detects the number of connected IMUs. </w:t>
      </w:r>
    </w:p>
    <w:p w14:paraId="6D9CA9CE" w14:textId="77777777" w:rsidR="00A6148E" w:rsidRPr="00A6148E" w:rsidRDefault="00A6148E" w:rsidP="00A6148E">
      <w:pPr>
        <w:autoSpaceDE w:val="0"/>
        <w:autoSpaceDN w:val="0"/>
        <w:spacing w:before="30" w:after="60"/>
        <w:ind w:left="360"/>
        <w:jc w:val="both"/>
        <w:rPr>
          <w:sz w:val="22"/>
          <w:szCs w:val="22"/>
          <w:lang w:val="en-US" w:eastAsia="en-US"/>
        </w:rPr>
      </w:pPr>
    </w:p>
    <w:p w14:paraId="2E2B28EA"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5AC86049" w14:textId="77777777" w:rsidTr="0075155C">
        <w:tc>
          <w:tcPr>
            <w:tcW w:w="1761" w:type="dxa"/>
          </w:tcPr>
          <w:p w14:paraId="48CD7432"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0CEF7E2E"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8662F3" w14:paraId="63955837" w14:textId="77777777" w:rsidTr="0075155C">
        <w:tc>
          <w:tcPr>
            <w:tcW w:w="1761" w:type="dxa"/>
          </w:tcPr>
          <w:p w14:paraId="5422A57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5033858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73661237"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2DD5B8D3"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number of IMUs detected </w:t>
      </w:r>
    </w:p>
    <w:p w14:paraId="7B203F68"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getFileName: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getFileName"</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getFileNam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1F2D60EF" w14:textId="77777777" w:rsidR="00A6148E" w:rsidRPr="00A6148E" w:rsidRDefault="00A6148E" w:rsidP="00A6148E">
      <w:pPr>
        <w:autoSpaceDE w:val="0"/>
        <w:autoSpaceDN w:val="0"/>
        <w:spacing w:before="30" w:after="60"/>
        <w:ind w:left="360"/>
        <w:jc w:val="both"/>
        <w:rPr>
          <w:sz w:val="20"/>
          <w:szCs w:val="20"/>
          <w:lang w:val="en-US" w:eastAsia="en-US"/>
        </w:rPr>
      </w:pPr>
      <w:bookmarkStart w:id="844" w:name="AAAAAAAACF"/>
      <w:bookmarkEnd w:id="844"/>
    </w:p>
    <w:p w14:paraId="2AEC76E2"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Gets filename of the current CSV export. </w:t>
      </w:r>
    </w:p>
    <w:p w14:paraId="4C998F92" w14:textId="77777777" w:rsidR="00A6148E" w:rsidRPr="00A6148E" w:rsidRDefault="00A6148E" w:rsidP="00A6148E">
      <w:pPr>
        <w:autoSpaceDE w:val="0"/>
        <w:autoSpaceDN w:val="0"/>
        <w:spacing w:before="30" w:after="60"/>
        <w:ind w:left="360"/>
        <w:jc w:val="both"/>
        <w:rPr>
          <w:sz w:val="22"/>
          <w:szCs w:val="22"/>
          <w:lang w:val="en-US" w:eastAsia="en-US"/>
        </w:rPr>
      </w:pPr>
    </w:p>
    <w:p w14:paraId="3A25BB37"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10442D17" w14:textId="77777777" w:rsidTr="0075155C">
        <w:tc>
          <w:tcPr>
            <w:tcW w:w="1761" w:type="dxa"/>
          </w:tcPr>
          <w:p w14:paraId="548C0B64"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B9DD013"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8662F3" w14:paraId="2D1A6EB7" w14:textId="77777777" w:rsidTr="0075155C">
        <w:tc>
          <w:tcPr>
            <w:tcW w:w="1761" w:type="dxa"/>
          </w:tcPr>
          <w:p w14:paraId="22828A13"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04F7AFA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6A161C2C"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6D43BEF0"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file name </w:t>
      </w:r>
    </w:p>
    <w:p w14:paraId="5B010029"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getImuData: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getImuData"</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getImuData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50701237" w14:textId="77777777" w:rsidR="00A6148E" w:rsidRPr="00A6148E" w:rsidRDefault="00A6148E" w:rsidP="00A6148E">
      <w:pPr>
        <w:autoSpaceDE w:val="0"/>
        <w:autoSpaceDN w:val="0"/>
        <w:spacing w:before="30" w:after="60"/>
        <w:ind w:left="360"/>
        <w:jc w:val="both"/>
        <w:rPr>
          <w:sz w:val="20"/>
          <w:szCs w:val="20"/>
          <w:lang w:val="en-US" w:eastAsia="en-US"/>
        </w:rPr>
      </w:pPr>
      <w:bookmarkStart w:id="845" w:name="AAAAAAAACG"/>
      <w:bookmarkEnd w:id="845"/>
    </w:p>
    <w:p w14:paraId="7677A257"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Get data. </w:t>
      </w:r>
    </w:p>
    <w:p w14:paraId="669BE60E"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Gets the current data from the current enabled sensor </w:t>
      </w:r>
    </w:p>
    <w:p w14:paraId="05D58A12"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31C7210B" w14:textId="77777777" w:rsidTr="0075155C">
        <w:tc>
          <w:tcPr>
            <w:tcW w:w="1761" w:type="dxa"/>
          </w:tcPr>
          <w:p w14:paraId="6C1E85F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6A07369D"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8662F3" w14:paraId="38BE1270" w14:textId="77777777" w:rsidTr="0075155C">
        <w:tc>
          <w:tcPr>
            <w:tcW w:w="1761" w:type="dxa"/>
          </w:tcPr>
          <w:p w14:paraId="3F4B6E13"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4BCAA8E4"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6ED623D5"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282997B8"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sensor data </w:t>
      </w:r>
    </w:p>
    <w:p w14:paraId="5EAE32B4"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onJoin: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onJoin"</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onJoin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details</w:t>
      </w:r>
      <w:r w:rsidRPr="00A6148E">
        <w:rPr>
          <w:rFonts w:ascii="Calibri" w:hAnsi="Calibri"/>
          <w:b/>
          <w:bCs/>
          <w:sz w:val="22"/>
          <w:szCs w:val="22"/>
          <w:lang w:val="en-US" w:eastAsia="en-US"/>
        </w:rPr>
        <w:t>)</w:t>
      </w:r>
    </w:p>
    <w:p w14:paraId="5BDBFA75" w14:textId="77777777" w:rsidR="00A6148E" w:rsidRPr="00A6148E" w:rsidRDefault="00A6148E" w:rsidP="00A6148E">
      <w:pPr>
        <w:autoSpaceDE w:val="0"/>
        <w:autoSpaceDN w:val="0"/>
        <w:spacing w:before="30" w:after="60"/>
        <w:ind w:left="360"/>
        <w:jc w:val="both"/>
        <w:rPr>
          <w:sz w:val="20"/>
          <w:szCs w:val="20"/>
          <w:lang w:val="en-US" w:eastAsia="en-US"/>
        </w:rPr>
      </w:pPr>
      <w:bookmarkStart w:id="846" w:name="AAAAAAAACH"/>
      <w:bookmarkEnd w:id="846"/>
    </w:p>
    <w:p w14:paraId="212436E5"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onJoin event (server connected) </w:t>
      </w:r>
    </w:p>
    <w:p w14:paraId="055AA13F"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Starts the MainProcess when server starts, initing the communication thread with the IMU </w:t>
      </w:r>
    </w:p>
    <w:p w14:paraId="00E8AE41"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2BB5F8E8" w14:textId="77777777" w:rsidTr="0075155C">
        <w:tc>
          <w:tcPr>
            <w:tcW w:w="1761" w:type="dxa"/>
          </w:tcPr>
          <w:p w14:paraId="7971A836"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84F0D17"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681D0465" w14:textId="77777777" w:rsidTr="0075155C">
        <w:tc>
          <w:tcPr>
            <w:tcW w:w="1761" w:type="dxa"/>
          </w:tcPr>
          <w:p w14:paraId="7F1AB60B"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details</w:t>
            </w:r>
            <w:r w:rsidRPr="00A6148E">
              <w:rPr>
                <w:sz w:val="20"/>
                <w:szCs w:val="20"/>
                <w:lang w:val="en-US" w:eastAsia="en-US"/>
              </w:rPr>
              <w:t xml:space="preserve"> </w:t>
            </w:r>
          </w:p>
        </w:tc>
        <w:tc>
          <w:tcPr>
            <w:tcW w:w="6561" w:type="dxa"/>
          </w:tcPr>
          <w:p w14:paraId="3EC6B51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WAMP data </w:t>
            </w:r>
          </w:p>
        </w:tc>
      </w:tr>
    </w:tbl>
    <w:p w14:paraId="3C3E91E0"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onLeave: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onLeave"</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onLeav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details</w:t>
      </w:r>
      <w:r w:rsidRPr="00A6148E">
        <w:rPr>
          <w:rFonts w:ascii="Calibri" w:hAnsi="Calibri"/>
          <w:b/>
          <w:bCs/>
          <w:sz w:val="22"/>
          <w:szCs w:val="22"/>
          <w:lang w:val="en-US" w:eastAsia="en-US"/>
        </w:rPr>
        <w:t>)</w:t>
      </w:r>
    </w:p>
    <w:p w14:paraId="476F0987" w14:textId="77777777" w:rsidR="00A6148E" w:rsidRPr="00A6148E" w:rsidRDefault="00A6148E" w:rsidP="00A6148E">
      <w:pPr>
        <w:autoSpaceDE w:val="0"/>
        <w:autoSpaceDN w:val="0"/>
        <w:spacing w:before="30" w:after="60"/>
        <w:ind w:left="360"/>
        <w:jc w:val="both"/>
        <w:rPr>
          <w:sz w:val="20"/>
          <w:szCs w:val="20"/>
          <w:lang w:val="en-US" w:eastAsia="en-US"/>
        </w:rPr>
      </w:pPr>
      <w:bookmarkStart w:id="847" w:name="AAAAAAAACI"/>
      <w:bookmarkEnd w:id="847"/>
    </w:p>
    <w:p w14:paraId="09CD6101"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onLeave event (server disconnected) </w:t>
      </w:r>
    </w:p>
    <w:p w14:paraId="270F187D"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Stops the MainProcess when server stops. </w:t>
      </w:r>
    </w:p>
    <w:p w14:paraId="092B44F0"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1608F759" w14:textId="77777777" w:rsidTr="0075155C">
        <w:tc>
          <w:tcPr>
            <w:tcW w:w="1761" w:type="dxa"/>
          </w:tcPr>
          <w:p w14:paraId="5C005047"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3148A43"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0412426E" w14:textId="77777777" w:rsidTr="0075155C">
        <w:tc>
          <w:tcPr>
            <w:tcW w:w="1761" w:type="dxa"/>
          </w:tcPr>
          <w:p w14:paraId="7105BDF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details</w:t>
            </w:r>
            <w:r w:rsidRPr="00A6148E">
              <w:rPr>
                <w:sz w:val="20"/>
                <w:szCs w:val="20"/>
                <w:lang w:val="en-US" w:eastAsia="en-US"/>
              </w:rPr>
              <w:t xml:space="preserve"> </w:t>
            </w:r>
          </w:p>
        </w:tc>
        <w:tc>
          <w:tcPr>
            <w:tcW w:w="6561" w:type="dxa"/>
          </w:tcPr>
          <w:p w14:paraId="045676A5"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WAMP data </w:t>
            </w:r>
          </w:p>
        </w:tc>
      </w:tr>
    </w:tbl>
    <w:p w14:paraId="4B8B2910"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tFileName: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setFileName"</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setFileNam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w:t>
      </w:r>
    </w:p>
    <w:p w14:paraId="34B32002" w14:textId="77777777" w:rsidR="00A6148E" w:rsidRPr="00A6148E" w:rsidRDefault="00A6148E" w:rsidP="00A6148E">
      <w:pPr>
        <w:autoSpaceDE w:val="0"/>
        <w:autoSpaceDN w:val="0"/>
        <w:spacing w:before="30" w:after="60"/>
        <w:ind w:left="360"/>
        <w:jc w:val="both"/>
        <w:rPr>
          <w:sz w:val="20"/>
          <w:szCs w:val="20"/>
          <w:lang w:val="en-US" w:eastAsia="en-US"/>
        </w:rPr>
      </w:pPr>
      <w:bookmarkStart w:id="848" w:name="AAAAAAAACJ"/>
      <w:bookmarkEnd w:id="848"/>
    </w:p>
    <w:p w14:paraId="56DFB45B"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ets filename for the CSV export. </w:t>
      </w:r>
    </w:p>
    <w:p w14:paraId="5F16F9C6" w14:textId="77777777" w:rsidR="00A6148E" w:rsidRPr="00A6148E" w:rsidRDefault="00A6148E" w:rsidP="00A6148E">
      <w:pPr>
        <w:autoSpaceDE w:val="0"/>
        <w:autoSpaceDN w:val="0"/>
        <w:spacing w:before="30" w:after="60"/>
        <w:ind w:left="360"/>
        <w:jc w:val="both"/>
        <w:rPr>
          <w:sz w:val="22"/>
          <w:szCs w:val="22"/>
          <w:lang w:val="en-US" w:eastAsia="en-US"/>
        </w:rPr>
      </w:pPr>
    </w:p>
    <w:p w14:paraId="0F78FE4B"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2ED5C2FB" w14:textId="77777777" w:rsidTr="0075155C">
        <w:tc>
          <w:tcPr>
            <w:tcW w:w="1761" w:type="dxa"/>
          </w:tcPr>
          <w:p w14:paraId="2FC04329"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7DDD536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45D246A2" w14:textId="77777777" w:rsidTr="0075155C">
        <w:tc>
          <w:tcPr>
            <w:tcW w:w="1761" w:type="dxa"/>
          </w:tcPr>
          <w:p w14:paraId="59A5D6F2"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4A33F1DB"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file name </w:t>
            </w:r>
          </w:p>
        </w:tc>
      </w:tr>
    </w:tbl>
    <w:p w14:paraId="2EEC9A28"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tartImu: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start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startImu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45E2BA30" w14:textId="77777777" w:rsidR="00A6148E" w:rsidRPr="00A6148E" w:rsidRDefault="00A6148E" w:rsidP="00A6148E">
      <w:pPr>
        <w:autoSpaceDE w:val="0"/>
        <w:autoSpaceDN w:val="0"/>
        <w:spacing w:before="30" w:after="60"/>
        <w:ind w:left="360"/>
        <w:jc w:val="both"/>
        <w:rPr>
          <w:sz w:val="20"/>
          <w:szCs w:val="20"/>
          <w:lang w:val="en-US" w:eastAsia="en-US"/>
        </w:rPr>
      </w:pPr>
      <w:bookmarkStart w:id="849" w:name="AAAAAAAACK"/>
      <w:bookmarkEnd w:id="849"/>
    </w:p>
    <w:p w14:paraId="260D8C1F"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tarts adquisition. </w:t>
      </w:r>
    </w:p>
    <w:p w14:paraId="70C53C14"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Inits data adquisition from the detected IMUs in another thread </w:t>
      </w:r>
    </w:p>
    <w:p w14:paraId="599EBBA8"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413EDA29" w14:textId="77777777" w:rsidTr="0075155C">
        <w:tc>
          <w:tcPr>
            <w:tcW w:w="1761" w:type="dxa"/>
          </w:tcPr>
          <w:p w14:paraId="3992078E"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32389F2A"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8662F3" w14:paraId="54E4065F" w14:textId="77777777" w:rsidTr="0075155C">
        <w:tc>
          <w:tcPr>
            <w:tcW w:w="1761" w:type="dxa"/>
          </w:tcPr>
          <w:p w14:paraId="234430D0"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0A114DD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4AD55F79"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toptImu: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stopt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stoptImu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76BC938C" w14:textId="77777777" w:rsidR="00A6148E" w:rsidRPr="00A6148E" w:rsidRDefault="00A6148E" w:rsidP="00A6148E">
      <w:pPr>
        <w:autoSpaceDE w:val="0"/>
        <w:autoSpaceDN w:val="0"/>
        <w:spacing w:before="30" w:after="60"/>
        <w:ind w:left="360"/>
        <w:jc w:val="both"/>
        <w:rPr>
          <w:sz w:val="20"/>
          <w:szCs w:val="20"/>
          <w:lang w:val="en-US" w:eastAsia="en-US"/>
        </w:rPr>
      </w:pPr>
      <w:bookmarkStart w:id="850" w:name="AAAAAAAACL"/>
      <w:bookmarkEnd w:id="850"/>
    </w:p>
    <w:p w14:paraId="3B7565F5"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tops adquisition. </w:t>
      </w:r>
    </w:p>
    <w:p w14:paraId="21D54AD6"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Stops data adquisition and the corresponding thread </w:t>
      </w:r>
    </w:p>
    <w:p w14:paraId="0EA4BDA0"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0F51EC53" w14:textId="77777777" w:rsidTr="0075155C">
        <w:tc>
          <w:tcPr>
            <w:tcW w:w="1761" w:type="dxa"/>
          </w:tcPr>
          <w:p w14:paraId="610B5A58"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0B95DD2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8662F3" w14:paraId="23194AE6" w14:textId="77777777" w:rsidTr="0075155C">
        <w:tc>
          <w:tcPr>
            <w:tcW w:w="1761" w:type="dxa"/>
          </w:tcPr>
          <w:p w14:paraId="54E3E6BF"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461808E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1C5B2503"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test: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test"</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test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6FA79431" w14:textId="77777777" w:rsidR="00A6148E" w:rsidRPr="00A6148E" w:rsidRDefault="00A6148E" w:rsidP="00A6148E">
      <w:pPr>
        <w:autoSpaceDE w:val="0"/>
        <w:autoSpaceDN w:val="0"/>
        <w:spacing w:before="30" w:after="60"/>
        <w:ind w:left="360"/>
        <w:jc w:val="both"/>
        <w:rPr>
          <w:sz w:val="20"/>
          <w:szCs w:val="20"/>
          <w:lang w:val="en-US" w:eastAsia="en-US"/>
        </w:rPr>
      </w:pPr>
      <w:bookmarkStart w:id="851" w:name="AAAAAAAACM"/>
      <w:bookmarkEnd w:id="851"/>
    </w:p>
    <w:p w14:paraId="0AED0D2C"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lastRenderedPageBreak/>
        <w:t xml:space="preserve">test function </w:t>
      </w:r>
    </w:p>
    <w:p w14:paraId="431EFDB7"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Checks the WAMP and WebSocket working with a defined Value </w:t>
      </w:r>
    </w:p>
    <w:p w14:paraId="16F8402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6CA6B5D2" w14:textId="77777777" w:rsidTr="0075155C">
        <w:tc>
          <w:tcPr>
            <w:tcW w:w="1761" w:type="dxa"/>
          </w:tcPr>
          <w:p w14:paraId="4CC2F15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6DB24FA7"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8662F3" w14:paraId="19A273C5" w14:textId="77777777" w:rsidTr="0075155C">
        <w:tc>
          <w:tcPr>
            <w:tcW w:w="1761" w:type="dxa"/>
          </w:tcPr>
          <w:p w14:paraId="529A38BE"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017FA9D1"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084012E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1D22E295"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Server status </w:t>
      </w:r>
    </w:p>
    <w:p w14:paraId="5E5B2D1B"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6ADE4520"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t>The documentation for this class was generated from the following file:</w:t>
      </w:r>
    </w:p>
    <w:p w14:paraId="6C0EDCC0" w14:textId="77777777" w:rsidR="00A6148E" w:rsidRPr="00A6148E" w:rsidRDefault="00A6148E" w:rsidP="00A6148E">
      <w:pPr>
        <w:tabs>
          <w:tab w:val="num" w:pos="720"/>
        </w:tabs>
        <w:autoSpaceDE w:val="0"/>
        <w:autoSpaceDN w:val="0"/>
        <w:ind w:left="720" w:hanging="360"/>
        <w:rPr>
          <w:sz w:val="20"/>
          <w:szCs w:val="20"/>
          <w:lang w:val="en-US" w:eastAsia="en-US"/>
        </w:rPr>
      </w:pPr>
      <w:r w:rsidRPr="00A6148E">
        <w:rPr>
          <w:sz w:val="20"/>
          <w:szCs w:val="20"/>
          <w:lang w:val="en-US" w:eastAsia="en-US"/>
        </w:rPr>
        <w:t>Test6/server.py</w:t>
      </w:r>
    </w:p>
    <w:p w14:paraId="1137A2F8"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E73C941" w14:textId="77777777" w:rsidR="00A6148E" w:rsidRPr="00A6148E" w:rsidRDefault="00A6148E" w:rsidP="00A6148E">
      <w:pPr>
        <w:widowControl w:val="0"/>
        <w:autoSpaceDE w:val="0"/>
        <w:autoSpaceDN w:val="0"/>
        <w:adjustRightInd w:val="0"/>
        <w:rPr>
          <w:lang w:val="en-US" w:eastAsia="en-US"/>
        </w:rPr>
        <w:sectPr w:rsidR="00A6148E" w:rsidRPr="00A6148E">
          <w:pgSz w:w="12240" w:h="15840"/>
          <w:pgMar w:top="1440" w:right="1440" w:bottom="1440" w:left="1440" w:header="720" w:footer="720" w:gutter="0"/>
          <w:cols w:space="720"/>
          <w:noEndnote/>
        </w:sectPr>
      </w:pPr>
    </w:p>
    <w:p w14:paraId="5AFC8F30"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lastRenderedPageBreak/>
        <w:t>log.Log Class Reference</w:t>
      </w:r>
    </w:p>
    <w:p w14:paraId="260E16B4"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lang w:val="en-US" w:eastAsia="en-US"/>
        </w:rPr>
        <w:fldChar w:fldCharType="begin"/>
      </w:r>
      <w:r w:rsidRPr="00A6148E">
        <w:rPr>
          <w:rFonts w:ascii="Arial" w:hAnsi="Arial" w:cs="Arial"/>
          <w:b/>
          <w:bCs/>
          <w:lang w:val="en-US" w:eastAsia="en-US"/>
        </w:rPr>
        <w:instrText>tc  \l 2 "log.Log"</w:instrText>
      </w:r>
      <w:r w:rsidRPr="00A6148E">
        <w:rPr>
          <w:rFonts w:ascii="Arial" w:hAnsi="Arial" w:cs="Arial"/>
          <w:b/>
          <w:bCs/>
          <w:lang w:val="en-US" w:eastAsia="en-US"/>
        </w:rPr>
        <w:fldChar w:fldCharType="end"/>
      </w:r>
      <w:r w:rsidRPr="00A6148E">
        <w:rPr>
          <w:rFonts w:ascii="Arial" w:hAnsi="Arial" w:cs="Arial"/>
          <w:b/>
          <w:bCs/>
          <w:lang w:val="en-US" w:eastAsia="en-US"/>
        </w:rPr>
        <w:fldChar w:fldCharType="begin"/>
      </w:r>
      <w:r w:rsidRPr="00A6148E">
        <w:rPr>
          <w:rFonts w:ascii="Arial" w:hAnsi="Arial" w:cs="Arial"/>
          <w:b/>
          <w:bCs/>
          <w:lang w:val="en-US" w:eastAsia="en-US"/>
        </w:rPr>
        <w:instrText>xe "log.Log"</w:instrText>
      </w:r>
      <w:r w:rsidRPr="00A6148E">
        <w:rPr>
          <w:rFonts w:ascii="Arial" w:hAnsi="Arial" w:cs="Arial"/>
          <w:b/>
          <w:bCs/>
          <w:lang w:val="en-US" w:eastAsia="en-US"/>
        </w:rPr>
        <w:fldChar w:fldCharType="end"/>
      </w:r>
      <w:bookmarkStart w:id="852" w:name="AAAAAAAAAI"/>
      <w:bookmarkEnd w:id="852"/>
      <w:r w:rsidRPr="00A6148E">
        <w:rPr>
          <w:rFonts w:ascii="Arial" w:hAnsi="Arial" w:cs="Arial"/>
          <w:b/>
          <w:bCs/>
          <w:sz w:val="20"/>
          <w:szCs w:val="20"/>
          <w:lang w:val="en-US" w:eastAsia="en-US"/>
        </w:rPr>
        <w:t>Public Member Functions</w:t>
      </w:r>
    </w:p>
    <w:p w14:paraId="0589D14F"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__init__</w:t>
      </w:r>
      <w:bookmarkStart w:id="853" w:name="AAAAAAAAAJ"/>
      <w:bookmarkEnd w:id="853"/>
    </w:p>
    <w:p w14:paraId="132F75F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level</w:t>
      </w:r>
      <w:bookmarkStart w:id="854" w:name="AAAAAAAAAK"/>
      <w:bookmarkEnd w:id="854"/>
    </w:p>
    <w:p w14:paraId="1ECDCD1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Level</w:t>
      </w:r>
      <w:bookmarkStart w:id="855" w:name="AAAAAAAAAL"/>
      <w:bookmarkEnd w:id="855"/>
    </w:p>
    <w:p w14:paraId="5841B9F4"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c</w:t>
      </w:r>
      <w:bookmarkStart w:id="856" w:name="AAAAAAAAAM"/>
      <w:bookmarkEnd w:id="856"/>
    </w:p>
    <w:p w14:paraId="6C87B43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e</w:t>
      </w:r>
      <w:bookmarkStart w:id="857" w:name="AAAAAAAAAN"/>
      <w:bookmarkEnd w:id="857"/>
    </w:p>
    <w:p w14:paraId="2D1A3F8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w</w:t>
      </w:r>
      <w:bookmarkStart w:id="858" w:name="AAAAAAAAAO"/>
      <w:bookmarkEnd w:id="858"/>
    </w:p>
    <w:p w14:paraId="6304273C"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i</w:t>
      </w:r>
      <w:bookmarkStart w:id="859" w:name="AAAAAAAAAP"/>
      <w:bookmarkEnd w:id="859"/>
    </w:p>
    <w:p w14:paraId="3162190A"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d</w:t>
      </w:r>
      <w:bookmarkStart w:id="860" w:name="AAAAAAAAAQ"/>
      <w:bookmarkEnd w:id="860"/>
    </w:p>
    <w:p w14:paraId="1B67723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n</w:t>
      </w:r>
      <w:bookmarkStart w:id="861" w:name="AAAAAAAAAR"/>
      <w:bookmarkEnd w:id="861"/>
    </w:p>
    <w:p w14:paraId="6A95A329"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Attributes</w:t>
      </w:r>
    </w:p>
    <w:p w14:paraId="09A14D6A"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log</w:t>
      </w:r>
      <w:bookmarkStart w:id="862" w:name="AAAAAAAAAS"/>
      <w:bookmarkEnd w:id="862"/>
    </w:p>
    <w:p w14:paraId="0C23961B" w14:textId="77777777" w:rsidR="00A6148E" w:rsidRPr="00A6148E" w:rsidRDefault="00A6148E" w:rsidP="00A6148E">
      <w:pPr>
        <w:pBdr>
          <w:bottom w:val="single" w:sz="2" w:space="1" w:color="auto"/>
        </w:pBdr>
        <w:autoSpaceDE w:val="0"/>
        <w:autoSpaceDN w:val="0"/>
        <w:rPr>
          <w:lang w:val="en-US" w:eastAsia="en-US"/>
        </w:rPr>
      </w:pPr>
    </w:p>
    <w:p w14:paraId="4C423EEF" w14:textId="77777777" w:rsidR="00A6148E" w:rsidRPr="00A6148E" w:rsidRDefault="00A6148E" w:rsidP="00A6148E">
      <w:pPr>
        <w:widowControl w:val="0"/>
        <w:autoSpaceDE w:val="0"/>
        <w:autoSpaceDN w:val="0"/>
        <w:adjustRightInd w:val="0"/>
        <w:rPr>
          <w:lang w:val="en-US" w:eastAsia="en-US"/>
        </w:rPr>
      </w:pPr>
      <w:r w:rsidRPr="00A6148E">
        <w:rPr>
          <w:lang w:val="en-US" w:eastAsia="en-US"/>
        </w:rPr>
        <w:t>The documentation for this class was generated from the following file:</w:t>
      </w:r>
    </w:p>
    <w:p w14:paraId="24752859" w14:textId="77777777" w:rsidR="00A6148E" w:rsidRPr="00A6148E" w:rsidRDefault="00A6148E" w:rsidP="00A6148E">
      <w:pPr>
        <w:tabs>
          <w:tab w:val="num" w:pos="720"/>
        </w:tabs>
        <w:autoSpaceDE w:val="0"/>
        <w:autoSpaceDN w:val="0"/>
        <w:ind w:left="720" w:hanging="360"/>
        <w:rPr>
          <w:sz w:val="20"/>
          <w:szCs w:val="20"/>
          <w:lang w:val="en-US" w:eastAsia="en-US"/>
        </w:rPr>
      </w:pPr>
      <w:r w:rsidRPr="00A6148E">
        <w:rPr>
          <w:sz w:val="20"/>
          <w:szCs w:val="20"/>
          <w:lang w:val="en-US" w:eastAsia="en-US"/>
        </w:rPr>
        <w:t>Test6/log.py</w:t>
      </w:r>
    </w:p>
    <w:p w14:paraId="3D99A9C9" w14:textId="77777777" w:rsidR="00A6148E" w:rsidRPr="00A6148E" w:rsidRDefault="00A6148E" w:rsidP="00A6148E">
      <w:pPr>
        <w:widowControl w:val="0"/>
        <w:autoSpaceDE w:val="0"/>
        <w:autoSpaceDN w:val="0"/>
        <w:adjustRightInd w:val="0"/>
        <w:rPr>
          <w:lang w:val="en-US" w:eastAsia="en-US"/>
        </w:rPr>
      </w:pPr>
    </w:p>
    <w:p w14:paraId="4B135A7D" w14:textId="77777777" w:rsidR="00A6148E" w:rsidRPr="00A6148E" w:rsidRDefault="00A6148E" w:rsidP="00A6148E">
      <w:pPr>
        <w:widowControl w:val="0"/>
        <w:autoSpaceDE w:val="0"/>
        <w:autoSpaceDN w:val="0"/>
        <w:adjustRightInd w:val="0"/>
        <w:rPr>
          <w:lang w:val="en-US" w:eastAsia="en-US"/>
        </w:rPr>
        <w:sectPr w:rsidR="00A6148E" w:rsidRPr="00A6148E">
          <w:pgSz w:w="12240" w:h="15840"/>
          <w:pgMar w:top="1440" w:right="1440" w:bottom="1440" w:left="1440" w:header="720" w:footer="720" w:gutter="0"/>
          <w:cols w:space="720"/>
          <w:noEndnote/>
        </w:sectPr>
      </w:pPr>
    </w:p>
    <w:p w14:paraId="4083386A"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lastRenderedPageBreak/>
        <w:t>mainProcess.MainProcess Class Reference</w:t>
      </w:r>
    </w:p>
    <w:p w14:paraId="05180D88" w14:textId="77777777" w:rsidR="00A6148E" w:rsidRPr="00A6148E" w:rsidRDefault="00A6148E" w:rsidP="00A6148E">
      <w:pPr>
        <w:widowControl w:val="0"/>
        <w:autoSpaceDE w:val="0"/>
        <w:autoSpaceDN w:val="0"/>
        <w:adjustRightInd w:val="0"/>
        <w:rPr>
          <w:lang w:val="en-US" w:eastAsia="en-US"/>
        </w:rPr>
      </w:pPr>
      <w:r w:rsidRPr="00A6148E">
        <w:rPr>
          <w:lang w:val="en-US" w:eastAsia="en-US"/>
        </w:rPr>
        <w:fldChar w:fldCharType="begin"/>
      </w:r>
      <w:r w:rsidRPr="00A6148E">
        <w:rPr>
          <w:lang w:val="en-US" w:eastAsia="en-US"/>
        </w:rPr>
        <w:instrText>tc  \l 2 "mainProcess.MainProcess"</w:instrText>
      </w:r>
      <w:r w:rsidRPr="00A6148E">
        <w:rPr>
          <w:lang w:val="en-US" w:eastAsia="en-US"/>
        </w:rPr>
        <w:fldChar w:fldCharType="end"/>
      </w:r>
      <w:r w:rsidRPr="00A6148E">
        <w:rPr>
          <w:lang w:val="en-US" w:eastAsia="en-US"/>
        </w:rPr>
        <w:fldChar w:fldCharType="begin"/>
      </w:r>
      <w:r w:rsidRPr="00A6148E">
        <w:rPr>
          <w:lang w:val="en-US" w:eastAsia="en-US"/>
        </w:rPr>
        <w:instrText>xe "mainProcess.MainProcess"</w:instrText>
      </w:r>
      <w:r w:rsidRPr="00A6148E">
        <w:rPr>
          <w:lang w:val="en-US" w:eastAsia="en-US"/>
        </w:rPr>
        <w:fldChar w:fldCharType="end"/>
      </w:r>
      <w:bookmarkStart w:id="863" w:name="AAAAAAAAAT"/>
      <w:bookmarkEnd w:id="863"/>
    </w:p>
    <w:p w14:paraId="06CBD7C7" w14:textId="77777777" w:rsidR="00A6148E" w:rsidRPr="00A6148E" w:rsidRDefault="00A6148E" w:rsidP="00A6148E">
      <w:pPr>
        <w:widowControl w:val="0"/>
        <w:autoSpaceDE w:val="0"/>
        <w:autoSpaceDN w:val="0"/>
        <w:adjustRightInd w:val="0"/>
        <w:rPr>
          <w:lang w:val="en-US" w:eastAsia="en-US"/>
        </w:rPr>
      </w:pPr>
      <w:r w:rsidRPr="00A6148E">
        <w:rPr>
          <w:sz w:val="20"/>
          <w:szCs w:val="20"/>
          <w:lang w:val="en-US" w:eastAsia="en-US"/>
        </w:rPr>
        <w:t xml:space="preserve">Thread for adquiring data from IMUs. </w:t>
      </w:r>
    </w:p>
    <w:p w14:paraId="552197B4" w14:textId="77777777" w:rsidR="00A6148E" w:rsidRPr="00A6148E" w:rsidRDefault="00A6148E" w:rsidP="00A6148E">
      <w:pPr>
        <w:widowControl w:val="0"/>
        <w:autoSpaceDE w:val="0"/>
        <w:autoSpaceDN w:val="0"/>
        <w:adjustRightInd w:val="0"/>
        <w:rPr>
          <w:lang w:val="en-US" w:eastAsia="en-US"/>
        </w:rPr>
      </w:pPr>
      <w:r w:rsidRPr="00A6148E">
        <w:rPr>
          <w:lang w:val="en-US" w:eastAsia="en-US"/>
        </w:rPr>
        <w:t>Inheritance diagram for mainProcess.MainProcess:</w:t>
      </w:r>
    </w:p>
    <w:p w14:paraId="04C5A6E4" w14:textId="77777777" w:rsidR="00A6148E" w:rsidRPr="00A6148E" w:rsidRDefault="00A6148E" w:rsidP="00A6148E">
      <w:pPr>
        <w:widowControl w:val="0"/>
        <w:autoSpaceDE w:val="0"/>
        <w:autoSpaceDN w:val="0"/>
        <w:adjustRightInd w:val="0"/>
        <w:jc w:val="center"/>
        <w:rPr>
          <w:lang w:val="en-US" w:eastAsia="en-US"/>
        </w:rPr>
      </w:pPr>
      <w:r w:rsidRPr="00A6148E">
        <w:rPr>
          <w:noProof/>
          <w:lang w:val="en-US" w:eastAsia="en-US"/>
        </w:rPr>
        <w:drawing>
          <wp:inline distT="0" distB="0" distL="0" distR="0" wp14:anchorId="55311B1A" wp14:editId="57E9934E">
            <wp:extent cx="1803400" cy="1066800"/>
            <wp:effectExtent l="0" t="0" r="6350" b="0"/>
            <wp:docPr id="21" name="Imagen 21" descr="classmain_process_1_1_main_process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assmain_process_1_1_main_process__inherit__graph.png"/>
                    <pic:cNvPicPr>
                      <a:picLocks noChangeAspect="1" noChangeArrowheads="1"/>
                    </pic:cNvPicPr>
                  </pic:nvPicPr>
                  <pic:blipFill>
                    <a:blip r:link="rId51">
                      <a:extLst>
                        <a:ext uri="{28A0092B-C50C-407E-A947-70E740481C1C}">
                          <a14:useLocalDpi xmlns:a14="http://schemas.microsoft.com/office/drawing/2010/main" val="0"/>
                        </a:ext>
                      </a:extLst>
                    </a:blip>
                    <a:srcRect/>
                    <a:stretch>
                      <a:fillRect/>
                    </a:stretch>
                  </pic:blipFill>
                  <pic:spPr bwMode="auto">
                    <a:xfrm>
                      <a:off x="0" y="0"/>
                      <a:ext cx="1803400" cy="1066800"/>
                    </a:xfrm>
                    <a:prstGeom prst="rect">
                      <a:avLst/>
                    </a:prstGeom>
                    <a:noFill/>
                    <a:ln>
                      <a:noFill/>
                    </a:ln>
                  </pic:spPr>
                </pic:pic>
              </a:graphicData>
            </a:graphic>
          </wp:inline>
        </w:drawing>
      </w:r>
    </w:p>
    <w:p w14:paraId="2DA02BC8" w14:textId="77777777" w:rsidR="00A6148E" w:rsidRPr="00A6148E" w:rsidRDefault="00A6148E" w:rsidP="00A6148E">
      <w:pPr>
        <w:widowControl w:val="0"/>
        <w:autoSpaceDE w:val="0"/>
        <w:autoSpaceDN w:val="0"/>
        <w:adjustRightInd w:val="0"/>
        <w:rPr>
          <w:lang w:val="en-US" w:eastAsia="en-US"/>
        </w:rPr>
      </w:pPr>
    </w:p>
    <w:p w14:paraId="74BC5EE9" w14:textId="77777777" w:rsidR="00A6148E" w:rsidRPr="00A6148E" w:rsidRDefault="00A6148E" w:rsidP="00A6148E">
      <w:pPr>
        <w:widowControl w:val="0"/>
        <w:autoSpaceDE w:val="0"/>
        <w:autoSpaceDN w:val="0"/>
        <w:adjustRightInd w:val="0"/>
        <w:rPr>
          <w:lang w:val="en-US" w:eastAsia="en-US"/>
        </w:rPr>
      </w:pPr>
      <w:r w:rsidRPr="00A6148E">
        <w:rPr>
          <w:lang w:val="en-US" w:eastAsia="en-US"/>
        </w:rPr>
        <w:t>Collaboration diagram for mainProcess.MainProcess:</w:t>
      </w:r>
    </w:p>
    <w:p w14:paraId="799206E1" w14:textId="77777777" w:rsidR="00A6148E" w:rsidRPr="00A6148E" w:rsidRDefault="00A6148E" w:rsidP="00A6148E">
      <w:pPr>
        <w:widowControl w:val="0"/>
        <w:autoSpaceDE w:val="0"/>
        <w:autoSpaceDN w:val="0"/>
        <w:adjustRightInd w:val="0"/>
        <w:jc w:val="center"/>
        <w:rPr>
          <w:lang w:val="en-US" w:eastAsia="en-US"/>
        </w:rPr>
      </w:pPr>
      <w:r w:rsidRPr="00A6148E">
        <w:rPr>
          <w:noProof/>
          <w:lang w:val="en-US" w:eastAsia="en-US"/>
        </w:rPr>
        <w:drawing>
          <wp:inline distT="0" distB="0" distL="0" distR="0" wp14:anchorId="36C4EF87" wp14:editId="3C25DFDD">
            <wp:extent cx="1803400" cy="1066800"/>
            <wp:effectExtent l="0" t="0" r="6350" b="0"/>
            <wp:docPr id="22" name="Imagen 22" descr="classmain_process_1_1_main_process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lassmain_process_1_1_main_process__coll__graph.png"/>
                    <pic:cNvPicPr>
                      <a:picLocks noChangeAspect="1" noChangeArrowheads="1"/>
                    </pic:cNvPicPr>
                  </pic:nvPicPr>
                  <pic:blipFill>
                    <a:blip r:link="rId52">
                      <a:extLst>
                        <a:ext uri="{28A0092B-C50C-407E-A947-70E740481C1C}">
                          <a14:useLocalDpi xmlns:a14="http://schemas.microsoft.com/office/drawing/2010/main" val="0"/>
                        </a:ext>
                      </a:extLst>
                    </a:blip>
                    <a:srcRect/>
                    <a:stretch>
                      <a:fillRect/>
                    </a:stretch>
                  </pic:blipFill>
                  <pic:spPr bwMode="auto">
                    <a:xfrm>
                      <a:off x="0" y="0"/>
                      <a:ext cx="1803400" cy="1066800"/>
                    </a:xfrm>
                    <a:prstGeom prst="rect">
                      <a:avLst/>
                    </a:prstGeom>
                    <a:noFill/>
                    <a:ln>
                      <a:noFill/>
                    </a:ln>
                  </pic:spPr>
                </pic:pic>
              </a:graphicData>
            </a:graphic>
          </wp:inline>
        </w:drawing>
      </w:r>
    </w:p>
    <w:p w14:paraId="721ED7DA" w14:textId="77777777" w:rsidR="00A6148E" w:rsidRPr="00A6148E" w:rsidRDefault="00A6148E" w:rsidP="00A6148E">
      <w:pPr>
        <w:widowControl w:val="0"/>
        <w:autoSpaceDE w:val="0"/>
        <w:autoSpaceDN w:val="0"/>
        <w:adjustRightInd w:val="0"/>
        <w:rPr>
          <w:lang w:val="en-US" w:eastAsia="en-US"/>
        </w:rPr>
      </w:pPr>
    </w:p>
    <w:p w14:paraId="244BB89D"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Member Functions</w:t>
      </w:r>
    </w:p>
    <w:p w14:paraId="07F6209A"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__init__</w:t>
      </w:r>
    </w:p>
    <w:p w14:paraId="084D64F4"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Constructor. </w:t>
      </w:r>
    </w:p>
    <w:p w14:paraId="1C26902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detectImu</w:t>
      </w:r>
    </w:p>
    <w:p w14:paraId="0E75D648"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Detectes the number of IMUs avaliable in each channel. </w:t>
      </w:r>
    </w:p>
    <w:p w14:paraId="59AA4A04"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PollInterval</w:t>
      </w:r>
      <w:bookmarkStart w:id="864" w:name="AAAAAAAAAU"/>
      <w:bookmarkEnd w:id="864"/>
    </w:p>
    <w:p w14:paraId="74E66EB1"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FileName</w:t>
      </w:r>
    </w:p>
    <w:p w14:paraId="47316414"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ets file name for the CSV file. </w:t>
      </w:r>
    </w:p>
    <w:p w14:paraId="4CD91CC5"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Data</w:t>
      </w:r>
    </w:p>
    <w:p w14:paraId="403192AC"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gets the current data from the current sensor </w:t>
      </w:r>
    </w:p>
    <w:p w14:paraId="48D4B9E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top</w:t>
      </w:r>
    </w:p>
    <w:p w14:paraId="23ECE8ED"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tops the thread and signals to exit </w:t>
      </w:r>
    </w:p>
    <w:p w14:paraId="52B0984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aveSettings</w:t>
      </w:r>
      <w:bookmarkStart w:id="865" w:name="AAAAAAAAAV"/>
      <w:bookmarkEnd w:id="865"/>
    </w:p>
    <w:p w14:paraId="5BCF9165"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run</w:t>
      </w:r>
    </w:p>
    <w:p w14:paraId="4509BE36"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Thread loop. </w:t>
      </w:r>
    </w:p>
    <w:p w14:paraId="21D2F463"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Attributes</w:t>
      </w:r>
    </w:p>
    <w:p w14:paraId="34F63A7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exit</w:t>
      </w:r>
      <w:bookmarkStart w:id="866" w:name="AAAAAAAAAW"/>
      <w:bookmarkEnd w:id="866"/>
    </w:p>
    <w:p w14:paraId="652E4338"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csv</w:t>
      </w:r>
      <w:bookmarkStart w:id="867" w:name="AAAAAAAAAX"/>
      <w:bookmarkEnd w:id="867"/>
    </w:p>
    <w:p w14:paraId="3AD5A093"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2cMux</w:t>
      </w:r>
      <w:bookmarkStart w:id="868" w:name="AAAAAAAAAY"/>
      <w:bookmarkEnd w:id="868"/>
    </w:p>
    <w:p w14:paraId="307DEA1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0</w:t>
      </w:r>
      <w:bookmarkStart w:id="869" w:name="AAAAAAAAAZ"/>
      <w:bookmarkEnd w:id="869"/>
    </w:p>
    <w:p w14:paraId="698A4128"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1</w:t>
      </w:r>
      <w:bookmarkStart w:id="870" w:name="AAAAAAAABA"/>
      <w:bookmarkEnd w:id="870"/>
    </w:p>
    <w:p w14:paraId="77F27C56"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2</w:t>
      </w:r>
      <w:bookmarkStart w:id="871" w:name="AAAAAAAABB"/>
      <w:bookmarkEnd w:id="871"/>
    </w:p>
    <w:p w14:paraId="2C98E328"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3</w:t>
      </w:r>
      <w:bookmarkStart w:id="872" w:name="AAAAAAAABC"/>
      <w:bookmarkEnd w:id="872"/>
    </w:p>
    <w:p w14:paraId="004F4F60"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4</w:t>
      </w:r>
      <w:bookmarkStart w:id="873" w:name="AAAAAAAABD"/>
      <w:bookmarkEnd w:id="873"/>
    </w:p>
    <w:p w14:paraId="7DA4C12E"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5</w:t>
      </w:r>
      <w:bookmarkStart w:id="874" w:name="AAAAAAAABE"/>
      <w:bookmarkEnd w:id="874"/>
    </w:p>
    <w:p w14:paraId="3494017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0</w:t>
      </w:r>
      <w:bookmarkStart w:id="875" w:name="AAAAAAAABF"/>
      <w:bookmarkEnd w:id="875"/>
    </w:p>
    <w:p w14:paraId="2D090EE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1</w:t>
      </w:r>
      <w:bookmarkStart w:id="876" w:name="AAAAAAAABG"/>
      <w:bookmarkEnd w:id="876"/>
    </w:p>
    <w:p w14:paraId="4F8E1B4C"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2</w:t>
      </w:r>
      <w:bookmarkStart w:id="877" w:name="AAAAAAAABH"/>
      <w:bookmarkEnd w:id="877"/>
    </w:p>
    <w:p w14:paraId="19BA08D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3</w:t>
      </w:r>
      <w:bookmarkStart w:id="878" w:name="AAAAAAAABI"/>
      <w:bookmarkEnd w:id="878"/>
    </w:p>
    <w:p w14:paraId="10F26FA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lastRenderedPageBreak/>
        <w:t>imu4</w:t>
      </w:r>
      <w:bookmarkStart w:id="879" w:name="AAAAAAAABJ"/>
      <w:bookmarkEnd w:id="879"/>
    </w:p>
    <w:p w14:paraId="3FB25F6A"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5</w:t>
      </w:r>
      <w:bookmarkStart w:id="880" w:name="AAAAAAAABK"/>
      <w:bookmarkEnd w:id="880"/>
    </w:p>
    <w:p w14:paraId="3903481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w:t>
      </w:r>
      <w:bookmarkStart w:id="881" w:name="AAAAAAAABL"/>
      <w:bookmarkEnd w:id="881"/>
    </w:p>
    <w:p w14:paraId="4DF25BDF"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s</w:t>
      </w:r>
      <w:bookmarkStart w:id="882" w:name="AAAAAAAABM"/>
      <w:bookmarkEnd w:id="882"/>
    </w:p>
    <w:p w14:paraId="65BB63F5"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detectedIMU</w:t>
      </w:r>
      <w:bookmarkStart w:id="883" w:name="AAAAAAAABN"/>
      <w:bookmarkEnd w:id="883"/>
    </w:p>
    <w:p w14:paraId="60F6A80F"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pollInterval</w:t>
      </w:r>
      <w:bookmarkStart w:id="884" w:name="AAAAAAAABO"/>
      <w:bookmarkEnd w:id="884"/>
    </w:p>
    <w:p w14:paraId="719A438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allData</w:t>
      </w:r>
      <w:bookmarkStart w:id="885" w:name="AAAAAAAABP"/>
      <w:bookmarkEnd w:id="885"/>
    </w:p>
    <w:p w14:paraId="461D8A74" w14:textId="77777777" w:rsidR="00A6148E" w:rsidRPr="00A6148E" w:rsidRDefault="00A6148E" w:rsidP="00A6148E">
      <w:pPr>
        <w:pBdr>
          <w:bottom w:val="single" w:sz="2" w:space="1" w:color="auto"/>
        </w:pBdr>
        <w:autoSpaceDE w:val="0"/>
        <w:autoSpaceDN w:val="0"/>
        <w:rPr>
          <w:lang w:val="en-US" w:eastAsia="en-US"/>
        </w:rPr>
      </w:pPr>
    </w:p>
    <w:p w14:paraId="76555A15"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Detailed Description</w:t>
      </w:r>
    </w:p>
    <w:p w14:paraId="436DBE95"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Thread for adquiring data from IMUs. </w:t>
      </w:r>
    </w:p>
    <w:p w14:paraId="643523C8" w14:textId="77777777" w:rsidR="00A6148E" w:rsidRPr="00A6148E" w:rsidRDefault="00A6148E" w:rsidP="00A6148E">
      <w:pPr>
        <w:autoSpaceDE w:val="0"/>
        <w:autoSpaceDN w:val="0"/>
        <w:adjustRightInd w:val="0"/>
        <w:spacing w:before="30" w:after="60"/>
        <w:jc w:val="both"/>
        <w:rPr>
          <w:sz w:val="22"/>
          <w:szCs w:val="22"/>
          <w:lang w:val="en-US" w:eastAsia="en-US"/>
        </w:rPr>
      </w:pPr>
    </w:p>
    <w:p w14:paraId="65AA9EB3"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7AF6CC76" w14:textId="77777777" w:rsidTr="0075155C">
        <w:tc>
          <w:tcPr>
            <w:tcW w:w="1761" w:type="dxa"/>
          </w:tcPr>
          <w:p w14:paraId="5D971A35"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Process</w:t>
            </w:r>
            <w:r w:rsidRPr="00A6148E">
              <w:rPr>
                <w:sz w:val="20"/>
                <w:szCs w:val="20"/>
                <w:lang w:val="en-US" w:eastAsia="en-US"/>
              </w:rPr>
              <w:t xml:space="preserve"> </w:t>
            </w:r>
          </w:p>
        </w:tc>
        <w:tc>
          <w:tcPr>
            <w:tcW w:w="6561" w:type="dxa"/>
          </w:tcPr>
          <w:p w14:paraId="08D553A6"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process object </w:t>
            </w:r>
          </w:p>
        </w:tc>
      </w:tr>
    </w:tbl>
    <w:p w14:paraId="690EBDCE" w14:textId="77777777" w:rsidR="00A6148E" w:rsidRPr="00A6148E" w:rsidRDefault="00A6148E" w:rsidP="00A6148E">
      <w:pPr>
        <w:pBdr>
          <w:bottom w:val="single" w:sz="2" w:space="1" w:color="auto"/>
        </w:pBdr>
        <w:autoSpaceDE w:val="0"/>
        <w:autoSpaceDN w:val="0"/>
        <w:rPr>
          <w:lang w:val="en-US" w:eastAsia="en-US"/>
        </w:rPr>
      </w:pPr>
    </w:p>
    <w:p w14:paraId="75947A40"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Constructor &amp; Destructor Documentation</w:t>
      </w:r>
    </w:p>
    <w:p w14:paraId="5C22D119"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__init__:mainProcess\:\:MainProcess"</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mainProcess\:\:MainProcess:__init__"</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mainProcess.MainProcess.__init__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3EBCA2FE" w14:textId="77777777" w:rsidR="00A6148E" w:rsidRPr="00A6148E" w:rsidRDefault="00A6148E" w:rsidP="00A6148E">
      <w:pPr>
        <w:autoSpaceDE w:val="0"/>
        <w:autoSpaceDN w:val="0"/>
        <w:spacing w:before="30" w:after="60"/>
        <w:ind w:left="360"/>
        <w:jc w:val="both"/>
        <w:rPr>
          <w:sz w:val="20"/>
          <w:szCs w:val="20"/>
          <w:lang w:val="en-US" w:eastAsia="en-US"/>
        </w:rPr>
      </w:pPr>
      <w:bookmarkStart w:id="886" w:name="AAAAAAAABQ"/>
      <w:bookmarkEnd w:id="886"/>
    </w:p>
    <w:p w14:paraId="65C5CE3A"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Constructor. </w:t>
      </w:r>
    </w:p>
    <w:p w14:paraId="70856CBF"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Inits the process, the CSV file, the PCA9547 Multiplexor, the settings file for each sensor (with calibration) </w:t>
      </w:r>
    </w:p>
    <w:p w14:paraId="49A9C7E2"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281B1839" w14:textId="77777777" w:rsidTr="0075155C">
        <w:tc>
          <w:tcPr>
            <w:tcW w:w="1761" w:type="dxa"/>
          </w:tcPr>
          <w:p w14:paraId="1166038B"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1A2A831"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327D13EE"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03726768"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Member Function Documentation</w:t>
      </w:r>
    </w:p>
    <w:p w14:paraId="56F5C15E"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detectImu:mainProcess\:\:MainProcess"</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mainProcess\:\:MainProcess:detectImu"</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mainProcess.MainProcess.detectImu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2D082305" w14:textId="77777777" w:rsidR="00A6148E" w:rsidRPr="00A6148E" w:rsidRDefault="00A6148E" w:rsidP="00A6148E">
      <w:pPr>
        <w:autoSpaceDE w:val="0"/>
        <w:autoSpaceDN w:val="0"/>
        <w:spacing w:before="30" w:after="60"/>
        <w:ind w:left="360"/>
        <w:jc w:val="both"/>
        <w:rPr>
          <w:sz w:val="20"/>
          <w:szCs w:val="20"/>
          <w:lang w:val="en-US" w:eastAsia="en-US"/>
        </w:rPr>
      </w:pPr>
      <w:bookmarkStart w:id="887" w:name="AAAAAAAABR"/>
      <w:bookmarkEnd w:id="887"/>
    </w:p>
    <w:p w14:paraId="2C343190"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Detectes the number of IMUs avaliable in each channel. </w:t>
      </w:r>
    </w:p>
    <w:p w14:paraId="695E245F" w14:textId="77777777" w:rsidR="00A6148E" w:rsidRPr="00A6148E" w:rsidRDefault="00A6148E" w:rsidP="00A6148E">
      <w:pPr>
        <w:autoSpaceDE w:val="0"/>
        <w:autoSpaceDN w:val="0"/>
        <w:spacing w:before="30" w:after="60"/>
        <w:ind w:left="360"/>
        <w:jc w:val="both"/>
        <w:rPr>
          <w:sz w:val="22"/>
          <w:szCs w:val="22"/>
          <w:lang w:val="en-US" w:eastAsia="en-US"/>
        </w:rPr>
      </w:pPr>
    </w:p>
    <w:p w14:paraId="5BA64027"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516F8A5D" w14:textId="77777777" w:rsidTr="0075155C">
        <w:tc>
          <w:tcPr>
            <w:tcW w:w="1761" w:type="dxa"/>
          </w:tcPr>
          <w:p w14:paraId="13F80AB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2DC09DB9"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3F1BE88D"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2CB5501A"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number of detected IMUs </w:t>
      </w:r>
    </w:p>
    <w:p w14:paraId="42CEB7FB"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getData:mainProcess\:\:MainProcess"</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mainProcess\:\:MainProcess:getData"</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mainProcess.MainProcess.getData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0F74FD6A" w14:textId="77777777" w:rsidR="00A6148E" w:rsidRPr="00A6148E" w:rsidRDefault="00A6148E" w:rsidP="00A6148E">
      <w:pPr>
        <w:autoSpaceDE w:val="0"/>
        <w:autoSpaceDN w:val="0"/>
        <w:spacing w:before="30" w:after="60"/>
        <w:ind w:left="360"/>
        <w:jc w:val="both"/>
        <w:rPr>
          <w:sz w:val="20"/>
          <w:szCs w:val="20"/>
          <w:lang w:val="en-US" w:eastAsia="en-US"/>
        </w:rPr>
      </w:pPr>
      <w:bookmarkStart w:id="888" w:name="AAAAAAAABS"/>
      <w:bookmarkEnd w:id="888"/>
    </w:p>
    <w:p w14:paraId="162A8E32"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gets the current data from the current sensor </w:t>
      </w:r>
    </w:p>
    <w:p w14:paraId="799DE0F6" w14:textId="77777777" w:rsidR="00A6148E" w:rsidRPr="00A6148E" w:rsidRDefault="00A6148E" w:rsidP="00A6148E">
      <w:pPr>
        <w:autoSpaceDE w:val="0"/>
        <w:autoSpaceDN w:val="0"/>
        <w:spacing w:before="30" w:after="60"/>
        <w:ind w:left="360"/>
        <w:jc w:val="both"/>
        <w:rPr>
          <w:sz w:val="22"/>
          <w:szCs w:val="22"/>
          <w:lang w:val="en-US" w:eastAsia="en-US"/>
        </w:rPr>
      </w:pPr>
    </w:p>
    <w:p w14:paraId="38CC448A"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4C53A24F" w14:textId="77777777" w:rsidTr="0075155C">
        <w:tc>
          <w:tcPr>
            <w:tcW w:w="1761" w:type="dxa"/>
          </w:tcPr>
          <w:p w14:paraId="0F6E2FB0"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1282657"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3F868E36"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lastRenderedPageBreak/>
        <w:t>Returns:</w:t>
      </w:r>
    </w:p>
    <w:p w14:paraId="280A7B78"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all sensor data as a vector </w:t>
      </w:r>
    </w:p>
    <w:p w14:paraId="352F79DE"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run:mainProcess\:\:MainProcess"</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mainProcess\:\:MainProcess:run"</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mainProcess.MainProcess.run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79631A3A" w14:textId="77777777" w:rsidR="00A6148E" w:rsidRPr="00A6148E" w:rsidRDefault="00A6148E" w:rsidP="00A6148E">
      <w:pPr>
        <w:autoSpaceDE w:val="0"/>
        <w:autoSpaceDN w:val="0"/>
        <w:spacing w:before="30" w:after="60"/>
        <w:ind w:left="360"/>
        <w:jc w:val="both"/>
        <w:rPr>
          <w:sz w:val="20"/>
          <w:szCs w:val="20"/>
          <w:lang w:val="en-US" w:eastAsia="en-US"/>
        </w:rPr>
      </w:pPr>
      <w:bookmarkStart w:id="889" w:name="AAAAAAAABT"/>
      <w:bookmarkEnd w:id="889"/>
    </w:p>
    <w:p w14:paraId="69F22871"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Thread loop. </w:t>
      </w:r>
    </w:p>
    <w:p w14:paraId="0A065D2F"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Get data in the polling interval definid time, and stores data form all the avaliable sensor with his identificator and timestamp </w:t>
      </w:r>
    </w:p>
    <w:p w14:paraId="3131774B"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07920D5C" w14:textId="77777777" w:rsidTr="0075155C">
        <w:tc>
          <w:tcPr>
            <w:tcW w:w="1761" w:type="dxa"/>
          </w:tcPr>
          <w:p w14:paraId="51BA39F5"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704E514E"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091724D1"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57EC27B6"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finalized job </w:t>
      </w:r>
    </w:p>
    <w:p w14:paraId="19BC5D64"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tFileName:mainProcess\:\:MainProcess"</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mainProcess\:\:MainProcess:setFileName"</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mainProcess.MainProcess.setFileNam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txt</w:t>
      </w:r>
      <w:r w:rsidRPr="00A6148E">
        <w:rPr>
          <w:rFonts w:ascii="Calibri" w:hAnsi="Calibri"/>
          <w:b/>
          <w:bCs/>
          <w:sz w:val="22"/>
          <w:szCs w:val="22"/>
          <w:lang w:val="en-US" w:eastAsia="en-US"/>
        </w:rPr>
        <w:t>)</w:t>
      </w:r>
    </w:p>
    <w:p w14:paraId="6A578ADC" w14:textId="77777777" w:rsidR="00A6148E" w:rsidRPr="00A6148E" w:rsidRDefault="00A6148E" w:rsidP="00A6148E">
      <w:pPr>
        <w:autoSpaceDE w:val="0"/>
        <w:autoSpaceDN w:val="0"/>
        <w:spacing w:before="30" w:after="60"/>
        <w:ind w:left="360"/>
        <w:jc w:val="both"/>
        <w:rPr>
          <w:sz w:val="20"/>
          <w:szCs w:val="20"/>
          <w:lang w:val="en-US" w:eastAsia="en-US"/>
        </w:rPr>
      </w:pPr>
      <w:bookmarkStart w:id="890" w:name="AAAAAAAABU"/>
      <w:bookmarkEnd w:id="890"/>
    </w:p>
    <w:p w14:paraId="3B770957"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ets file name for the CSV file. </w:t>
      </w:r>
    </w:p>
    <w:p w14:paraId="60AE2C44" w14:textId="77777777" w:rsidR="00A6148E" w:rsidRPr="00A6148E" w:rsidRDefault="00A6148E" w:rsidP="00A6148E">
      <w:pPr>
        <w:autoSpaceDE w:val="0"/>
        <w:autoSpaceDN w:val="0"/>
        <w:spacing w:before="30" w:after="60"/>
        <w:ind w:left="360"/>
        <w:jc w:val="both"/>
        <w:rPr>
          <w:sz w:val="22"/>
          <w:szCs w:val="22"/>
          <w:lang w:val="en-US" w:eastAsia="en-US"/>
        </w:rPr>
      </w:pPr>
    </w:p>
    <w:p w14:paraId="14E5087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6A141996" w14:textId="77777777" w:rsidTr="0075155C">
        <w:tc>
          <w:tcPr>
            <w:tcW w:w="1761" w:type="dxa"/>
          </w:tcPr>
          <w:p w14:paraId="318390CF"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F57102C"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75D41FD5" w14:textId="77777777" w:rsidTr="0075155C">
        <w:tc>
          <w:tcPr>
            <w:tcW w:w="1761" w:type="dxa"/>
          </w:tcPr>
          <w:p w14:paraId="202672C6"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txt</w:t>
            </w:r>
            <w:r w:rsidRPr="00A6148E">
              <w:rPr>
                <w:sz w:val="20"/>
                <w:szCs w:val="20"/>
                <w:lang w:val="en-US" w:eastAsia="en-US"/>
              </w:rPr>
              <w:t xml:space="preserve"> </w:t>
            </w:r>
          </w:p>
        </w:tc>
        <w:tc>
          <w:tcPr>
            <w:tcW w:w="6561" w:type="dxa"/>
          </w:tcPr>
          <w:p w14:paraId="7E0DE341"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file name </w:t>
            </w:r>
          </w:p>
        </w:tc>
      </w:tr>
    </w:tbl>
    <w:p w14:paraId="65D62BE2"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top:mainProcess\:\:MainProcess"</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mainProcess\:\:MainProcess:stop"</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mainProcess.MainProcess.stop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645E6088" w14:textId="77777777" w:rsidR="00A6148E" w:rsidRPr="00A6148E" w:rsidRDefault="00A6148E" w:rsidP="00A6148E">
      <w:pPr>
        <w:autoSpaceDE w:val="0"/>
        <w:autoSpaceDN w:val="0"/>
        <w:spacing w:before="30" w:after="60"/>
        <w:ind w:left="360"/>
        <w:jc w:val="both"/>
        <w:rPr>
          <w:sz w:val="20"/>
          <w:szCs w:val="20"/>
          <w:lang w:val="en-US" w:eastAsia="en-US"/>
        </w:rPr>
      </w:pPr>
      <w:bookmarkStart w:id="891" w:name="AAAAAAAABV"/>
      <w:bookmarkEnd w:id="891"/>
    </w:p>
    <w:p w14:paraId="13AA1CAC"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tops the thread and signals to exit </w:t>
      </w:r>
    </w:p>
    <w:p w14:paraId="001AAF1B" w14:textId="77777777" w:rsidR="00A6148E" w:rsidRPr="00A6148E" w:rsidRDefault="00A6148E" w:rsidP="00A6148E">
      <w:pPr>
        <w:autoSpaceDE w:val="0"/>
        <w:autoSpaceDN w:val="0"/>
        <w:spacing w:before="30" w:after="60"/>
        <w:ind w:left="360"/>
        <w:jc w:val="both"/>
        <w:rPr>
          <w:sz w:val="22"/>
          <w:szCs w:val="22"/>
          <w:lang w:val="en-US" w:eastAsia="en-US"/>
        </w:rPr>
      </w:pPr>
    </w:p>
    <w:p w14:paraId="1ABC5044"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636A50B8" w14:textId="77777777" w:rsidTr="0075155C">
        <w:tc>
          <w:tcPr>
            <w:tcW w:w="1761" w:type="dxa"/>
          </w:tcPr>
          <w:p w14:paraId="455FEFAF"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0C7AF08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00A78F58"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3732D70B"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t>The documentation for this class was generated from the following file:</w:t>
      </w:r>
    </w:p>
    <w:p w14:paraId="3470A40E" w14:textId="77777777" w:rsidR="00A6148E" w:rsidRPr="00A6148E" w:rsidRDefault="00A6148E" w:rsidP="00A6148E">
      <w:pPr>
        <w:tabs>
          <w:tab w:val="num" w:pos="720"/>
        </w:tabs>
        <w:autoSpaceDE w:val="0"/>
        <w:autoSpaceDN w:val="0"/>
        <w:ind w:left="720" w:hanging="360"/>
        <w:rPr>
          <w:sz w:val="20"/>
          <w:szCs w:val="20"/>
          <w:lang w:val="en-US" w:eastAsia="en-US"/>
        </w:rPr>
      </w:pPr>
      <w:r w:rsidRPr="00A6148E">
        <w:rPr>
          <w:sz w:val="20"/>
          <w:szCs w:val="20"/>
          <w:lang w:val="en-US" w:eastAsia="en-US"/>
        </w:rPr>
        <w:t>Test6/mainProcess.py</w:t>
      </w:r>
    </w:p>
    <w:p w14:paraId="605270F8"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55C4C9A9" w14:textId="77777777" w:rsidR="00A6148E" w:rsidRPr="00A6148E" w:rsidRDefault="00A6148E" w:rsidP="00A6148E">
      <w:pPr>
        <w:widowControl w:val="0"/>
        <w:autoSpaceDE w:val="0"/>
        <w:autoSpaceDN w:val="0"/>
        <w:adjustRightInd w:val="0"/>
        <w:rPr>
          <w:lang w:val="en-US" w:eastAsia="en-US"/>
        </w:rPr>
        <w:sectPr w:rsidR="00A6148E" w:rsidRPr="00A6148E">
          <w:pgSz w:w="12240" w:h="15840"/>
          <w:pgMar w:top="1440" w:right="1440" w:bottom="1440" w:left="1440" w:header="720" w:footer="720" w:gutter="0"/>
          <w:cols w:space="720"/>
          <w:noEndnote/>
        </w:sectPr>
      </w:pPr>
    </w:p>
    <w:p w14:paraId="797943FD"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lastRenderedPageBreak/>
        <w:t>pca9547.PCA9547 Class Reference</w:t>
      </w:r>
    </w:p>
    <w:p w14:paraId="3C323AD2" w14:textId="77777777" w:rsidR="00A6148E" w:rsidRPr="00A6148E" w:rsidRDefault="00A6148E" w:rsidP="00A6148E">
      <w:pPr>
        <w:widowControl w:val="0"/>
        <w:autoSpaceDE w:val="0"/>
        <w:autoSpaceDN w:val="0"/>
        <w:adjustRightInd w:val="0"/>
        <w:rPr>
          <w:lang w:val="en-US" w:eastAsia="en-US"/>
        </w:rPr>
      </w:pPr>
      <w:r w:rsidRPr="00A6148E">
        <w:rPr>
          <w:lang w:val="en-US" w:eastAsia="en-US"/>
        </w:rPr>
        <w:fldChar w:fldCharType="begin"/>
      </w:r>
      <w:r w:rsidRPr="00A6148E">
        <w:rPr>
          <w:lang w:val="en-US" w:eastAsia="en-US"/>
        </w:rPr>
        <w:instrText>tc  \l 2 "pca9547.PCA9547"</w:instrText>
      </w:r>
      <w:r w:rsidRPr="00A6148E">
        <w:rPr>
          <w:lang w:val="en-US" w:eastAsia="en-US"/>
        </w:rPr>
        <w:fldChar w:fldCharType="end"/>
      </w:r>
      <w:r w:rsidRPr="00A6148E">
        <w:rPr>
          <w:lang w:val="en-US" w:eastAsia="en-US"/>
        </w:rPr>
        <w:fldChar w:fldCharType="begin"/>
      </w:r>
      <w:r w:rsidRPr="00A6148E">
        <w:rPr>
          <w:lang w:val="en-US" w:eastAsia="en-US"/>
        </w:rPr>
        <w:instrText>xe "pca9547.PCA9547"</w:instrText>
      </w:r>
      <w:r w:rsidRPr="00A6148E">
        <w:rPr>
          <w:lang w:val="en-US" w:eastAsia="en-US"/>
        </w:rPr>
        <w:fldChar w:fldCharType="end"/>
      </w:r>
      <w:bookmarkStart w:id="892" w:name="AAAAAAAABW"/>
      <w:bookmarkEnd w:id="892"/>
    </w:p>
    <w:p w14:paraId="6E075225" w14:textId="77777777" w:rsidR="00A6148E" w:rsidRPr="00A6148E" w:rsidRDefault="00A6148E" w:rsidP="00A6148E">
      <w:pPr>
        <w:widowControl w:val="0"/>
        <w:autoSpaceDE w:val="0"/>
        <w:autoSpaceDN w:val="0"/>
        <w:adjustRightInd w:val="0"/>
        <w:rPr>
          <w:lang w:val="en-US" w:eastAsia="en-US"/>
        </w:rPr>
      </w:pPr>
      <w:r w:rsidRPr="00A6148E">
        <w:rPr>
          <w:sz w:val="20"/>
          <w:szCs w:val="20"/>
          <w:lang w:val="en-US" w:eastAsia="en-US"/>
        </w:rPr>
        <w:t xml:space="preserve">Class to manage the I2C Multiplexor </w:t>
      </w:r>
      <w:r w:rsidRPr="00A6148E">
        <w:rPr>
          <w:b/>
          <w:bCs/>
          <w:sz w:val="20"/>
          <w:szCs w:val="20"/>
          <w:lang w:val="en-US" w:eastAsia="en-US"/>
        </w:rPr>
        <w:t>PCA9547</w:t>
      </w:r>
      <w:r w:rsidRPr="00A6148E">
        <w:rPr>
          <w:sz w:val="20"/>
          <w:szCs w:val="20"/>
          <w:lang w:val="en-US" w:eastAsia="en-US"/>
        </w:rPr>
        <w:t xml:space="preserve">. </w:t>
      </w:r>
    </w:p>
    <w:p w14:paraId="29E736B3"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Member Functions</w:t>
      </w:r>
    </w:p>
    <w:p w14:paraId="262A422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__init__</w:t>
      </w:r>
    </w:p>
    <w:p w14:paraId="3E398753"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Consructor. </w:t>
      </w:r>
    </w:p>
    <w:p w14:paraId="40093FD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Channel</w:t>
      </w:r>
    </w:p>
    <w:p w14:paraId="3DE3CA6A"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ets the current enabled channel. </w:t>
      </w:r>
    </w:p>
    <w:p w14:paraId="66D9292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Channel</w:t>
      </w:r>
    </w:p>
    <w:p w14:paraId="340BFB62"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Gets the current enabled channel. </w:t>
      </w:r>
    </w:p>
    <w:p w14:paraId="4AB7A60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resetChannel</w:t>
      </w:r>
    </w:p>
    <w:p w14:paraId="0268788A"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Resets the multiplexor. </w:t>
      </w:r>
    </w:p>
    <w:p w14:paraId="7CE5097D"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Static Public Attributes</w:t>
      </w:r>
    </w:p>
    <w:p w14:paraId="79AA0BE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address</w:t>
      </w:r>
      <w:r w:rsidRPr="00A6148E">
        <w:rPr>
          <w:sz w:val="20"/>
          <w:szCs w:val="20"/>
          <w:lang w:val="en-US" w:eastAsia="en-US"/>
        </w:rPr>
        <w:t xml:space="preserve"> = None</w:t>
      </w:r>
      <w:bookmarkStart w:id="893" w:name="AAAAAAAABX"/>
      <w:bookmarkEnd w:id="893"/>
    </w:p>
    <w:p w14:paraId="0B987C43"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Addres of the multiplexor. </w:t>
      </w:r>
    </w:p>
    <w:p w14:paraId="73E3BEE0" w14:textId="77777777" w:rsidR="00A6148E" w:rsidRPr="00A6148E" w:rsidRDefault="00A6148E" w:rsidP="00A6148E">
      <w:pPr>
        <w:pBdr>
          <w:bottom w:val="single" w:sz="2" w:space="1" w:color="auto"/>
        </w:pBdr>
        <w:autoSpaceDE w:val="0"/>
        <w:autoSpaceDN w:val="0"/>
        <w:rPr>
          <w:lang w:val="en-US" w:eastAsia="en-US"/>
        </w:rPr>
      </w:pPr>
    </w:p>
    <w:p w14:paraId="031E7B7C"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Detailed Description</w:t>
      </w:r>
    </w:p>
    <w:p w14:paraId="4373EAEF"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Class to manage the I2C Multiplexor </w:t>
      </w:r>
      <w:r w:rsidRPr="00A6148E">
        <w:rPr>
          <w:b/>
          <w:bCs/>
          <w:sz w:val="22"/>
          <w:szCs w:val="22"/>
          <w:lang w:val="en-US" w:eastAsia="en-US"/>
        </w:rPr>
        <w:t>PCA9547</w:t>
      </w:r>
      <w:r w:rsidRPr="00A6148E">
        <w:rPr>
          <w:sz w:val="22"/>
          <w:szCs w:val="22"/>
          <w:lang w:val="en-US" w:eastAsia="en-US"/>
        </w:rPr>
        <w:t xml:space="preserve">. </w:t>
      </w:r>
    </w:p>
    <w:p w14:paraId="5108B714" w14:textId="77777777" w:rsidR="00A6148E" w:rsidRPr="00A6148E" w:rsidRDefault="00A6148E" w:rsidP="00A6148E">
      <w:pPr>
        <w:autoSpaceDE w:val="0"/>
        <w:autoSpaceDN w:val="0"/>
        <w:adjustRightInd w:val="0"/>
        <w:spacing w:before="30" w:after="60"/>
        <w:jc w:val="both"/>
        <w:rPr>
          <w:sz w:val="22"/>
          <w:szCs w:val="22"/>
          <w:lang w:val="en-US" w:eastAsia="en-US"/>
        </w:rPr>
      </w:pPr>
    </w:p>
    <w:p w14:paraId="56646C75" w14:textId="77777777" w:rsidR="00A6148E" w:rsidRPr="00A6148E" w:rsidRDefault="00A6148E" w:rsidP="00A6148E">
      <w:pPr>
        <w:pBdr>
          <w:bottom w:val="single" w:sz="2" w:space="1" w:color="auto"/>
        </w:pBdr>
        <w:autoSpaceDE w:val="0"/>
        <w:autoSpaceDN w:val="0"/>
        <w:rPr>
          <w:lang w:val="en-US" w:eastAsia="en-US"/>
        </w:rPr>
      </w:pPr>
    </w:p>
    <w:p w14:paraId="65A19773"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Constructor &amp; Destructor Documentation</w:t>
      </w:r>
    </w:p>
    <w:p w14:paraId="033BF38B"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__init__:pca9547\:\:PCA9547"</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pca9547\:\:PCA9547:__init__"</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pca9547.PCA9547.__init__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ddress</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0x70</w:t>
      </w:r>
      <w:r w:rsidRPr="00A6148E">
        <w:rPr>
          <w:rFonts w:ascii="Calibri" w:hAnsi="Calibri"/>
          <w:b/>
          <w:bCs/>
          <w:sz w:val="22"/>
          <w:szCs w:val="22"/>
          <w:lang w:val="en-US" w:eastAsia="en-US"/>
        </w:rPr>
        <w:t>)</w:t>
      </w:r>
    </w:p>
    <w:p w14:paraId="2DFACA07" w14:textId="77777777" w:rsidR="00A6148E" w:rsidRPr="00A6148E" w:rsidRDefault="00A6148E" w:rsidP="00A6148E">
      <w:pPr>
        <w:autoSpaceDE w:val="0"/>
        <w:autoSpaceDN w:val="0"/>
        <w:spacing w:before="30" w:after="60"/>
        <w:ind w:left="360"/>
        <w:jc w:val="both"/>
        <w:rPr>
          <w:sz w:val="20"/>
          <w:szCs w:val="20"/>
          <w:lang w:val="en-US" w:eastAsia="en-US"/>
        </w:rPr>
      </w:pPr>
      <w:bookmarkStart w:id="894" w:name="AAAAAAAABY"/>
      <w:bookmarkEnd w:id="894"/>
    </w:p>
    <w:p w14:paraId="092540AC"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Consructor. </w:t>
      </w:r>
    </w:p>
    <w:p w14:paraId="752EAD98"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Defines the address for the multiplexor </w:t>
      </w:r>
    </w:p>
    <w:p w14:paraId="1AC69961"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0AA7B48B" w14:textId="77777777" w:rsidTr="0075155C">
        <w:tc>
          <w:tcPr>
            <w:tcW w:w="1761" w:type="dxa"/>
          </w:tcPr>
          <w:p w14:paraId="4FF6ED23"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4EF43BD2"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tc pointer </w:t>
            </w:r>
          </w:p>
        </w:tc>
      </w:tr>
      <w:tr w:rsidR="00A6148E" w:rsidRPr="00A6148E" w14:paraId="2A74272E" w14:textId="77777777" w:rsidTr="0075155C">
        <w:tc>
          <w:tcPr>
            <w:tcW w:w="1761" w:type="dxa"/>
          </w:tcPr>
          <w:p w14:paraId="5EC5F663"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ddress</w:t>
            </w:r>
            <w:r w:rsidRPr="00A6148E">
              <w:rPr>
                <w:sz w:val="20"/>
                <w:szCs w:val="20"/>
                <w:lang w:val="en-US" w:eastAsia="en-US"/>
              </w:rPr>
              <w:t xml:space="preserve"> </w:t>
            </w:r>
          </w:p>
        </w:tc>
        <w:tc>
          <w:tcPr>
            <w:tcW w:w="6561" w:type="dxa"/>
          </w:tcPr>
          <w:p w14:paraId="6B8A0F26"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Address to be used </w:t>
            </w:r>
          </w:p>
        </w:tc>
      </w:tr>
    </w:tbl>
    <w:p w14:paraId="450FEBA6"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0ED01447"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Member Function Documentation</w:t>
      </w:r>
    </w:p>
    <w:p w14:paraId="5FA69A85"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getChannel:pca9547\:\:PCA9547"</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pca9547\:\:PCA9547:getChannel"</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pca9547.PCA9547.getChannel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1582B909" w14:textId="77777777" w:rsidR="00A6148E" w:rsidRPr="00A6148E" w:rsidRDefault="00A6148E" w:rsidP="00A6148E">
      <w:pPr>
        <w:autoSpaceDE w:val="0"/>
        <w:autoSpaceDN w:val="0"/>
        <w:spacing w:before="30" w:after="60"/>
        <w:ind w:left="360"/>
        <w:jc w:val="both"/>
        <w:rPr>
          <w:sz w:val="20"/>
          <w:szCs w:val="20"/>
          <w:lang w:val="en-US" w:eastAsia="en-US"/>
        </w:rPr>
      </w:pPr>
      <w:bookmarkStart w:id="895" w:name="AAAAAAAABZ"/>
      <w:bookmarkEnd w:id="895"/>
    </w:p>
    <w:p w14:paraId="53014424"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Gets the current enabled channel. </w:t>
      </w:r>
    </w:p>
    <w:p w14:paraId="72A009EB" w14:textId="77777777" w:rsidR="00A6148E" w:rsidRPr="00A6148E" w:rsidRDefault="00A6148E" w:rsidP="00A6148E">
      <w:pPr>
        <w:autoSpaceDE w:val="0"/>
        <w:autoSpaceDN w:val="0"/>
        <w:spacing w:before="30" w:after="60"/>
        <w:ind w:left="360"/>
        <w:jc w:val="both"/>
        <w:rPr>
          <w:sz w:val="22"/>
          <w:szCs w:val="22"/>
          <w:lang w:val="en-US" w:eastAsia="en-US"/>
        </w:rPr>
      </w:pPr>
    </w:p>
    <w:p w14:paraId="00A96B58"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4BAEE944" w14:textId="77777777" w:rsidTr="0075155C">
        <w:tc>
          <w:tcPr>
            <w:tcW w:w="1761" w:type="dxa"/>
          </w:tcPr>
          <w:p w14:paraId="7E87C2E4"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394CA05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tc pointer </w:t>
            </w:r>
          </w:p>
        </w:tc>
      </w:tr>
    </w:tbl>
    <w:p w14:paraId="1037A521"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41C6AB25"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the enabled channel number </w:t>
      </w:r>
    </w:p>
    <w:p w14:paraId="7DA08134"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lastRenderedPageBreak/>
        <w:fldChar w:fldCharType="begin"/>
      </w:r>
      <w:r w:rsidRPr="00A6148E">
        <w:rPr>
          <w:rFonts w:ascii="Calibri" w:hAnsi="Calibri"/>
          <w:b/>
          <w:bCs/>
          <w:sz w:val="22"/>
          <w:szCs w:val="22"/>
          <w:lang w:val="en-US" w:eastAsia="en-US"/>
        </w:rPr>
        <w:instrText>xe "resetChannel:pca9547\:\:PCA9547"</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pca9547\:\:PCA9547:resetChannel"</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pca9547.PCA9547.resetChannel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1189B522" w14:textId="77777777" w:rsidR="00A6148E" w:rsidRPr="00A6148E" w:rsidRDefault="00A6148E" w:rsidP="00A6148E">
      <w:pPr>
        <w:autoSpaceDE w:val="0"/>
        <w:autoSpaceDN w:val="0"/>
        <w:spacing w:before="30" w:after="60"/>
        <w:ind w:left="360"/>
        <w:jc w:val="both"/>
        <w:rPr>
          <w:sz w:val="20"/>
          <w:szCs w:val="20"/>
          <w:lang w:val="en-US" w:eastAsia="en-US"/>
        </w:rPr>
      </w:pPr>
      <w:bookmarkStart w:id="896" w:name="AAAAAAAACA"/>
      <w:bookmarkEnd w:id="896"/>
    </w:p>
    <w:p w14:paraId="6AF69BF6"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Resets the multiplexor. </w:t>
      </w:r>
    </w:p>
    <w:p w14:paraId="11CA1891"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When reseted, the </w:t>
      </w:r>
      <w:r w:rsidRPr="00A6148E">
        <w:rPr>
          <w:b/>
          <w:bCs/>
          <w:sz w:val="22"/>
          <w:szCs w:val="22"/>
          <w:lang w:val="en-US" w:eastAsia="en-US"/>
        </w:rPr>
        <w:t>PCA9547</w:t>
      </w:r>
      <w:r w:rsidRPr="00A6148E">
        <w:rPr>
          <w:sz w:val="22"/>
          <w:szCs w:val="22"/>
          <w:lang w:val="en-US" w:eastAsia="en-US"/>
        </w:rPr>
        <w:t xml:space="preserve"> restore to the default channel, 0. </w:t>
      </w:r>
    </w:p>
    <w:p w14:paraId="111D313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1FD0D060" w14:textId="77777777" w:rsidTr="0075155C">
        <w:tc>
          <w:tcPr>
            <w:tcW w:w="1761" w:type="dxa"/>
          </w:tcPr>
          <w:p w14:paraId="27F6E4B4"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45B0845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tc pointer </w:t>
            </w:r>
          </w:p>
        </w:tc>
      </w:tr>
    </w:tbl>
    <w:p w14:paraId="28D6A827"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tChannel:pca9547\:\:PCA9547"</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pca9547\:\:PCA9547:setChannel"</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pca9547.PCA9547.setChannel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channel</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0</w:t>
      </w:r>
      <w:r w:rsidRPr="00A6148E">
        <w:rPr>
          <w:rFonts w:ascii="Calibri" w:hAnsi="Calibri"/>
          <w:b/>
          <w:bCs/>
          <w:sz w:val="22"/>
          <w:szCs w:val="22"/>
          <w:lang w:val="en-US" w:eastAsia="en-US"/>
        </w:rPr>
        <w:t>)</w:t>
      </w:r>
    </w:p>
    <w:p w14:paraId="4DFD9943" w14:textId="77777777" w:rsidR="00A6148E" w:rsidRPr="00A6148E" w:rsidRDefault="00A6148E" w:rsidP="00A6148E">
      <w:pPr>
        <w:autoSpaceDE w:val="0"/>
        <w:autoSpaceDN w:val="0"/>
        <w:spacing w:before="30" w:after="60"/>
        <w:ind w:left="360"/>
        <w:jc w:val="both"/>
        <w:rPr>
          <w:sz w:val="20"/>
          <w:szCs w:val="20"/>
          <w:lang w:val="en-US" w:eastAsia="en-US"/>
        </w:rPr>
      </w:pPr>
      <w:bookmarkStart w:id="897" w:name="AAAAAAAACB"/>
      <w:bookmarkEnd w:id="897"/>
    </w:p>
    <w:p w14:paraId="14ED88EB"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ets the current enabled channel. </w:t>
      </w:r>
    </w:p>
    <w:p w14:paraId="77AA5039" w14:textId="77777777" w:rsidR="00A6148E" w:rsidRPr="00A6148E" w:rsidRDefault="00A6148E" w:rsidP="00A6148E">
      <w:pPr>
        <w:autoSpaceDE w:val="0"/>
        <w:autoSpaceDN w:val="0"/>
        <w:spacing w:before="30" w:after="60"/>
        <w:ind w:left="360"/>
        <w:jc w:val="both"/>
        <w:rPr>
          <w:sz w:val="22"/>
          <w:szCs w:val="22"/>
          <w:lang w:val="en-US" w:eastAsia="en-US"/>
        </w:rPr>
      </w:pPr>
    </w:p>
    <w:p w14:paraId="5BD48507"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7FA038D5" w14:textId="77777777" w:rsidTr="0075155C">
        <w:tc>
          <w:tcPr>
            <w:tcW w:w="1761" w:type="dxa"/>
          </w:tcPr>
          <w:p w14:paraId="03005429"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3EA94A9D"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tc pointer </w:t>
            </w:r>
          </w:p>
        </w:tc>
      </w:tr>
      <w:tr w:rsidR="00A6148E" w:rsidRPr="00A6148E" w14:paraId="2BAF6B1C" w14:textId="77777777" w:rsidTr="0075155C">
        <w:tc>
          <w:tcPr>
            <w:tcW w:w="1761" w:type="dxa"/>
          </w:tcPr>
          <w:p w14:paraId="40B14561"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channel</w:t>
            </w:r>
            <w:r w:rsidRPr="00A6148E">
              <w:rPr>
                <w:sz w:val="20"/>
                <w:szCs w:val="20"/>
                <w:lang w:val="en-US" w:eastAsia="en-US"/>
              </w:rPr>
              <w:t xml:space="preserve"> </w:t>
            </w:r>
          </w:p>
        </w:tc>
        <w:tc>
          <w:tcPr>
            <w:tcW w:w="6561" w:type="dxa"/>
          </w:tcPr>
          <w:p w14:paraId="6BBF79C5"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channel to enable </w:t>
            </w:r>
          </w:p>
        </w:tc>
      </w:tr>
    </w:tbl>
    <w:p w14:paraId="03ACE46C"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1AC3AF25"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t>The documentation for this class was generated from the following file:</w:t>
      </w:r>
    </w:p>
    <w:p w14:paraId="6022E2D9" w14:textId="77777777" w:rsidR="00A6148E" w:rsidRPr="00A6148E" w:rsidRDefault="00A6148E" w:rsidP="00A6148E">
      <w:pPr>
        <w:tabs>
          <w:tab w:val="num" w:pos="720"/>
        </w:tabs>
        <w:autoSpaceDE w:val="0"/>
        <w:autoSpaceDN w:val="0"/>
        <w:ind w:left="720" w:hanging="360"/>
        <w:rPr>
          <w:sz w:val="20"/>
          <w:szCs w:val="20"/>
          <w:lang w:val="en-US" w:eastAsia="en-US"/>
        </w:rPr>
        <w:sectPr w:rsidR="00A6148E" w:rsidRPr="00A6148E">
          <w:pgSz w:w="12240" w:h="15840"/>
          <w:pgMar w:top="1440" w:right="1440" w:bottom="1440" w:left="1440" w:header="720" w:footer="720" w:gutter="0"/>
          <w:cols w:space="720"/>
          <w:noEndnote/>
        </w:sectPr>
      </w:pPr>
      <w:r w:rsidRPr="00A6148E">
        <w:rPr>
          <w:sz w:val="20"/>
          <w:szCs w:val="20"/>
          <w:lang w:val="en-US" w:eastAsia="en-US"/>
        </w:rPr>
        <w:t>Test6/pca9547.py</w:t>
      </w:r>
    </w:p>
    <w:p w14:paraId="356598D1" w14:textId="77777777" w:rsidR="00A6148E" w:rsidRPr="00A6148E" w:rsidRDefault="00A6148E" w:rsidP="00A6148E">
      <w:pPr>
        <w:widowControl w:val="0"/>
        <w:autoSpaceDE w:val="0"/>
        <w:autoSpaceDN w:val="0"/>
        <w:adjustRightInd w:val="0"/>
        <w:rPr>
          <w:sz w:val="20"/>
          <w:szCs w:val="20"/>
          <w:lang w:val="en-US" w:eastAsia="en-US"/>
        </w:rPr>
      </w:pPr>
    </w:p>
    <w:p w14:paraId="28843D53" w14:textId="5DC53541" w:rsidR="00F4460F" w:rsidRDefault="00F4460F" w:rsidP="003D23BC">
      <w:pPr>
        <w:pStyle w:val="TTCuerpoIndentado"/>
      </w:pPr>
    </w:p>
    <w:sectPr w:rsidR="00F4460F" w:rsidSect="00A6148E">
      <w:type w:val="continuous"/>
      <w:pgSz w:w="12240" w:h="15840"/>
      <w:pgMar w:top="1440" w:right="1440" w:bottom="1440" w:left="1440" w:header="720" w:footer="720" w:gutter="0"/>
      <w:cols w:space="720"/>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SSepulveda" w:date="2014-12-16T04:43:00Z" w:initials="S">
    <w:p w14:paraId="77228534" w14:textId="5A1D6DB2" w:rsidR="00880C18" w:rsidRDefault="00880C18">
      <w:pPr>
        <w:pStyle w:val="Textocomentario"/>
      </w:pPr>
      <w:r>
        <w:rPr>
          <w:rStyle w:val="Refdecomentario"/>
        </w:rPr>
        <w:annotationRef/>
      </w:r>
      <w:r>
        <w:t>Togo: Premisa incorrecta</w:t>
      </w:r>
      <w:r w:rsidR="00B5224E">
        <w:t>?</w:t>
      </w:r>
    </w:p>
    <w:p w14:paraId="0BE9DE6A" w14:textId="3664F525" w:rsidR="00B5224E" w:rsidRDefault="00B5224E">
      <w:pPr>
        <w:pStyle w:val="Textocomentario"/>
      </w:pPr>
      <w:r>
        <w:t>Reyes: Nivel de precisión, miden desplazamiento?</w:t>
      </w:r>
    </w:p>
  </w:comment>
  <w:comment w:id="206" w:author="SSepulveda" w:date="2014-12-16T04:56:00Z" w:initials="S">
    <w:p w14:paraId="479BC670" w14:textId="77777777" w:rsidR="00167A94" w:rsidRDefault="00167A94">
      <w:pPr>
        <w:pStyle w:val="Textocomentario"/>
      </w:pPr>
      <w:r>
        <w:rPr>
          <w:rStyle w:val="Refdecomentario"/>
        </w:rPr>
        <w:annotationRef/>
      </w:r>
      <w:r>
        <w:t>TODO: reparar citaciones en Zotero (Weinstein)</w:t>
      </w:r>
    </w:p>
    <w:p w14:paraId="1327DC36" w14:textId="3E189FAA" w:rsidR="00167A94" w:rsidRDefault="00167A94">
      <w:pPr>
        <w:pStyle w:val="Textocomentario"/>
      </w:pPr>
      <w:r>
        <w:t>Junto a las de GAO, NIU GUO</w:t>
      </w:r>
    </w:p>
  </w:comment>
  <w:comment w:id="209" w:author="SSepulveda" w:date="2014-12-16T05:00:00Z" w:initials="S">
    <w:p w14:paraId="7A2974A0" w14:textId="1E479D49" w:rsidR="00167A94" w:rsidRDefault="00167A94">
      <w:pPr>
        <w:pStyle w:val="Textocomentario"/>
      </w:pPr>
      <w:r>
        <w:t xml:space="preserve">Togo: </w:t>
      </w:r>
      <w:r>
        <w:rPr>
          <w:rStyle w:val="Refdecomentario"/>
        </w:rPr>
        <w:annotationRef/>
      </w:r>
      <w:r>
        <w:t>“hipotesis”</w:t>
      </w:r>
    </w:p>
    <w:p w14:paraId="4DF15DA0" w14:textId="77777777" w:rsidR="00167A94" w:rsidRDefault="00167A94">
      <w:pPr>
        <w:pStyle w:val="Textocomentario"/>
      </w:pPr>
    </w:p>
    <w:p w14:paraId="3FA1A8F4" w14:textId="65EE68C0" w:rsidR="00167A94" w:rsidRDefault="00167A94">
      <w:pPr>
        <w:pStyle w:val="Textocomentario"/>
      </w:pPr>
      <w:r>
        <w:t>Reyes: Restringir la validación de la hipótesis (TODO)</w:t>
      </w:r>
    </w:p>
  </w:comment>
  <w:comment w:id="214" w:author="SSepulveda" w:date="2014-12-16T05:01:00Z" w:initials="S">
    <w:p w14:paraId="5B3CA442" w14:textId="77777777" w:rsidR="00167A94" w:rsidRPr="00167A94" w:rsidRDefault="00167A94">
      <w:pPr>
        <w:pStyle w:val="Textocomentario"/>
        <w:rPr>
          <w:lang w:val="en-US"/>
        </w:rPr>
      </w:pPr>
      <w:r>
        <w:rPr>
          <w:rStyle w:val="Refdecomentario"/>
        </w:rPr>
        <w:annotationRef/>
      </w:r>
      <w:r w:rsidRPr="00167A94">
        <w:rPr>
          <w:lang w:val="en-US"/>
        </w:rPr>
        <w:t>Weinstein: citar a Weinstein &amp; Moore “pose estimation of …”</w:t>
      </w:r>
    </w:p>
    <w:p w14:paraId="15BA95C6" w14:textId="77777777" w:rsidR="00167A94" w:rsidRDefault="00167A94">
      <w:pPr>
        <w:pStyle w:val="Textocomentario"/>
        <w:rPr>
          <w:lang w:val="en-US"/>
        </w:rPr>
      </w:pPr>
    </w:p>
    <w:p w14:paraId="3C69B0D1" w14:textId="6C31CF7A" w:rsidR="00167A94" w:rsidRPr="00167A94" w:rsidRDefault="00167A94">
      <w:pPr>
        <w:pStyle w:val="Textocomentario"/>
        <w:rPr>
          <w:lang w:val="es-ES"/>
        </w:rPr>
      </w:pPr>
      <w:r w:rsidRPr="00167A94">
        <w:rPr>
          <w:lang w:val="es-ES"/>
        </w:rPr>
        <w:t>Togo:</w:t>
      </w:r>
      <w:r>
        <w:rPr>
          <w:lang w:val="es-ES"/>
        </w:rPr>
        <w:t xml:space="preserve"> </w:t>
      </w:r>
      <w:r w:rsidRPr="00167A94">
        <w:rPr>
          <w:lang w:val="es-ES"/>
        </w:rPr>
        <w:t>Salvo fusion de sensors, el estado del arte fue un glosario</w:t>
      </w:r>
    </w:p>
  </w:comment>
  <w:comment w:id="278" w:author="SSepulveda" w:date="2014-12-16T05:29:00Z" w:initials="S">
    <w:p w14:paraId="103ACABF" w14:textId="77777777" w:rsidR="005D6429" w:rsidRDefault="005D6429">
      <w:pPr>
        <w:pStyle w:val="Textocomentario"/>
      </w:pPr>
      <w:r>
        <w:rPr>
          <w:rStyle w:val="Refdecomentario"/>
        </w:rPr>
        <w:annotationRef/>
      </w:r>
      <w:r>
        <w:t>Togo: definición incorrecta (Madgwick está errado?)</w:t>
      </w:r>
    </w:p>
    <w:p w14:paraId="3A80C725" w14:textId="77777777" w:rsidR="005D6429" w:rsidRDefault="005D6429">
      <w:pPr>
        <w:pStyle w:val="Textocomentario"/>
      </w:pPr>
    </w:p>
    <w:p w14:paraId="57B554EE" w14:textId="7964B466" w:rsidR="005D6429" w:rsidRDefault="005D6429">
      <w:pPr>
        <w:pStyle w:val="Textocomentario"/>
      </w:pPr>
      <w:r>
        <w:t>TODO: fuente figura 1</w:t>
      </w:r>
    </w:p>
  </w:comment>
  <w:comment w:id="295" w:author="SSepulveda" w:date="2014-12-16T05:39:00Z" w:initials="S">
    <w:p w14:paraId="039E270E" w14:textId="77777777" w:rsidR="006F5C8C" w:rsidRDefault="006F5C8C">
      <w:pPr>
        <w:pStyle w:val="Textocomentario"/>
      </w:pPr>
      <w:r>
        <w:rPr>
          <w:rStyle w:val="Refdecomentario"/>
        </w:rPr>
        <w:annotationRef/>
      </w:r>
      <w:r>
        <w:t>Togo: vcotocición?</w:t>
      </w:r>
    </w:p>
    <w:p w14:paraId="7932B082" w14:textId="654CFC6E" w:rsidR="006F5C8C" w:rsidRDefault="006F5C8C">
      <w:pPr>
        <w:pStyle w:val="Textocomentario"/>
      </w:pPr>
    </w:p>
  </w:comment>
  <w:comment w:id="305" w:author="SSepulveda" w:date="2014-12-16T05:40:00Z" w:initials="S">
    <w:p w14:paraId="36591FD5" w14:textId="50A0D438" w:rsidR="006F5C8C" w:rsidRDefault="006F5C8C">
      <w:pPr>
        <w:pStyle w:val="Textocomentario"/>
      </w:pPr>
      <w:r>
        <w:rPr>
          <w:rStyle w:val="Refdecomentario"/>
        </w:rPr>
        <w:annotationRef/>
      </w:r>
      <w:r>
        <w:t>Weinstein: Digo que es mi trabajo de seminario, necesito citarme completo ¿?</w:t>
      </w:r>
    </w:p>
  </w:comment>
  <w:comment w:id="331" w:author="SSepulveda" w:date="2014-12-16T05:56:00Z" w:initials="S">
    <w:p w14:paraId="13BCAC96" w14:textId="77777777" w:rsidR="000E0BA9" w:rsidRDefault="000E0BA9">
      <w:pPr>
        <w:pStyle w:val="Textocomentario"/>
      </w:pPr>
      <w:r>
        <w:rPr>
          <w:rStyle w:val="Refdecomentario"/>
        </w:rPr>
        <w:annotationRef/>
      </w:r>
      <w:r>
        <w:t>Togo: Escla de la figura 5</w:t>
      </w:r>
    </w:p>
    <w:p w14:paraId="4CF76A14" w14:textId="77777777" w:rsidR="000E0BA9" w:rsidRDefault="000E0BA9">
      <w:pPr>
        <w:pStyle w:val="Textocomentario"/>
      </w:pPr>
    </w:p>
    <w:p w14:paraId="4AAD5077" w14:textId="77777777" w:rsidR="000E0BA9" w:rsidRDefault="000E0BA9">
      <w:pPr>
        <w:pStyle w:val="Textocomentario"/>
      </w:pPr>
      <w:r>
        <w:t>Reyes: Fuente</w:t>
      </w:r>
    </w:p>
    <w:p w14:paraId="494A4799" w14:textId="77777777" w:rsidR="000E0BA9" w:rsidRDefault="000E0BA9">
      <w:pPr>
        <w:pStyle w:val="Textocomentario"/>
      </w:pPr>
    </w:p>
    <w:p w14:paraId="62D39AF5" w14:textId="41A99E69" w:rsidR="000E0BA9" w:rsidRDefault="000E0BA9">
      <w:pPr>
        <w:pStyle w:val="Textocomentario"/>
      </w:pPr>
      <w:r>
        <w:t>TODO</w:t>
      </w:r>
    </w:p>
  </w:comment>
  <w:comment w:id="340" w:author="SSepulveda" w:date="2014-12-16T06:31:00Z" w:initials="S">
    <w:p w14:paraId="04431B9E" w14:textId="1CD07DF4" w:rsidR="00ED2EB2" w:rsidRDefault="00ED2EB2">
      <w:pPr>
        <w:pStyle w:val="Textocomentario"/>
      </w:pPr>
      <w:r>
        <w:rPr>
          <w:rStyle w:val="Refdecomentario"/>
        </w:rPr>
        <w:annotationRef/>
      </w:r>
      <w:r>
        <w:t>Weinstein: creo que significa algo más preciso que eso</w:t>
      </w:r>
    </w:p>
  </w:comment>
  <w:comment w:id="344" w:author="SSepulveda" w:date="2014-12-16T06:32:00Z" w:initials="S">
    <w:p w14:paraId="32C8CD65" w14:textId="77777777" w:rsidR="00ED2EB2" w:rsidRDefault="00ED2EB2">
      <w:pPr>
        <w:pStyle w:val="Textocomentario"/>
      </w:pPr>
      <w:r>
        <w:rPr>
          <w:rStyle w:val="Refdecomentario"/>
        </w:rPr>
        <w:annotationRef/>
      </w:r>
      <w:r>
        <w:t>Weinstein: En 1969, el modulo lunar del apollo 11 utilizo un KF para aterrizar en la luna, con un computador de 2MHz y 2K de memoria</w:t>
      </w:r>
    </w:p>
    <w:p w14:paraId="2E6ACBEF" w14:textId="77777777" w:rsidR="00ED2EB2" w:rsidRDefault="00ED2EB2">
      <w:pPr>
        <w:pStyle w:val="Textocomentario"/>
      </w:pPr>
    </w:p>
    <w:p w14:paraId="057CABC6" w14:textId="46205338" w:rsidR="00ED2EB2" w:rsidRDefault="00ED2EB2">
      <w:pPr>
        <w:pStyle w:val="Textocomentario"/>
      </w:pPr>
      <w:r>
        <w:t>Sepúlveda: a estado del arte… definir alta carga computacional, investigar si era un procesador dedicado para eso, y probablemente no eran necesarias altas frecuencias de muestreo.</w:t>
      </w:r>
    </w:p>
  </w:comment>
  <w:comment w:id="353" w:author="SSepulveda" w:date="2014-12-16T06:35:00Z" w:initials="S">
    <w:p w14:paraId="7467F991" w14:textId="0F32CD3A" w:rsidR="00ED2EB2" w:rsidRDefault="00ED2EB2">
      <w:pPr>
        <w:pStyle w:val="Textocomentario"/>
      </w:pPr>
      <w:r>
        <w:rPr>
          <w:rStyle w:val="Refdecomentario"/>
        </w:rPr>
        <w:annotationRef/>
      </w:r>
      <w:r>
        <w:t>TODO: fuente de la imagen (Madgwick)</w:t>
      </w:r>
    </w:p>
  </w:comment>
  <w:comment w:id="369" w:author="SSepulveda" w:date="2014-12-16T06:39:00Z" w:initials="S">
    <w:p w14:paraId="2D0F7018" w14:textId="10582C32" w:rsidR="002E75C2" w:rsidRDefault="002E75C2">
      <w:pPr>
        <w:pStyle w:val="Textocomentario"/>
      </w:pPr>
      <w:r>
        <w:rPr>
          <w:rStyle w:val="Refdecomentario"/>
        </w:rPr>
        <w:annotationRef/>
      </w:r>
      <w:r>
        <w:t>Togo: Definición tautológica</w:t>
      </w:r>
    </w:p>
  </w:comment>
  <w:comment w:id="387" w:author="SSepulveda" w:date="2014-12-16T06:51:00Z" w:initials="S">
    <w:p w14:paraId="740D7B61" w14:textId="602CCC24" w:rsidR="00EE460E" w:rsidRDefault="00EE460E">
      <w:pPr>
        <w:pStyle w:val="Textocomentario"/>
      </w:pPr>
      <w:r>
        <w:rPr>
          <w:rStyle w:val="Refdecomentario"/>
        </w:rPr>
        <w:annotationRef/>
      </w:r>
      <w:r>
        <w:t>Togo: porque 20 Hz?</w:t>
      </w:r>
    </w:p>
  </w:comment>
  <w:comment w:id="393" w:author="SSepulveda" w:date="2014-12-16T07:02:00Z" w:initials="S">
    <w:p w14:paraId="793E4BB4" w14:textId="0CD2A65D" w:rsidR="000E4311" w:rsidRDefault="000E4311">
      <w:pPr>
        <w:pStyle w:val="Textocomentario"/>
      </w:pPr>
      <w:r>
        <w:rPr>
          <w:rStyle w:val="Refdecomentario"/>
        </w:rPr>
        <w:annotationRef/>
      </w:r>
      <w:r>
        <w:t>Togo: pasar a mg/LSB</w:t>
      </w:r>
    </w:p>
    <w:p w14:paraId="53AD61EB" w14:textId="3D92686F" w:rsidR="000E4311" w:rsidRDefault="000E4311">
      <w:pPr>
        <w:pStyle w:val="Textocomentario"/>
      </w:pPr>
      <w:r>
        <w:t>TODO</w:t>
      </w:r>
    </w:p>
    <w:p w14:paraId="29C17E41" w14:textId="77777777" w:rsidR="000E4311" w:rsidRDefault="000E4311">
      <w:pPr>
        <w:pStyle w:val="Textocomentario"/>
      </w:pPr>
    </w:p>
    <w:p w14:paraId="7F154193" w14:textId="22D3B1C7" w:rsidR="000E4311" w:rsidRDefault="000E4311">
      <w:pPr>
        <w:pStyle w:val="Textocomentario"/>
      </w:pPr>
      <w:r>
        <w:t>Espaciar tablas</w:t>
      </w:r>
    </w:p>
    <w:p w14:paraId="6D81ACEB" w14:textId="2E57E341" w:rsidR="000E4311" w:rsidRDefault="000E4311">
      <w:pPr>
        <w:pStyle w:val="Textocomentario"/>
      </w:pPr>
      <w:r>
        <w:t>Corregir g G</w:t>
      </w:r>
    </w:p>
    <w:p w14:paraId="7CB604C8" w14:textId="30838A90" w:rsidR="000E4311" w:rsidRDefault="000E4311">
      <w:pPr>
        <w:pStyle w:val="Textocomentario"/>
      </w:pPr>
      <w:r>
        <w:t>Agregar na en vacios</w:t>
      </w:r>
    </w:p>
  </w:comment>
  <w:comment w:id="398" w:author="SSepulveda" w:date="2014-12-16T07:03:00Z" w:initials="S">
    <w:p w14:paraId="0844FF20" w14:textId="79CADEA8" w:rsidR="000E4311" w:rsidRDefault="000E4311">
      <w:pPr>
        <w:pStyle w:val="Textocomentario"/>
      </w:pPr>
      <w:r>
        <w:rPr>
          <w:rStyle w:val="Refdecomentario"/>
        </w:rPr>
        <w:annotationRef/>
      </w:r>
      <w:r>
        <w:t>Togo: igualar mediciones</w:t>
      </w:r>
    </w:p>
    <w:p w14:paraId="34BD5207" w14:textId="5E009901" w:rsidR="000E4311" w:rsidRDefault="000E4311">
      <w:pPr>
        <w:pStyle w:val="Textocomentario"/>
      </w:pPr>
      <w:r>
        <w:t>TODO</w:t>
      </w:r>
    </w:p>
  </w:comment>
  <w:comment w:id="403" w:author="SSepulveda" w:date="2014-12-16T07:04:00Z" w:initials="S">
    <w:p w14:paraId="57FA999F" w14:textId="77777777" w:rsidR="000E4311" w:rsidRDefault="000E4311">
      <w:pPr>
        <w:pStyle w:val="Textocomentario"/>
      </w:pPr>
      <w:r>
        <w:rPr>
          <w:rStyle w:val="Refdecomentario"/>
        </w:rPr>
        <w:annotationRef/>
      </w:r>
      <w:r>
        <w:t>Togo: igualar mediciones</w:t>
      </w:r>
    </w:p>
    <w:p w14:paraId="76CCDDB8" w14:textId="43E455EF" w:rsidR="000E4311" w:rsidRDefault="000E4311">
      <w:pPr>
        <w:pStyle w:val="Textocomentario"/>
      </w:pPr>
      <w:r>
        <w:t>TODO</w:t>
      </w:r>
    </w:p>
  </w:comment>
  <w:comment w:id="407" w:author="SSepulveda" w:date="2014-12-16T07:11:00Z" w:initials="S">
    <w:p w14:paraId="649C48AE" w14:textId="77777777" w:rsidR="00051FBA" w:rsidRDefault="00051FBA">
      <w:pPr>
        <w:pStyle w:val="Textocomentario"/>
      </w:pPr>
      <w:r>
        <w:rPr>
          <w:rStyle w:val="Refdecomentario"/>
        </w:rPr>
        <w:annotationRef/>
      </w:r>
      <w:r>
        <w:t>Togo: ¿?</w:t>
      </w:r>
    </w:p>
    <w:p w14:paraId="59CFA7C7" w14:textId="77777777" w:rsidR="00051FBA" w:rsidRDefault="00051FBA">
      <w:pPr>
        <w:pStyle w:val="Textocomentario"/>
      </w:pPr>
    </w:p>
    <w:p w14:paraId="6B8F87BD" w14:textId="37CB10AD" w:rsidR="00051FBA" w:rsidRDefault="00051FBA">
      <w:pPr>
        <w:pStyle w:val="Textocomentario"/>
      </w:pPr>
      <w:r>
        <w:t>Sepulveda : la forma es que está construida el dispositivo?</w:t>
      </w:r>
    </w:p>
  </w:comment>
  <w:comment w:id="410" w:author="SSepulveda" w:date="2014-12-16T07:13:00Z" w:initials="S">
    <w:p w14:paraId="54D80040" w14:textId="5D50289F" w:rsidR="00051FBA" w:rsidRDefault="00051FBA">
      <w:pPr>
        <w:pStyle w:val="Textocomentario"/>
      </w:pPr>
      <w:r>
        <w:rPr>
          <w:rStyle w:val="Refdecomentario"/>
        </w:rPr>
        <w:annotationRef/>
      </w:r>
      <w:r>
        <w:t>Togo: muestreo se mide en KS/s</w:t>
      </w:r>
    </w:p>
  </w:comment>
  <w:comment w:id="412" w:author="SSepulveda" w:date="2014-12-16T07:17:00Z" w:initials="S">
    <w:p w14:paraId="673335E6" w14:textId="2D596358" w:rsidR="00051FBA" w:rsidRDefault="00051FBA">
      <w:pPr>
        <w:pStyle w:val="Textocomentario"/>
      </w:pPr>
      <w:r>
        <w:rPr>
          <w:rStyle w:val="Refdecomentario"/>
        </w:rPr>
        <w:annotationRef/>
      </w:r>
      <w:r>
        <w:t>Togo: en KS/s</w:t>
      </w:r>
    </w:p>
  </w:comment>
  <w:comment w:id="434" w:author="SSepulveda" w:date="2014-12-16T07:42:00Z" w:initials="S">
    <w:p w14:paraId="0DDEC8C2" w14:textId="4303B1BE" w:rsidR="001F5985" w:rsidRDefault="001F5985">
      <w:pPr>
        <w:pStyle w:val="Textocomentario"/>
      </w:pPr>
      <w:r>
        <w:rPr>
          <w:rStyle w:val="Refdecomentario"/>
        </w:rPr>
        <w:annotationRef/>
      </w:r>
      <w:r>
        <w:t>Reyes: referenciar</w:t>
      </w:r>
    </w:p>
  </w:comment>
  <w:comment w:id="466" w:author="SSepulveda" w:date="2014-12-16T07:52:00Z" w:initials="S">
    <w:p w14:paraId="6B9B12CC" w14:textId="30A312F5" w:rsidR="008E3A96" w:rsidRDefault="008E3A96">
      <w:pPr>
        <w:pStyle w:val="Textocomentario"/>
      </w:pPr>
      <w:r>
        <w:rPr>
          <w:rStyle w:val="Refdecomentario"/>
        </w:rPr>
        <w:annotationRef/>
      </w:r>
      <w:r>
        <w:t>Reyes: referencias a las librerías no está de más…</w:t>
      </w:r>
    </w:p>
  </w:comment>
  <w:comment w:id="495" w:author="SSepulveda" w:date="2014-12-16T08:07:00Z" w:initials="S">
    <w:p w14:paraId="45E672D9" w14:textId="62BB0ED2" w:rsidR="00027C2E" w:rsidRDefault="00027C2E">
      <w:pPr>
        <w:pStyle w:val="Textocomentario"/>
      </w:pPr>
      <w:r>
        <w:rPr>
          <w:rStyle w:val="Refdecomentario"/>
        </w:rPr>
        <w:annotationRef/>
      </w:r>
      <w:r>
        <w:t>Reyes: difuminar más la cara</w:t>
      </w:r>
    </w:p>
    <w:p w14:paraId="4B1C2439" w14:textId="77777777" w:rsidR="00027C2E" w:rsidRDefault="00027C2E">
      <w:pPr>
        <w:pStyle w:val="Textocomentario"/>
      </w:pPr>
    </w:p>
    <w:p w14:paraId="22A3B395" w14:textId="11A6704F" w:rsidR="00027C2E" w:rsidRDefault="00027C2E">
      <w:pPr>
        <w:pStyle w:val="Textocomentario"/>
      </w:pPr>
      <w:r>
        <w:t>TO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E9DE6A" w15:done="0"/>
  <w15:commentEx w15:paraId="1327DC36" w15:done="0"/>
  <w15:commentEx w15:paraId="3FA1A8F4" w15:done="0"/>
  <w15:commentEx w15:paraId="3C69B0D1" w15:done="0"/>
  <w15:commentEx w15:paraId="57B554EE" w15:done="0"/>
  <w15:commentEx w15:paraId="7932B082" w15:done="0"/>
  <w15:commentEx w15:paraId="36591FD5" w15:done="0"/>
  <w15:commentEx w15:paraId="62D39AF5" w15:done="0"/>
  <w15:commentEx w15:paraId="04431B9E" w15:done="0"/>
  <w15:commentEx w15:paraId="057CABC6" w15:done="0"/>
  <w15:commentEx w15:paraId="7467F991" w15:done="0"/>
  <w15:commentEx w15:paraId="2D0F7018" w15:done="0"/>
  <w15:commentEx w15:paraId="740D7B61" w15:done="0"/>
  <w15:commentEx w15:paraId="7CB604C8" w15:done="0"/>
  <w15:commentEx w15:paraId="34BD5207" w15:done="0"/>
  <w15:commentEx w15:paraId="76CCDDB8" w15:done="0"/>
  <w15:commentEx w15:paraId="6B8F87BD" w15:done="0"/>
  <w15:commentEx w15:paraId="54D80040" w15:done="0"/>
  <w15:commentEx w15:paraId="673335E6" w15:done="0"/>
  <w15:commentEx w15:paraId="0DDEC8C2" w15:done="0"/>
  <w15:commentEx w15:paraId="6B9B12CC" w15:done="0"/>
  <w15:commentEx w15:paraId="22A3B39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731F5D" w14:textId="77777777" w:rsidR="00CD577A" w:rsidRDefault="00CD577A">
      <w:r>
        <w:separator/>
      </w:r>
    </w:p>
    <w:p w14:paraId="1586ECC8" w14:textId="77777777" w:rsidR="00CD577A" w:rsidRDefault="00CD577A"/>
  </w:endnote>
  <w:endnote w:type="continuationSeparator" w:id="0">
    <w:p w14:paraId="69A9E1F8" w14:textId="77777777" w:rsidR="00CD577A" w:rsidRDefault="00CD577A">
      <w:r>
        <w:continuationSeparator/>
      </w:r>
    </w:p>
    <w:p w14:paraId="354ECCEC" w14:textId="77777777" w:rsidR="00CD577A" w:rsidRDefault="00CD57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Lucida Console"/>
    <w:charset w:val="00"/>
    <w:family w:val="auto"/>
    <w:pitch w:val="variable"/>
    <w:sig w:usb0="00000003" w:usb1="00000000" w:usb2="00000000" w:usb3="00000000" w:csb0="00000001"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Swiss 721 Bold Condensed BT">
    <w:panose1 w:val="020B0706030502030204"/>
    <w:charset w:val="00"/>
    <w:family w:val="auto"/>
    <w:pitch w:val="variable"/>
    <w:sig w:usb0="00000003" w:usb1="00000000" w:usb2="00000000" w:usb3="00000000" w:csb0="00000001" w:csb1="00000000"/>
  </w:font>
  <w:font w:name="Swiss 721 Condensed BT">
    <w:panose1 w:val="020B0506020202030204"/>
    <w:charset w:val="00"/>
    <w:family w:val="auto"/>
    <w:pitch w:val="variable"/>
    <w:sig w:usb0="00000003" w:usb1="00000000" w:usb2="00000000" w:usb3="00000000" w:csb0="0000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EC209" w14:textId="77777777" w:rsidR="0075155C" w:rsidRDefault="0075155C">
    <w:pPr>
      <w:pStyle w:val="Piedepgina"/>
    </w:pPr>
    <w:r>
      <w:pgNum/>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A089D" w14:textId="7F8D6F89" w:rsidR="0075155C" w:rsidRDefault="0075155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6FFCE4" w14:textId="77777777" w:rsidR="00CD577A" w:rsidRDefault="00CD577A">
      <w:r>
        <w:separator/>
      </w:r>
    </w:p>
    <w:p w14:paraId="02459372" w14:textId="77777777" w:rsidR="00CD577A" w:rsidRDefault="00CD577A"/>
  </w:footnote>
  <w:footnote w:type="continuationSeparator" w:id="0">
    <w:p w14:paraId="3103B018" w14:textId="77777777" w:rsidR="00CD577A" w:rsidRDefault="00CD577A">
      <w:r>
        <w:continuationSeparator/>
      </w:r>
    </w:p>
    <w:p w14:paraId="75875571" w14:textId="77777777" w:rsidR="00CD577A" w:rsidRDefault="00CD577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4E28F" w14:textId="3508A50F" w:rsidR="0075155C" w:rsidRPr="00913010" w:rsidRDefault="0075155C"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6DA45E0A" w14:textId="77777777" w:rsidR="0075155C" w:rsidRPr="00913010" w:rsidRDefault="0075155C" w:rsidP="003D23BC">
    <w:pPr>
      <w:pStyle w:val="Piedepgina"/>
      <w:framePr w:w="1825" w:h="1145" w:hRule="exact" w:wrap="around" w:vAnchor="page" w:hAnchor="page" w:x="513" w:y="1793"/>
      <w:rPr>
        <w:rStyle w:val="Nmerodepgina"/>
      </w:rPr>
    </w:pPr>
  </w:p>
  <w:p w14:paraId="55B89A85" w14:textId="77777777" w:rsidR="0075155C" w:rsidRPr="00913010" w:rsidRDefault="0075155C"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Pr>
        <w:rStyle w:val="Nmerodepgina"/>
        <w:rFonts w:ascii="Century Schoolbook" w:hAnsi="Century Schoolbook"/>
        <w:noProof/>
        <w:sz w:val="28"/>
      </w:rPr>
      <w:t>8</w:t>
    </w:r>
    <w:r>
      <w:rPr>
        <w:rStyle w:val="Nmerodepgina"/>
        <w:rFonts w:ascii="Century Schoolbook" w:hAnsi="Century Schoolbook"/>
        <w:sz w:val="28"/>
      </w:rPr>
      <w:fldChar w:fldCharType="end"/>
    </w:r>
  </w:p>
  <w:p w14:paraId="260CC7F2" w14:textId="77777777" w:rsidR="0075155C" w:rsidRDefault="00CD577A">
    <w:pPr>
      <w:pStyle w:val="Encabezado"/>
    </w:pPr>
    <w:r>
      <w:rPr>
        <w:noProof/>
        <w:lang w:eastAsia="ko-KR"/>
      </w:rPr>
      <w:pict w14:anchorId="2BCAC262">
        <v:line id="Line 1" o:spid="_x0000_s2051"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" strokeweight="2pt"/>
      </w:pict>
    </w:r>
    <w:r>
      <w:rPr>
        <w:noProof/>
        <w:lang w:eastAsia="ko-KR"/>
      </w:rPr>
      <w:pict w14:anchorId="1C8FF1AF">
        <v:line id="Line 2" o:spid="_x0000_s2050"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65A2A" w14:textId="77777777" w:rsidR="0075155C" w:rsidRPr="00913010" w:rsidRDefault="0075155C" w:rsidP="003D23BC">
    <w:pPr>
      <w:pStyle w:val="Piedepgina"/>
      <w:framePr w:w="753" w:wrap="around" w:vAnchor="page" w:hAnchor="page" w:x="11009" w:y="3537"/>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8662F3">
      <w:rPr>
        <w:rStyle w:val="Nmerodepgina"/>
        <w:rFonts w:ascii="Century Schoolbook" w:hAnsi="Century Schoolbook"/>
        <w:noProof/>
        <w:sz w:val="28"/>
      </w:rPr>
      <w:t>35</w:t>
    </w:r>
    <w:r>
      <w:rPr>
        <w:rStyle w:val="Nmerodepgina"/>
        <w:rFonts w:ascii="Century Schoolbook" w:hAnsi="Century Schoolbook"/>
        <w:sz w:val="28"/>
      </w:rPr>
      <w:fldChar w:fldCharType="end"/>
    </w:r>
  </w:p>
  <w:p w14:paraId="33ADC3B1" w14:textId="33012160" w:rsidR="0075155C" w:rsidRDefault="0075155C" w:rsidP="003D23B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2</w:t>
    </w:r>
  </w:p>
  <w:p w14:paraId="2C392D40" w14:textId="77777777" w:rsidR="0075155C" w:rsidRPr="00913010" w:rsidRDefault="0075155C" w:rsidP="003D23BC">
    <w:pPr>
      <w:pStyle w:val="Piedepgina"/>
      <w:framePr w:w="1809" w:h="913" w:hRule="exact" w:wrap="around" w:vAnchor="page" w:hAnchor="page" w:x="9937" w:y="1857"/>
      <w:jc w:val="right"/>
      <w:rPr>
        <w:rStyle w:val="Nmerodepgina"/>
      </w:rPr>
    </w:pPr>
  </w:p>
  <w:p w14:paraId="2889C2D3" w14:textId="77777777" w:rsidR="0075155C" w:rsidRDefault="00CD577A" w:rsidP="003D23BC">
    <w:pPr>
      <w:pStyle w:val="Encabezado"/>
      <w:tabs>
        <w:tab w:val="clear" w:pos="4419"/>
        <w:tab w:val="clear" w:pos="8838"/>
        <w:tab w:val="left" w:pos="533"/>
      </w:tabs>
    </w:pPr>
    <w:r>
      <w:rPr>
        <w:noProof/>
        <w:lang w:eastAsia="ko-KR"/>
      </w:rPr>
      <w:pict w14:anchorId="5937965F">
        <v:line id="Line 3" o:spid="_x0000_s2049"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8.2pt,161.9pt" to="513.5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GKAEw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" strokeweight="2pt"/>
      </w:pict>
    </w:r>
    <w:r>
      <w:rPr>
        <w:noProof/>
        <w:lang w:eastAsia="ko-KR"/>
      </w:rPr>
      <w:pict w14:anchorId="4490A582">
        <v:line id="Line 4" o:spid="_x0000_s2048"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pt,37.1pt" to="515.15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McMEgIAACg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"/>
      </w:pict>
    </w:r>
    <w:r w:rsidR="0075155C">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75155C" w:rsidRPr="00913010" w:rsidRDefault="0075155C"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75155C" w:rsidRPr="00913010" w:rsidRDefault="0075155C" w:rsidP="003D23BC">
    <w:pPr>
      <w:pStyle w:val="Piedepgina"/>
      <w:framePr w:w="1825" w:h="1145" w:hRule="exact" w:wrap="around" w:vAnchor="page" w:hAnchor="page" w:x="513" w:y="1793"/>
      <w:rPr>
        <w:rStyle w:val="Nmerodepgina"/>
      </w:rPr>
    </w:pPr>
  </w:p>
  <w:p w14:paraId="07D00AB7" w14:textId="77777777" w:rsidR="0075155C" w:rsidRPr="00913010" w:rsidRDefault="0075155C"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8662F3">
      <w:rPr>
        <w:rStyle w:val="Nmerodepgina"/>
        <w:rFonts w:ascii="Century Schoolbook" w:hAnsi="Century Schoolbook"/>
        <w:noProof/>
        <w:sz w:val="28"/>
      </w:rPr>
      <w:t>34</w:t>
    </w:r>
    <w:r>
      <w:rPr>
        <w:rStyle w:val="Nmerodepgina"/>
        <w:rFonts w:ascii="Century Schoolbook" w:hAnsi="Century Schoolbook"/>
        <w:sz w:val="28"/>
      </w:rPr>
      <w:fldChar w:fldCharType="end"/>
    </w:r>
  </w:p>
  <w:p w14:paraId="5337C7CD" w14:textId="77777777" w:rsidR="0075155C" w:rsidRDefault="00CD577A">
    <w:pPr>
      <w:pStyle w:val="Encabezado"/>
    </w:pPr>
    <w:r>
      <w:rPr>
        <w:noProof/>
        <w:lang w:eastAsia="ko-KR"/>
      </w:rPr>
      <w:pict w14:anchorId="243A23C8">
        <v:line id="_x0000_s2052"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" strokeweight="2pt"/>
      </w:pict>
    </w:r>
    <w:r>
      <w:rPr>
        <w:noProof/>
        <w:lang w:eastAsia="ko-KR"/>
      </w:rPr>
      <w:pict w14:anchorId="657B74AA">
        <v:line id="_x0000_s2053"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Sepulveda">
    <w15:presenceInfo w15:providerId="None" w15:userId="SSepulve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mirrorMargins/>
  <w:trackRevisions/>
  <w:doNotTrackMoves/>
  <w:defaultTabStop w:val="720"/>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8235A4"/>
    <w:rsid w:val="00002742"/>
    <w:rsid w:val="000072D2"/>
    <w:rsid w:val="0000768F"/>
    <w:rsid w:val="00010489"/>
    <w:rsid w:val="00010BCE"/>
    <w:rsid w:val="0002080E"/>
    <w:rsid w:val="00026AB3"/>
    <w:rsid w:val="00027C2E"/>
    <w:rsid w:val="00036124"/>
    <w:rsid w:val="00041C02"/>
    <w:rsid w:val="00043F97"/>
    <w:rsid w:val="00051FBA"/>
    <w:rsid w:val="0005415E"/>
    <w:rsid w:val="0005441C"/>
    <w:rsid w:val="00056C0D"/>
    <w:rsid w:val="00057035"/>
    <w:rsid w:val="0005790C"/>
    <w:rsid w:val="000665E7"/>
    <w:rsid w:val="00070DC0"/>
    <w:rsid w:val="000723B4"/>
    <w:rsid w:val="00075073"/>
    <w:rsid w:val="0007563F"/>
    <w:rsid w:val="00082201"/>
    <w:rsid w:val="00086408"/>
    <w:rsid w:val="0008735B"/>
    <w:rsid w:val="00087FE9"/>
    <w:rsid w:val="00093B1A"/>
    <w:rsid w:val="00093FA7"/>
    <w:rsid w:val="000A0327"/>
    <w:rsid w:val="000A3420"/>
    <w:rsid w:val="000A797B"/>
    <w:rsid w:val="000B1281"/>
    <w:rsid w:val="000B1F01"/>
    <w:rsid w:val="000B2ADF"/>
    <w:rsid w:val="000B65F5"/>
    <w:rsid w:val="000C07A7"/>
    <w:rsid w:val="000C1BC7"/>
    <w:rsid w:val="000C36D8"/>
    <w:rsid w:val="000C73EC"/>
    <w:rsid w:val="000D629E"/>
    <w:rsid w:val="000D72FA"/>
    <w:rsid w:val="000E0BA9"/>
    <w:rsid w:val="000E4311"/>
    <w:rsid w:val="0010135F"/>
    <w:rsid w:val="00101684"/>
    <w:rsid w:val="0010470B"/>
    <w:rsid w:val="00104BFD"/>
    <w:rsid w:val="00107E17"/>
    <w:rsid w:val="00115415"/>
    <w:rsid w:val="0012312E"/>
    <w:rsid w:val="00123592"/>
    <w:rsid w:val="0012584C"/>
    <w:rsid w:val="00140D21"/>
    <w:rsid w:val="00152F21"/>
    <w:rsid w:val="00165706"/>
    <w:rsid w:val="00167A94"/>
    <w:rsid w:val="001738FF"/>
    <w:rsid w:val="00174083"/>
    <w:rsid w:val="00181253"/>
    <w:rsid w:val="00181304"/>
    <w:rsid w:val="0018358C"/>
    <w:rsid w:val="001840E7"/>
    <w:rsid w:val="00197EC9"/>
    <w:rsid w:val="001A02E3"/>
    <w:rsid w:val="001A0624"/>
    <w:rsid w:val="001A5881"/>
    <w:rsid w:val="001A5BB6"/>
    <w:rsid w:val="001C567E"/>
    <w:rsid w:val="001D0157"/>
    <w:rsid w:val="001E51B7"/>
    <w:rsid w:val="001E669E"/>
    <w:rsid w:val="001E6908"/>
    <w:rsid w:val="001F10B6"/>
    <w:rsid w:val="001F3C0F"/>
    <w:rsid w:val="001F57BE"/>
    <w:rsid w:val="001F5985"/>
    <w:rsid w:val="001F785B"/>
    <w:rsid w:val="00203EAA"/>
    <w:rsid w:val="00211340"/>
    <w:rsid w:val="002118AA"/>
    <w:rsid w:val="0021411F"/>
    <w:rsid w:val="002254FE"/>
    <w:rsid w:val="00225505"/>
    <w:rsid w:val="002361B3"/>
    <w:rsid w:val="00236F3D"/>
    <w:rsid w:val="00241C6D"/>
    <w:rsid w:val="002449E0"/>
    <w:rsid w:val="00246E91"/>
    <w:rsid w:val="00264190"/>
    <w:rsid w:val="00270C1B"/>
    <w:rsid w:val="002723DE"/>
    <w:rsid w:val="002739A0"/>
    <w:rsid w:val="0028411C"/>
    <w:rsid w:val="00285E3E"/>
    <w:rsid w:val="00292B0D"/>
    <w:rsid w:val="002938A8"/>
    <w:rsid w:val="00296D31"/>
    <w:rsid w:val="002976CE"/>
    <w:rsid w:val="002A06FF"/>
    <w:rsid w:val="002A632D"/>
    <w:rsid w:val="002A6BB1"/>
    <w:rsid w:val="002C5A5B"/>
    <w:rsid w:val="002C5CAA"/>
    <w:rsid w:val="002D05EE"/>
    <w:rsid w:val="002D71CD"/>
    <w:rsid w:val="002E3DF0"/>
    <w:rsid w:val="002E4CF7"/>
    <w:rsid w:val="002E54AA"/>
    <w:rsid w:val="002E57F4"/>
    <w:rsid w:val="002E75C2"/>
    <w:rsid w:val="002F18F6"/>
    <w:rsid w:val="002F3ECD"/>
    <w:rsid w:val="002F55BA"/>
    <w:rsid w:val="002F6CA1"/>
    <w:rsid w:val="00300D25"/>
    <w:rsid w:val="00314F66"/>
    <w:rsid w:val="00315928"/>
    <w:rsid w:val="00320D12"/>
    <w:rsid w:val="00323D62"/>
    <w:rsid w:val="003338D4"/>
    <w:rsid w:val="003435D7"/>
    <w:rsid w:val="0034536B"/>
    <w:rsid w:val="003475CC"/>
    <w:rsid w:val="003542D2"/>
    <w:rsid w:val="00372FD7"/>
    <w:rsid w:val="003775CA"/>
    <w:rsid w:val="003A481C"/>
    <w:rsid w:val="003A6122"/>
    <w:rsid w:val="003B308B"/>
    <w:rsid w:val="003B46AF"/>
    <w:rsid w:val="003B69FA"/>
    <w:rsid w:val="003C16E8"/>
    <w:rsid w:val="003C37B4"/>
    <w:rsid w:val="003C3FC6"/>
    <w:rsid w:val="003D23BC"/>
    <w:rsid w:val="003D2AFD"/>
    <w:rsid w:val="003D4DE1"/>
    <w:rsid w:val="003D7F8B"/>
    <w:rsid w:val="003F05DD"/>
    <w:rsid w:val="003F6CFA"/>
    <w:rsid w:val="003F77A3"/>
    <w:rsid w:val="004008F7"/>
    <w:rsid w:val="00401CAA"/>
    <w:rsid w:val="00407D67"/>
    <w:rsid w:val="0041270C"/>
    <w:rsid w:val="00415484"/>
    <w:rsid w:val="00431330"/>
    <w:rsid w:val="004377F2"/>
    <w:rsid w:val="00443B04"/>
    <w:rsid w:val="004543B9"/>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D7012"/>
    <w:rsid w:val="004E381D"/>
    <w:rsid w:val="004E45A7"/>
    <w:rsid w:val="004E6A1D"/>
    <w:rsid w:val="004E7F02"/>
    <w:rsid w:val="004F061B"/>
    <w:rsid w:val="00504D03"/>
    <w:rsid w:val="00507C12"/>
    <w:rsid w:val="005130B7"/>
    <w:rsid w:val="005346EC"/>
    <w:rsid w:val="00543A94"/>
    <w:rsid w:val="00545759"/>
    <w:rsid w:val="00556352"/>
    <w:rsid w:val="005644D2"/>
    <w:rsid w:val="005671F6"/>
    <w:rsid w:val="00573938"/>
    <w:rsid w:val="0057549A"/>
    <w:rsid w:val="00582042"/>
    <w:rsid w:val="005829E9"/>
    <w:rsid w:val="005837D8"/>
    <w:rsid w:val="00590FEC"/>
    <w:rsid w:val="00595EE5"/>
    <w:rsid w:val="005A4A94"/>
    <w:rsid w:val="005B46FA"/>
    <w:rsid w:val="005B5779"/>
    <w:rsid w:val="005C4434"/>
    <w:rsid w:val="005C4DE1"/>
    <w:rsid w:val="005D2313"/>
    <w:rsid w:val="005D6429"/>
    <w:rsid w:val="005E1052"/>
    <w:rsid w:val="005E1591"/>
    <w:rsid w:val="005E43B9"/>
    <w:rsid w:val="005E788F"/>
    <w:rsid w:val="005F04BA"/>
    <w:rsid w:val="005F05B1"/>
    <w:rsid w:val="005F0BA2"/>
    <w:rsid w:val="005F4A4C"/>
    <w:rsid w:val="00603157"/>
    <w:rsid w:val="00607B35"/>
    <w:rsid w:val="0062370F"/>
    <w:rsid w:val="0062564A"/>
    <w:rsid w:val="006301E2"/>
    <w:rsid w:val="0063093F"/>
    <w:rsid w:val="006335A2"/>
    <w:rsid w:val="00644616"/>
    <w:rsid w:val="00653B37"/>
    <w:rsid w:val="00654D0F"/>
    <w:rsid w:val="00666C00"/>
    <w:rsid w:val="00670753"/>
    <w:rsid w:val="00683249"/>
    <w:rsid w:val="006841FA"/>
    <w:rsid w:val="00687D79"/>
    <w:rsid w:val="00693B8B"/>
    <w:rsid w:val="00694BBA"/>
    <w:rsid w:val="006968AC"/>
    <w:rsid w:val="006A45A9"/>
    <w:rsid w:val="006A525E"/>
    <w:rsid w:val="006A6F3D"/>
    <w:rsid w:val="006B7CF9"/>
    <w:rsid w:val="006C6AEA"/>
    <w:rsid w:val="006D056D"/>
    <w:rsid w:val="006E721C"/>
    <w:rsid w:val="006F452E"/>
    <w:rsid w:val="006F5C8C"/>
    <w:rsid w:val="00704B7C"/>
    <w:rsid w:val="00707785"/>
    <w:rsid w:val="00712472"/>
    <w:rsid w:val="00714A71"/>
    <w:rsid w:val="0071653F"/>
    <w:rsid w:val="00721551"/>
    <w:rsid w:val="007234AC"/>
    <w:rsid w:val="00734E06"/>
    <w:rsid w:val="0074377E"/>
    <w:rsid w:val="0075155C"/>
    <w:rsid w:val="00753C36"/>
    <w:rsid w:val="00754884"/>
    <w:rsid w:val="00756FEB"/>
    <w:rsid w:val="007575C4"/>
    <w:rsid w:val="007621E9"/>
    <w:rsid w:val="00766ADC"/>
    <w:rsid w:val="00766DA7"/>
    <w:rsid w:val="00773B80"/>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187F"/>
    <w:rsid w:val="0081264A"/>
    <w:rsid w:val="008131BD"/>
    <w:rsid w:val="008153E4"/>
    <w:rsid w:val="008169C7"/>
    <w:rsid w:val="008235A4"/>
    <w:rsid w:val="00823A68"/>
    <w:rsid w:val="008413AB"/>
    <w:rsid w:val="008422E2"/>
    <w:rsid w:val="00846ED8"/>
    <w:rsid w:val="00851755"/>
    <w:rsid w:val="00860462"/>
    <w:rsid w:val="00861B77"/>
    <w:rsid w:val="0086288A"/>
    <w:rsid w:val="008629EE"/>
    <w:rsid w:val="008662F3"/>
    <w:rsid w:val="00880B22"/>
    <w:rsid w:val="00880C18"/>
    <w:rsid w:val="00881E55"/>
    <w:rsid w:val="00890C97"/>
    <w:rsid w:val="008957C0"/>
    <w:rsid w:val="00896A1C"/>
    <w:rsid w:val="008A405F"/>
    <w:rsid w:val="008A5049"/>
    <w:rsid w:val="008C1DDE"/>
    <w:rsid w:val="008E3A96"/>
    <w:rsid w:val="008E4546"/>
    <w:rsid w:val="008E71A3"/>
    <w:rsid w:val="008F3E9B"/>
    <w:rsid w:val="00905B55"/>
    <w:rsid w:val="009108EF"/>
    <w:rsid w:val="00910B9F"/>
    <w:rsid w:val="00911E0C"/>
    <w:rsid w:val="00913010"/>
    <w:rsid w:val="00913A58"/>
    <w:rsid w:val="00916EAE"/>
    <w:rsid w:val="0091763A"/>
    <w:rsid w:val="009236C4"/>
    <w:rsid w:val="00927717"/>
    <w:rsid w:val="00943CE7"/>
    <w:rsid w:val="00944B43"/>
    <w:rsid w:val="00945944"/>
    <w:rsid w:val="00950E7D"/>
    <w:rsid w:val="00951AEB"/>
    <w:rsid w:val="00970D73"/>
    <w:rsid w:val="009727B5"/>
    <w:rsid w:val="00973652"/>
    <w:rsid w:val="00996C8F"/>
    <w:rsid w:val="009A017E"/>
    <w:rsid w:val="009A18B3"/>
    <w:rsid w:val="009B1D21"/>
    <w:rsid w:val="009B2B56"/>
    <w:rsid w:val="009B5AE6"/>
    <w:rsid w:val="009C4034"/>
    <w:rsid w:val="009D06C0"/>
    <w:rsid w:val="009E1973"/>
    <w:rsid w:val="009E1F03"/>
    <w:rsid w:val="009E3875"/>
    <w:rsid w:val="00A06EE5"/>
    <w:rsid w:val="00A1007C"/>
    <w:rsid w:val="00A169D4"/>
    <w:rsid w:val="00A219E4"/>
    <w:rsid w:val="00A24C92"/>
    <w:rsid w:val="00A25AA0"/>
    <w:rsid w:val="00A26E61"/>
    <w:rsid w:val="00A33763"/>
    <w:rsid w:val="00A37FAC"/>
    <w:rsid w:val="00A411C9"/>
    <w:rsid w:val="00A4157C"/>
    <w:rsid w:val="00A52138"/>
    <w:rsid w:val="00A6148E"/>
    <w:rsid w:val="00A61715"/>
    <w:rsid w:val="00A635C0"/>
    <w:rsid w:val="00A81643"/>
    <w:rsid w:val="00AA210E"/>
    <w:rsid w:val="00AA3471"/>
    <w:rsid w:val="00AB0606"/>
    <w:rsid w:val="00AB5DE4"/>
    <w:rsid w:val="00AB7B60"/>
    <w:rsid w:val="00AC1335"/>
    <w:rsid w:val="00AD0DE5"/>
    <w:rsid w:val="00AD25C0"/>
    <w:rsid w:val="00AE3257"/>
    <w:rsid w:val="00B01176"/>
    <w:rsid w:val="00B01DFE"/>
    <w:rsid w:val="00B037E9"/>
    <w:rsid w:val="00B045C6"/>
    <w:rsid w:val="00B07473"/>
    <w:rsid w:val="00B14CBB"/>
    <w:rsid w:val="00B17043"/>
    <w:rsid w:val="00B243D3"/>
    <w:rsid w:val="00B26601"/>
    <w:rsid w:val="00B5224E"/>
    <w:rsid w:val="00B52F90"/>
    <w:rsid w:val="00B57365"/>
    <w:rsid w:val="00B579C3"/>
    <w:rsid w:val="00B62818"/>
    <w:rsid w:val="00B64AB5"/>
    <w:rsid w:val="00B67401"/>
    <w:rsid w:val="00B67EAE"/>
    <w:rsid w:val="00B74164"/>
    <w:rsid w:val="00B7439C"/>
    <w:rsid w:val="00B81E70"/>
    <w:rsid w:val="00BA0922"/>
    <w:rsid w:val="00BA7AAB"/>
    <w:rsid w:val="00BB23AB"/>
    <w:rsid w:val="00BB369A"/>
    <w:rsid w:val="00BB6FB2"/>
    <w:rsid w:val="00BB768B"/>
    <w:rsid w:val="00BC4B5E"/>
    <w:rsid w:val="00BC5DB3"/>
    <w:rsid w:val="00BD334E"/>
    <w:rsid w:val="00BD4DA2"/>
    <w:rsid w:val="00BD5528"/>
    <w:rsid w:val="00BD6626"/>
    <w:rsid w:val="00BE5FCB"/>
    <w:rsid w:val="00BE7C83"/>
    <w:rsid w:val="00BF321A"/>
    <w:rsid w:val="00C07C6C"/>
    <w:rsid w:val="00C1040C"/>
    <w:rsid w:val="00C11D71"/>
    <w:rsid w:val="00C2054A"/>
    <w:rsid w:val="00C2742B"/>
    <w:rsid w:val="00C41DE4"/>
    <w:rsid w:val="00C6133C"/>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577A"/>
    <w:rsid w:val="00CE704E"/>
    <w:rsid w:val="00CF2F34"/>
    <w:rsid w:val="00D02AEF"/>
    <w:rsid w:val="00D0454E"/>
    <w:rsid w:val="00D075B9"/>
    <w:rsid w:val="00D07987"/>
    <w:rsid w:val="00D20357"/>
    <w:rsid w:val="00D205F8"/>
    <w:rsid w:val="00D20B19"/>
    <w:rsid w:val="00D2200F"/>
    <w:rsid w:val="00D2623C"/>
    <w:rsid w:val="00D4158B"/>
    <w:rsid w:val="00D47925"/>
    <w:rsid w:val="00D5353D"/>
    <w:rsid w:val="00D53F18"/>
    <w:rsid w:val="00D71D19"/>
    <w:rsid w:val="00D72EB1"/>
    <w:rsid w:val="00D764F7"/>
    <w:rsid w:val="00D76A57"/>
    <w:rsid w:val="00D874BF"/>
    <w:rsid w:val="00D9028E"/>
    <w:rsid w:val="00D9077C"/>
    <w:rsid w:val="00D92501"/>
    <w:rsid w:val="00D94402"/>
    <w:rsid w:val="00D9607C"/>
    <w:rsid w:val="00D975EE"/>
    <w:rsid w:val="00DA208E"/>
    <w:rsid w:val="00DA2DC5"/>
    <w:rsid w:val="00DA7BF1"/>
    <w:rsid w:val="00DB3627"/>
    <w:rsid w:val="00DD454C"/>
    <w:rsid w:val="00DD6492"/>
    <w:rsid w:val="00DE1E80"/>
    <w:rsid w:val="00DE264B"/>
    <w:rsid w:val="00DE672A"/>
    <w:rsid w:val="00E01E62"/>
    <w:rsid w:val="00E11516"/>
    <w:rsid w:val="00E24120"/>
    <w:rsid w:val="00E25B76"/>
    <w:rsid w:val="00E43AE7"/>
    <w:rsid w:val="00E477F9"/>
    <w:rsid w:val="00E50283"/>
    <w:rsid w:val="00E51B66"/>
    <w:rsid w:val="00E53ED6"/>
    <w:rsid w:val="00E71A51"/>
    <w:rsid w:val="00E7405F"/>
    <w:rsid w:val="00E7735D"/>
    <w:rsid w:val="00E90E04"/>
    <w:rsid w:val="00EA0C94"/>
    <w:rsid w:val="00EA730C"/>
    <w:rsid w:val="00EB2956"/>
    <w:rsid w:val="00EB5EB1"/>
    <w:rsid w:val="00EC5A4F"/>
    <w:rsid w:val="00ED2EB2"/>
    <w:rsid w:val="00EE0AD7"/>
    <w:rsid w:val="00EE245A"/>
    <w:rsid w:val="00EE342F"/>
    <w:rsid w:val="00EE460E"/>
    <w:rsid w:val="00EF0413"/>
    <w:rsid w:val="00EF209D"/>
    <w:rsid w:val="00F00961"/>
    <w:rsid w:val="00F151D0"/>
    <w:rsid w:val="00F21D06"/>
    <w:rsid w:val="00F222A7"/>
    <w:rsid w:val="00F2780B"/>
    <w:rsid w:val="00F32C31"/>
    <w:rsid w:val="00F340EF"/>
    <w:rsid w:val="00F4310A"/>
    <w:rsid w:val="00F4460F"/>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C496F"/>
    <w:rsid w:val="00FE0EBC"/>
    <w:rsid w:val="00FE2907"/>
    <w:rsid w:val="00FE7178"/>
    <w:rsid w:val="00FF087D"/>
    <w:rsid w:val="00FF479D"/>
    <w:rsid w:val="00FF5502"/>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C34097D"/>
  <w15:docId w15:val="{833F51D1-4AE8-4971-B5DC-1E700FF69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styleId="Tablanormal2">
    <w:name w:val="Plain Table 2"/>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file:///C:\Users\SSepulveda\Desktop\graph_,am\classcube_1_1_cube__coll__graph.png" TargetMode="External"/><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file:///C:\Users\SSepulveda\Desktop\graph_,am\classserial_thread_1_1_serial_thread__inherit__graph.png" TargetMode="External"/><Relationship Id="rId47" Type="http://schemas.openxmlformats.org/officeDocument/2006/relationships/image" Target="file:///C:\Users\SSepulveda\Desktop\graph_,am\classgui_1_1_ui___main_window__coll__graph.png" TargetMode="External"/><Relationship Id="rId50" Type="http://schemas.openxmlformats.org/officeDocument/2006/relationships/image" Target="file:///C:\Users\SSepulveda\Desktop\monitor_am\classserver_1_1_imu__coll__graph.png"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file:///C:\Users\SSepulveda\Desktop\graph_,am\classbase_thread_1_1_base_thread__coll__graph.png" TargetMode="External"/><Relationship Id="rId40" Type="http://schemas.openxmlformats.org/officeDocument/2006/relationships/image" Target="file:///C:\Users\SSepulveda\Desktop\graph_,am\classmain_1_1_main_window__inherit__graph.png" TargetMode="External"/><Relationship Id="rId45" Type="http://schemas.openxmlformats.org/officeDocument/2006/relationships/image" Target="file:///C:\Users\SSepulveda\Desktop\graph_,am\classserial_thread__mutiprocessing_1_1_serial_thread__coll__graph.png"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header" Target="header3.xml"/><Relationship Id="rId44" Type="http://schemas.openxmlformats.org/officeDocument/2006/relationships/image" Target="file:///C:\Users\SSepulveda\Desktop\graph_,am\classserial_thread__mutiprocessing_1_1_serial_thread__inherit__graph.png" TargetMode="External"/><Relationship Id="rId52" Type="http://schemas.openxmlformats.org/officeDocument/2006/relationships/image" Target="file:///C:\Users\SSepulveda\Desktop\monitor_am\classmain_process_1_1_main_process__coll__graph.pn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github.com/ssepulveda/ICB_TT" TargetMode="External"/><Relationship Id="rId35" Type="http://schemas.openxmlformats.org/officeDocument/2006/relationships/footer" Target="footer1.xml"/><Relationship Id="rId43" Type="http://schemas.openxmlformats.org/officeDocument/2006/relationships/image" Target="file:///C:\Users\SSepulveda\Desktop\graph_,am\classserial_thread_1_1_serial_thread__coll__graph.png" TargetMode="External"/><Relationship Id="rId48" Type="http://schemas.openxmlformats.org/officeDocument/2006/relationships/footer" Target="footer2.xml"/><Relationship Id="rId8" Type="http://schemas.openxmlformats.org/officeDocument/2006/relationships/image" Target="media/image1.jpeg"/><Relationship Id="rId51" Type="http://schemas.openxmlformats.org/officeDocument/2006/relationships/image" Target="file:///C:\Users\SSepulveda\Desktop\monitor_am\classmain_process_1_1_main_process__inherit__graph.png"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7.png"/><Relationship Id="rId38" Type="http://schemas.openxmlformats.org/officeDocument/2006/relationships/image" Target="file:///C:\Users\SSepulveda\Desktop\graph_,am\classcube_1_1_cube__inherit__graph.png" TargetMode="External"/><Relationship Id="rId46" Type="http://schemas.openxmlformats.org/officeDocument/2006/relationships/image" Target="file:///C:\Users\SSepulveda\Desktop\graph_,am\classgui_1_1_ui___main_window__inherit__graph.png" TargetMode="External"/><Relationship Id="rId20" Type="http://schemas.openxmlformats.org/officeDocument/2006/relationships/hyperlink" Target="http://arduino.localhost:8080" TargetMode="External"/><Relationship Id="rId41" Type="http://schemas.openxmlformats.org/officeDocument/2006/relationships/image" Target="file:///C:\Users\SSepulveda\Desktop\graph_,am\classmain_1_1_main_window__coll__graph.png"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github.com/ssepulveda/RTGraph" TargetMode="External"/><Relationship Id="rId28" Type="http://schemas.openxmlformats.org/officeDocument/2006/relationships/hyperlink" Target="https://github.com/ssepulveda/RTGraph" TargetMode="External"/><Relationship Id="rId36" Type="http://schemas.openxmlformats.org/officeDocument/2006/relationships/image" Target="file:///C:\Users\SSepulveda\Desktop\graph_,am\classbase_thread_1_1_base_thread__inherit__graph.png" TargetMode="External"/><Relationship Id="rId49" Type="http://schemas.openxmlformats.org/officeDocument/2006/relationships/image" Target="file:///C:\Users\SSepulveda\Desktop\monitor_am\classserver_1_1_imu__inherit__graph.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5527C-159A-4A82-8685-9185D3EB7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9</TotalTime>
  <Pages>1</Pages>
  <Words>40034</Words>
  <Characters>228196</Characters>
  <Application>Microsoft Office Word</Application>
  <DocSecurity>0</DocSecurity>
  <Lines>1901</Lines>
  <Paragraphs>5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67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211</cp:revision>
  <cp:lastPrinted>2014-11-20T15:17:00Z</cp:lastPrinted>
  <dcterms:created xsi:type="dcterms:W3CDTF">2014-05-27T17:35:00Z</dcterms:created>
  <dcterms:modified xsi:type="dcterms:W3CDTF">2014-12-1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N5bYqf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